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42CAF" w14:textId="77777777" w:rsidR="00C01EA1" w:rsidRPr="00C01EA1" w:rsidRDefault="00C01EA1" w:rsidP="00C01EA1">
      <w:pPr>
        <w:widowControl w:val="0"/>
        <w:autoSpaceDE w:val="0"/>
        <w:autoSpaceDN w:val="0"/>
        <w:spacing w:after="0" w:line="240" w:lineRule="auto"/>
        <w:ind w:left="101" w:right="749"/>
        <w:jc w:val="left"/>
        <w:rPr>
          <w:rFonts w:eastAsia="Times New Roman" w:cs="Times New Roman"/>
          <w:kern w:val="0"/>
          <w:sz w:val="20"/>
          <w:szCs w:val="24"/>
          <w14:ligatures w14:val="none"/>
        </w:rPr>
      </w:pPr>
      <w:r w:rsidRPr="00C01EA1">
        <w:rPr>
          <w:rFonts w:eastAsia="Times New Roman" w:cs="Times New Roman"/>
          <w:noProof/>
          <w:kern w:val="0"/>
          <w:szCs w:val="24"/>
          <w14:ligatures w14:val="none"/>
        </w:rPr>
        <mc:AlternateContent>
          <mc:Choice Requires="wpg">
            <w:drawing>
              <wp:anchor distT="0" distB="0" distL="114300" distR="114300" simplePos="0" relativeHeight="251662336" behindDoc="1" locked="0" layoutInCell="1" allowOverlap="1" wp14:anchorId="7129032C" wp14:editId="4D6BA9A4">
                <wp:simplePos x="0" y="0"/>
                <wp:positionH relativeFrom="page">
                  <wp:posOffset>914400</wp:posOffset>
                </wp:positionH>
                <wp:positionV relativeFrom="page">
                  <wp:posOffset>922020</wp:posOffset>
                </wp:positionV>
                <wp:extent cx="5960745" cy="8352790"/>
                <wp:effectExtent l="0" t="0" r="1905" b="2540"/>
                <wp:wrapNone/>
                <wp:docPr id="66560592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0745" cy="8352790"/>
                          <a:chOff x="1440" y="1452"/>
                          <a:chExt cx="9387" cy="13154"/>
                        </a:xfrm>
                      </wpg:grpSpPr>
                      <wps:wsp>
                        <wps:cNvPr id="1470912280" name="AutoShape 3"/>
                        <wps:cNvSpPr>
                          <a:spLocks/>
                        </wps:cNvSpPr>
                        <wps:spPr bwMode="auto">
                          <a:xfrm>
                            <a:off x="1440" y="1452"/>
                            <a:ext cx="9387" cy="13154"/>
                          </a:xfrm>
                          <a:custGeom>
                            <a:avLst/>
                            <a:gdLst>
                              <a:gd name="T0" fmla="+- 0 10667 1440"/>
                              <a:gd name="T1" fmla="*/ T0 w 9387"/>
                              <a:gd name="T2" fmla="+- 0 1600 1452"/>
                              <a:gd name="T3" fmla="*/ 1600 h 13154"/>
                              <a:gd name="T4" fmla="+- 0 10636 1440"/>
                              <a:gd name="T5" fmla="*/ T4 w 9387"/>
                              <a:gd name="T6" fmla="+- 0 1600 1452"/>
                              <a:gd name="T7" fmla="*/ 1600 h 13154"/>
                              <a:gd name="T8" fmla="+- 0 10636 1440"/>
                              <a:gd name="T9" fmla="*/ T8 w 9387"/>
                              <a:gd name="T10" fmla="+- 0 1600 1452"/>
                              <a:gd name="T11" fmla="*/ 1600 h 13154"/>
                              <a:gd name="T12" fmla="+- 0 10636 1440"/>
                              <a:gd name="T13" fmla="*/ T12 w 9387"/>
                              <a:gd name="T14" fmla="+- 0 1630 1452"/>
                              <a:gd name="T15" fmla="*/ 1630 h 13154"/>
                              <a:gd name="T16" fmla="+- 0 10636 1440"/>
                              <a:gd name="T17" fmla="*/ T16 w 9387"/>
                              <a:gd name="T18" fmla="+- 0 14430 1452"/>
                              <a:gd name="T19" fmla="*/ 14430 h 13154"/>
                              <a:gd name="T20" fmla="+- 0 1630 1440"/>
                              <a:gd name="T21" fmla="*/ T20 w 9387"/>
                              <a:gd name="T22" fmla="+- 0 14430 1452"/>
                              <a:gd name="T23" fmla="*/ 14430 h 13154"/>
                              <a:gd name="T24" fmla="+- 0 1630 1440"/>
                              <a:gd name="T25" fmla="*/ T24 w 9387"/>
                              <a:gd name="T26" fmla="+- 0 1630 1452"/>
                              <a:gd name="T27" fmla="*/ 1630 h 13154"/>
                              <a:gd name="T28" fmla="+- 0 10636 1440"/>
                              <a:gd name="T29" fmla="*/ T28 w 9387"/>
                              <a:gd name="T30" fmla="+- 0 1630 1452"/>
                              <a:gd name="T31" fmla="*/ 1630 h 13154"/>
                              <a:gd name="T32" fmla="+- 0 10636 1440"/>
                              <a:gd name="T33" fmla="*/ T32 w 9387"/>
                              <a:gd name="T34" fmla="+- 0 1600 1452"/>
                              <a:gd name="T35" fmla="*/ 1600 h 13154"/>
                              <a:gd name="T36" fmla="+- 0 1599 1440"/>
                              <a:gd name="T37" fmla="*/ T36 w 9387"/>
                              <a:gd name="T38" fmla="+- 0 1600 1452"/>
                              <a:gd name="T39" fmla="*/ 1600 h 13154"/>
                              <a:gd name="T40" fmla="+- 0 1599 1440"/>
                              <a:gd name="T41" fmla="*/ T40 w 9387"/>
                              <a:gd name="T42" fmla="+- 0 1630 1452"/>
                              <a:gd name="T43" fmla="*/ 1630 h 13154"/>
                              <a:gd name="T44" fmla="+- 0 1599 1440"/>
                              <a:gd name="T45" fmla="*/ T44 w 9387"/>
                              <a:gd name="T46" fmla="+- 0 14430 1452"/>
                              <a:gd name="T47" fmla="*/ 14430 h 13154"/>
                              <a:gd name="T48" fmla="+- 0 1599 1440"/>
                              <a:gd name="T49" fmla="*/ T48 w 9387"/>
                              <a:gd name="T50" fmla="+- 0 14458 1452"/>
                              <a:gd name="T51" fmla="*/ 14458 h 13154"/>
                              <a:gd name="T52" fmla="+- 0 10636 1440"/>
                              <a:gd name="T53" fmla="*/ T52 w 9387"/>
                              <a:gd name="T54" fmla="+- 0 14458 1452"/>
                              <a:gd name="T55" fmla="*/ 14458 h 13154"/>
                              <a:gd name="T56" fmla="+- 0 10636 1440"/>
                              <a:gd name="T57" fmla="*/ T56 w 9387"/>
                              <a:gd name="T58" fmla="+- 0 14458 1452"/>
                              <a:gd name="T59" fmla="*/ 14458 h 13154"/>
                              <a:gd name="T60" fmla="+- 0 10667 1440"/>
                              <a:gd name="T61" fmla="*/ T60 w 9387"/>
                              <a:gd name="T62" fmla="+- 0 14458 1452"/>
                              <a:gd name="T63" fmla="*/ 14458 h 13154"/>
                              <a:gd name="T64" fmla="+- 0 10667 1440"/>
                              <a:gd name="T65" fmla="*/ T64 w 9387"/>
                              <a:gd name="T66" fmla="+- 0 1600 1452"/>
                              <a:gd name="T67" fmla="*/ 1600 h 13154"/>
                              <a:gd name="T68" fmla="+- 0 10764 1440"/>
                              <a:gd name="T69" fmla="*/ T68 w 9387"/>
                              <a:gd name="T70" fmla="+- 0 1510 1452"/>
                              <a:gd name="T71" fmla="*/ 1510 h 13154"/>
                              <a:gd name="T72" fmla="+- 0 10699 1440"/>
                              <a:gd name="T73" fmla="*/ T72 w 9387"/>
                              <a:gd name="T74" fmla="+- 0 1510 1452"/>
                              <a:gd name="T75" fmla="*/ 1510 h 13154"/>
                              <a:gd name="T76" fmla="+- 0 10699 1440"/>
                              <a:gd name="T77" fmla="*/ T76 w 9387"/>
                              <a:gd name="T78" fmla="+- 0 1570 1452"/>
                              <a:gd name="T79" fmla="*/ 1570 h 13154"/>
                              <a:gd name="T80" fmla="+- 0 10699 1440"/>
                              <a:gd name="T81" fmla="*/ T80 w 9387"/>
                              <a:gd name="T82" fmla="+- 0 14486 1452"/>
                              <a:gd name="T83" fmla="*/ 14486 h 13154"/>
                              <a:gd name="T84" fmla="+- 0 10636 1440"/>
                              <a:gd name="T85" fmla="*/ T84 w 9387"/>
                              <a:gd name="T86" fmla="+- 0 14486 1452"/>
                              <a:gd name="T87" fmla="*/ 14486 h 13154"/>
                              <a:gd name="T88" fmla="+- 0 1567 1440"/>
                              <a:gd name="T89" fmla="*/ T88 w 9387"/>
                              <a:gd name="T90" fmla="+- 0 14486 1452"/>
                              <a:gd name="T91" fmla="*/ 14486 h 13154"/>
                              <a:gd name="T92" fmla="+- 0 1567 1440"/>
                              <a:gd name="T93" fmla="*/ T92 w 9387"/>
                              <a:gd name="T94" fmla="+- 0 1570 1452"/>
                              <a:gd name="T95" fmla="*/ 1570 h 13154"/>
                              <a:gd name="T96" fmla="+- 0 10636 1440"/>
                              <a:gd name="T97" fmla="*/ T96 w 9387"/>
                              <a:gd name="T98" fmla="+- 0 1570 1452"/>
                              <a:gd name="T99" fmla="*/ 1570 h 13154"/>
                              <a:gd name="T100" fmla="+- 0 10699 1440"/>
                              <a:gd name="T101" fmla="*/ T100 w 9387"/>
                              <a:gd name="T102" fmla="+- 0 1570 1452"/>
                              <a:gd name="T103" fmla="*/ 1570 h 13154"/>
                              <a:gd name="T104" fmla="+- 0 10699 1440"/>
                              <a:gd name="T105" fmla="*/ T104 w 9387"/>
                              <a:gd name="T106" fmla="+- 0 1510 1452"/>
                              <a:gd name="T107" fmla="*/ 1510 h 13154"/>
                              <a:gd name="T108" fmla="+- 0 10636 1440"/>
                              <a:gd name="T109" fmla="*/ T108 w 9387"/>
                              <a:gd name="T110" fmla="+- 0 1510 1452"/>
                              <a:gd name="T111" fmla="*/ 1510 h 13154"/>
                              <a:gd name="T112" fmla="+- 0 1502 1440"/>
                              <a:gd name="T113" fmla="*/ T112 w 9387"/>
                              <a:gd name="T114" fmla="+- 0 1510 1452"/>
                              <a:gd name="T115" fmla="*/ 1510 h 13154"/>
                              <a:gd name="T116" fmla="+- 0 1502 1440"/>
                              <a:gd name="T117" fmla="*/ T116 w 9387"/>
                              <a:gd name="T118" fmla="+- 0 1570 1452"/>
                              <a:gd name="T119" fmla="*/ 1570 h 13154"/>
                              <a:gd name="T120" fmla="+- 0 1502 1440"/>
                              <a:gd name="T121" fmla="*/ T120 w 9387"/>
                              <a:gd name="T122" fmla="+- 0 14486 1452"/>
                              <a:gd name="T123" fmla="*/ 14486 h 13154"/>
                              <a:gd name="T124" fmla="+- 0 1502 1440"/>
                              <a:gd name="T125" fmla="*/ T124 w 9387"/>
                              <a:gd name="T126" fmla="+- 0 14548 1452"/>
                              <a:gd name="T127" fmla="*/ 14548 h 13154"/>
                              <a:gd name="T128" fmla="+- 0 10636 1440"/>
                              <a:gd name="T129" fmla="*/ T128 w 9387"/>
                              <a:gd name="T130" fmla="+- 0 14548 1452"/>
                              <a:gd name="T131" fmla="*/ 14548 h 13154"/>
                              <a:gd name="T132" fmla="+- 0 10764 1440"/>
                              <a:gd name="T133" fmla="*/ T132 w 9387"/>
                              <a:gd name="T134" fmla="+- 0 14548 1452"/>
                              <a:gd name="T135" fmla="*/ 14548 h 13154"/>
                              <a:gd name="T136" fmla="+- 0 10764 1440"/>
                              <a:gd name="T137" fmla="*/ T136 w 9387"/>
                              <a:gd name="T138" fmla="+- 0 14486 1452"/>
                              <a:gd name="T139" fmla="*/ 14486 h 13154"/>
                              <a:gd name="T140" fmla="+- 0 10764 1440"/>
                              <a:gd name="T141" fmla="*/ T140 w 9387"/>
                              <a:gd name="T142" fmla="+- 0 1570 1452"/>
                              <a:gd name="T143" fmla="*/ 1570 h 13154"/>
                              <a:gd name="T144" fmla="+- 0 10764 1440"/>
                              <a:gd name="T145" fmla="*/ T144 w 9387"/>
                              <a:gd name="T146" fmla="+- 0 1510 1452"/>
                              <a:gd name="T147" fmla="*/ 1510 h 13154"/>
                              <a:gd name="T148" fmla="+- 0 10827 1440"/>
                              <a:gd name="T149" fmla="*/ T148 w 9387"/>
                              <a:gd name="T150" fmla="+- 0 1452 1452"/>
                              <a:gd name="T151" fmla="*/ 1452 h 13154"/>
                              <a:gd name="T152" fmla="+- 0 10795 1440"/>
                              <a:gd name="T153" fmla="*/ T152 w 9387"/>
                              <a:gd name="T154" fmla="+- 0 1452 1452"/>
                              <a:gd name="T155" fmla="*/ 1452 h 13154"/>
                              <a:gd name="T156" fmla="+- 0 10795 1440"/>
                              <a:gd name="T157" fmla="*/ T156 w 9387"/>
                              <a:gd name="T158" fmla="+- 0 1480 1452"/>
                              <a:gd name="T159" fmla="*/ 1480 h 13154"/>
                              <a:gd name="T160" fmla="+- 0 10795 1440"/>
                              <a:gd name="T161" fmla="*/ T160 w 9387"/>
                              <a:gd name="T162" fmla="+- 0 14576 1452"/>
                              <a:gd name="T163" fmla="*/ 14576 h 13154"/>
                              <a:gd name="T164" fmla="+- 0 10636 1440"/>
                              <a:gd name="T165" fmla="*/ T164 w 9387"/>
                              <a:gd name="T166" fmla="+- 0 14576 1452"/>
                              <a:gd name="T167" fmla="*/ 14576 h 13154"/>
                              <a:gd name="T168" fmla="+- 0 1472 1440"/>
                              <a:gd name="T169" fmla="*/ T168 w 9387"/>
                              <a:gd name="T170" fmla="+- 0 14576 1452"/>
                              <a:gd name="T171" fmla="*/ 14576 h 13154"/>
                              <a:gd name="T172" fmla="+- 0 1472 1440"/>
                              <a:gd name="T173" fmla="*/ T172 w 9387"/>
                              <a:gd name="T174" fmla="+- 0 1480 1452"/>
                              <a:gd name="T175" fmla="*/ 1480 h 13154"/>
                              <a:gd name="T176" fmla="+- 0 10636 1440"/>
                              <a:gd name="T177" fmla="*/ T176 w 9387"/>
                              <a:gd name="T178" fmla="+- 0 1480 1452"/>
                              <a:gd name="T179" fmla="*/ 1480 h 13154"/>
                              <a:gd name="T180" fmla="+- 0 10795 1440"/>
                              <a:gd name="T181" fmla="*/ T180 w 9387"/>
                              <a:gd name="T182" fmla="+- 0 1480 1452"/>
                              <a:gd name="T183" fmla="*/ 1480 h 13154"/>
                              <a:gd name="T184" fmla="+- 0 10795 1440"/>
                              <a:gd name="T185" fmla="*/ T184 w 9387"/>
                              <a:gd name="T186" fmla="+- 0 1452 1452"/>
                              <a:gd name="T187" fmla="*/ 1452 h 13154"/>
                              <a:gd name="T188" fmla="+- 0 10636 1440"/>
                              <a:gd name="T189" fmla="*/ T188 w 9387"/>
                              <a:gd name="T190" fmla="+- 0 1452 1452"/>
                              <a:gd name="T191" fmla="*/ 1452 h 13154"/>
                              <a:gd name="T192" fmla="+- 0 1440 1440"/>
                              <a:gd name="T193" fmla="*/ T192 w 9387"/>
                              <a:gd name="T194" fmla="+- 0 1452 1452"/>
                              <a:gd name="T195" fmla="*/ 1452 h 13154"/>
                              <a:gd name="T196" fmla="+- 0 1440 1440"/>
                              <a:gd name="T197" fmla="*/ T196 w 9387"/>
                              <a:gd name="T198" fmla="+- 0 1480 1452"/>
                              <a:gd name="T199" fmla="*/ 1480 h 13154"/>
                              <a:gd name="T200" fmla="+- 0 1440 1440"/>
                              <a:gd name="T201" fmla="*/ T200 w 9387"/>
                              <a:gd name="T202" fmla="+- 0 14576 1452"/>
                              <a:gd name="T203" fmla="*/ 14576 h 13154"/>
                              <a:gd name="T204" fmla="+- 0 1440 1440"/>
                              <a:gd name="T205" fmla="*/ T204 w 9387"/>
                              <a:gd name="T206" fmla="+- 0 14606 1452"/>
                              <a:gd name="T207" fmla="*/ 14606 h 13154"/>
                              <a:gd name="T208" fmla="+- 0 10636 1440"/>
                              <a:gd name="T209" fmla="*/ T208 w 9387"/>
                              <a:gd name="T210" fmla="+- 0 14606 1452"/>
                              <a:gd name="T211" fmla="*/ 14606 h 13154"/>
                              <a:gd name="T212" fmla="+- 0 10827 1440"/>
                              <a:gd name="T213" fmla="*/ T212 w 9387"/>
                              <a:gd name="T214" fmla="+- 0 14606 1452"/>
                              <a:gd name="T215" fmla="*/ 14606 h 13154"/>
                              <a:gd name="T216" fmla="+- 0 10827 1440"/>
                              <a:gd name="T217" fmla="*/ T216 w 9387"/>
                              <a:gd name="T218" fmla="+- 0 14576 1452"/>
                              <a:gd name="T219" fmla="*/ 14576 h 13154"/>
                              <a:gd name="T220" fmla="+- 0 10827 1440"/>
                              <a:gd name="T221" fmla="*/ T220 w 9387"/>
                              <a:gd name="T222" fmla="+- 0 1480 1452"/>
                              <a:gd name="T223" fmla="*/ 1480 h 13154"/>
                              <a:gd name="T224" fmla="+- 0 10827 1440"/>
                              <a:gd name="T225" fmla="*/ T224 w 9387"/>
                              <a:gd name="T226" fmla="+- 0 1452 1452"/>
                              <a:gd name="T227" fmla="*/ 1452 h 131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9387" h="13154">
                                <a:moveTo>
                                  <a:pt x="9227" y="148"/>
                                </a:moveTo>
                                <a:lnTo>
                                  <a:pt x="9196" y="148"/>
                                </a:lnTo>
                                <a:lnTo>
                                  <a:pt x="9196" y="178"/>
                                </a:lnTo>
                                <a:lnTo>
                                  <a:pt x="9196" y="12978"/>
                                </a:lnTo>
                                <a:lnTo>
                                  <a:pt x="190" y="12978"/>
                                </a:lnTo>
                                <a:lnTo>
                                  <a:pt x="190" y="178"/>
                                </a:lnTo>
                                <a:lnTo>
                                  <a:pt x="9196" y="178"/>
                                </a:lnTo>
                                <a:lnTo>
                                  <a:pt x="9196" y="148"/>
                                </a:lnTo>
                                <a:lnTo>
                                  <a:pt x="159" y="148"/>
                                </a:lnTo>
                                <a:lnTo>
                                  <a:pt x="159" y="178"/>
                                </a:lnTo>
                                <a:lnTo>
                                  <a:pt x="159" y="12978"/>
                                </a:lnTo>
                                <a:lnTo>
                                  <a:pt x="159" y="13006"/>
                                </a:lnTo>
                                <a:lnTo>
                                  <a:pt x="9196" y="13006"/>
                                </a:lnTo>
                                <a:lnTo>
                                  <a:pt x="9227" y="13006"/>
                                </a:lnTo>
                                <a:lnTo>
                                  <a:pt x="9227" y="148"/>
                                </a:lnTo>
                                <a:close/>
                                <a:moveTo>
                                  <a:pt x="9324" y="58"/>
                                </a:moveTo>
                                <a:lnTo>
                                  <a:pt x="9259" y="58"/>
                                </a:lnTo>
                                <a:lnTo>
                                  <a:pt x="9259" y="118"/>
                                </a:lnTo>
                                <a:lnTo>
                                  <a:pt x="9259" y="13034"/>
                                </a:lnTo>
                                <a:lnTo>
                                  <a:pt x="9196" y="13034"/>
                                </a:lnTo>
                                <a:lnTo>
                                  <a:pt x="127" y="13034"/>
                                </a:lnTo>
                                <a:lnTo>
                                  <a:pt x="127" y="118"/>
                                </a:lnTo>
                                <a:lnTo>
                                  <a:pt x="9196" y="118"/>
                                </a:lnTo>
                                <a:lnTo>
                                  <a:pt x="9259" y="118"/>
                                </a:lnTo>
                                <a:lnTo>
                                  <a:pt x="9259" y="58"/>
                                </a:lnTo>
                                <a:lnTo>
                                  <a:pt x="9196" y="58"/>
                                </a:lnTo>
                                <a:lnTo>
                                  <a:pt x="62" y="58"/>
                                </a:lnTo>
                                <a:lnTo>
                                  <a:pt x="62" y="118"/>
                                </a:lnTo>
                                <a:lnTo>
                                  <a:pt x="62" y="13034"/>
                                </a:lnTo>
                                <a:lnTo>
                                  <a:pt x="62" y="13096"/>
                                </a:lnTo>
                                <a:lnTo>
                                  <a:pt x="9196" y="13096"/>
                                </a:lnTo>
                                <a:lnTo>
                                  <a:pt x="9324" y="13096"/>
                                </a:lnTo>
                                <a:lnTo>
                                  <a:pt x="9324" y="13034"/>
                                </a:lnTo>
                                <a:lnTo>
                                  <a:pt x="9324" y="118"/>
                                </a:lnTo>
                                <a:lnTo>
                                  <a:pt x="9324" y="58"/>
                                </a:lnTo>
                                <a:close/>
                                <a:moveTo>
                                  <a:pt x="9387" y="0"/>
                                </a:moveTo>
                                <a:lnTo>
                                  <a:pt x="9355" y="0"/>
                                </a:lnTo>
                                <a:lnTo>
                                  <a:pt x="9355" y="28"/>
                                </a:lnTo>
                                <a:lnTo>
                                  <a:pt x="9355" y="13124"/>
                                </a:lnTo>
                                <a:lnTo>
                                  <a:pt x="9196" y="13124"/>
                                </a:lnTo>
                                <a:lnTo>
                                  <a:pt x="32" y="13124"/>
                                </a:lnTo>
                                <a:lnTo>
                                  <a:pt x="32" y="28"/>
                                </a:lnTo>
                                <a:lnTo>
                                  <a:pt x="9196" y="28"/>
                                </a:lnTo>
                                <a:lnTo>
                                  <a:pt x="9355" y="28"/>
                                </a:lnTo>
                                <a:lnTo>
                                  <a:pt x="9355" y="0"/>
                                </a:lnTo>
                                <a:lnTo>
                                  <a:pt x="9196" y="0"/>
                                </a:lnTo>
                                <a:lnTo>
                                  <a:pt x="0" y="0"/>
                                </a:lnTo>
                                <a:lnTo>
                                  <a:pt x="0" y="28"/>
                                </a:lnTo>
                                <a:lnTo>
                                  <a:pt x="0" y="13124"/>
                                </a:lnTo>
                                <a:lnTo>
                                  <a:pt x="0" y="13154"/>
                                </a:lnTo>
                                <a:lnTo>
                                  <a:pt x="9196" y="13154"/>
                                </a:lnTo>
                                <a:lnTo>
                                  <a:pt x="9387" y="13154"/>
                                </a:lnTo>
                                <a:lnTo>
                                  <a:pt x="9387" y="13124"/>
                                </a:lnTo>
                                <a:lnTo>
                                  <a:pt x="9387" y="28"/>
                                </a:lnTo>
                                <a:lnTo>
                                  <a:pt x="938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19733460" name="Picture 4" descr="Informatics Institute of Technology - I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844" y="2513"/>
                            <a:ext cx="4572" cy="189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EBF3E8D" id="Group 1" o:spid="_x0000_s1026" style="position:absolute;margin-left:1in;margin-top:72.6pt;width:469.35pt;height:657.7pt;z-index:-251654144;mso-position-horizontal-relative:page;mso-position-vertical-relative:page" coordorigin="1440,1452" coordsize="9387,13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">
                <v:shape id="AutoShape 3" o:spid="_x0000_s1027" style="position:absolute;left:1440;top:1452;width:9387;height:13154;visibility:visible;mso-wrap-style:square;v-text-anchor:top" coordsize="9387,1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" path="m9227,148r-31,l9196,178r,12800l190,12978,190,178r9006,l9196,148r-9037,l159,178r,12800l159,13006r9037,l9227,13006r,-12858xm9324,58r-65,l9259,118r,12916l9196,13034r-9069,l127,118r9069,l9259,118r,-60l9196,58,62,58r,60l62,13034r,62l9196,13096r128,l9324,13034r,-12916l9324,58xm9387,r-32,l9355,28r,13096l9196,13124r-9164,l32,28r9164,l9355,28r,-28l9196,,,,,28,,13124r,30l9196,13154r191,l9387,13124,9387,28r,-28xe" fillcolor="black" stroked="f">
                  <v:path arrowok="t" o:connecttype="custom" o:connectlocs="9227,1600;9196,1600;9196,1600;9196,1630;9196,14430;190,14430;190,1630;9196,1630;9196,1600;159,1600;159,1630;159,14430;159,14458;9196,14458;9196,14458;9227,14458;9227,1600;9324,1510;9259,1510;9259,1570;9259,14486;9196,14486;127,14486;127,1570;9196,1570;9259,1570;9259,1510;9196,1510;62,1510;62,1570;62,14486;62,14548;9196,14548;9324,14548;9324,14486;9324,1570;9324,1510;9387,1452;9355,1452;9355,1480;9355,14576;9196,14576;32,14576;32,1480;9196,1480;9355,1480;9355,1452;9196,1452;0,1452;0,1480;0,14576;0,14606;9196,14606;9387,14606;9387,14576;9387,1480;9387,1452" o:connectangles="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Informatics Institute of Technology - IIT" style="position:absolute;left:3844;top:2513;width:4572;height: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">
                  <v:imagedata r:id="rId9" o:title="Informatics Institute of Technology - IIT"/>
                </v:shape>
                <w10:wrap anchorx="page" anchory="page"/>
              </v:group>
            </w:pict>
          </mc:Fallback>
        </mc:AlternateContent>
      </w:r>
    </w:p>
    <w:p w14:paraId="4EC2F437" w14:textId="77777777" w:rsidR="00C01EA1" w:rsidRPr="00C01EA1" w:rsidRDefault="00C01EA1" w:rsidP="00C01EA1">
      <w:pPr>
        <w:widowControl w:val="0"/>
        <w:autoSpaceDE w:val="0"/>
        <w:autoSpaceDN w:val="0"/>
        <w:spacing w:after="0" w:line="240" w:lineRule="auto"/>
        <w:ind w:left="101" w:right="749"/>
        <w:jc w:val="left"/>
        <w:rPr>
          <w:rFonts w:eastAsia="Times New Roman" w:cs="Times New Roman"/>
          <w:kern w:val="0"/>
          <w:sz w:val="20"/>
          <w:szCs w:val="24"/>
          <w14:ligatures w14:val="none"/>
        </w:rPr>
      </w:pPr>
    </w:p>
    <w:p w14:paraId="281FB620" w14:textId="77777777" w:rsidR="00C01EA1" w:rsidRPr="00C01EA1" w:rsidRDefault="00C01EA1" w:rsidP="00C01EA1">
      <w:pPr>
        <w:spacing w:line="259" w:lineRule="auto"/>
        <w:jc w:val="left"/>
      </w:pPr>
    </w:p>
    <w:p w14:paraId="639AC2CA" w14:textId="77777777" w:rsidR="00C01EA1" w:rsidRPr="00C01EA1" w:rsidRDefault="00C01EA1" w:rsidP="00C01EA1">
      <w:pPr>
        <w:spacing w:line="259" w:lineRule="auto"/>
        <w:jc w:val="left"/>
      </w:pPr>
    </w:p>
    <w:p w14:paraId="432F9F11" w14:textId="77777777" w:rsidR="00C01EA1" w:rsidRPr="00C01EA1" w:rsidRDefault="00C01EA1" w:rsidP="00C01EA1">
      <w:pPr>
        <w:spacing w:line="259" w:lineRule="auto"/>
        <w:jc w:val="left"/>
      </w:pPr>
    </w:p>
    <w:p w14:paraId="14F6274B" w14:textId="77777777" w:rsidR="00C01EA1" w:rsidRPr="00C01EA1" w:rsidRDefault="00C01EA1" w:rsidP="00C01EA1">
      <w:pPr>
        <w:spacing w:line="259" w:lineRule="auto"/>
        <w:jc w:val="left"/>
      </w:pPr>
    </w:p>
    <w:p w14:paraId="424E331A" w14:textId="77777777" w:rsidR="00C01EA1" w:rsidRPr="00C01EA1" w:rsidRDefault="00C01EA1" w:rsidP="00C01EA1">
      <w:pPr>
        <w:spacing w:line="259" w:lineRule="auto"/>
        <w:jc w:val="left"/>
      </w:pPr>
    </w:p>
    <w:p w14:paraId="4D0B3187" w14:textId="77777777" w:rsidR="00C01EA1" w:rsidRPr="00C01EA1" w:rsidRDefault="00C01EA1" w:rsidP="00C01EA1">
      <w:pPr>
        <w:spacing w:line="259" w:lineRule="auto"/>
        <w:jc w:val="left"/>
      </w:pPr>
    </w:p>
    <w:p w14:paraId="4177F404" w14:textId="77777777" w:rsidR="00C01EA1" w:rsidRPr="00C01EA1" w:rsidRDefault="00C01EA1" w:rsidP="00C01EA1">
      <w:pPr>
        <w:widowControl w:val="0"/>
        <w:autoSpaceDE w:val="0"/>
        <w:autoSpaceDN w:val="0"/>
        <w:spacing w:before="10" w:after="0" w:line="240" w:lineRule="auto"/>
        <w:ind w:right="749"/>
        <w:jc w:val="left"/>
        <w:rPr>
          <w:rFonts w:eastAsia="Times New Roman" w:cs="Times New Roman"/>
          <w:kern w:val="0"/>
          <w:sz w:val="28"/>
          <w:szCs w:val="24"/>
          <w14:ligatures w14:val="none"/>
        </w:rPr>
      </w:pPr>
    </w:p>
    <w:p w14:paraId="31D90D7A" w14:textId="77777777" w:rsidR="00C01EA1" w:rsidRPr="00C01EA1" w:rsidRDefault="00C01EA1" w:rsidP="00C01EA1">
      <w:pPr>
        <w:spacing w:before="89" w:line="259" w:lineRule="auto"/>
        <w:ind w:left="2064" w:right="2725"/>
        <w:jc w:val="center"/>
        <w:rPr>
          <w:sz w:val="26"/>
        </w:rPr>
      </w:pPr>
      <w:r w:rsidRPr="00C01EA1">
        <w:rPr>
          <w:sz w:val="26"/>
        </w:rPr>
        <w:t>INFORMATICS</w:t>
      </w:r>
      <w:r w:rsidRPr="00C01EA1">
        <w:rPr>
          <w:spacing w:val="-2"/>
          <w:sz w:val="26"/>
        </w:rPr>
        <w:t xml:space="preserve"> </w:t>
      </w:r>
      <w:r w:rsidRPr="00C01EA1">
        <w:rPr>
          <w:sz w:val="26"/>
        </w:rPr>
        <w:t>INSTITUTE</w:t>
      </w:r>
      <w:r w:rsidRPr="00C01EA1">
        <w:rPr>
          <w:spacing w:val="-3"/>
          <w:sz w:val="26"/>
        </w:rPr>
        <w:t xml:space="preserve"> </w:t>
      </w:r>
      <w:r w:rsidRPr="00C01EA1">
        <w:rPr>
          <w:sz w:val="26"/>
        </w:rPr>
        <w:t>OF TECHNOLOGY</w:t>
      </w:r>
    </w:p>
    <w:p w14:paraId="6EE6DADB" w14:textId="77777777" w:rsidR="00C01EA1" w:rsidRPr="00C01EA1" w:rsidRDefault="00C01EA1" w:rsidP="00C01EA1">
      <w:pPr>
        <w:spacing w:before="205" w:line="405" w:lineRule="auto"/>
        <w:ind w:left="2844" w:right="3503" w:firstLine="816"/>
        <w:jc w:val="left"/>
        <w:rPr>
          <w:sz w:val="26"/>
        </w:rPr>
      </w:pPr>
      <w:r w:rsidRPr="00C01EA1">
        <w:rPr>
          <w:sz w:val="26"/>
        </w:rPr>
        <w:t>In Collaboration with</w:t>
      </w:r>
      <w:r w:rsidRPr="00C01EA1">
        <w:rPr>
          <w:spacing w:val="1"/>
          <w:sz w:val="26"/>
        </w:rPr>
        <w:t xml:space="preserve"> </w:t>
      </w:r>
      <w:r w:rsidRPr="00C01EA1">
        <w:rPr>
          <w:sz w:val="26"/>
        </w:rPr>
        <w:t>UNIVERSITY</w:t>
      </w:r>
      <w:r w:rsidRPr="00C01EA1">
        <w:rPr>
          <w:spacing w:val="-10"/>
          <w:sz w:val="26"/>
        </w:rPr>
        <w:t xml:space="preserve"> </w:t>
      </w:r>
      <w:r w:rsidRPr="00C01EA1">
        <w:rPr>
          <w:sz w:val="26"/>
        </w:rPr>
        <w:t>OF</w:t>
      </w:r>
      <w:r w:rsidRPr="00C01EA1">
        <w:rPr>
          <w:spacing w:val="-9"/>
          <w:sz w:val="26"/>
        </w:rPr>
        <w:t xml:space="preserve"> </w:t>
      </w:r>
      <w:r w:rsidRPr="00C01EA1">
        <w:rPr>
          <w:sz w:val="26"/>
        </w:rPr>
        <w:t>WESTMINSTER</w:t>
      </w:r>
    </w:p>
    <w:p w14:paraId="29670616" w14:textId="77777777" w:rsidR="00C01EA1" w:rsidRPr="00C01EA1" w:rsidRDefault="00C01EA1" w:rsidP="00C01EA1">
      <w:pPr>
        <w:widowControl w:val="0"/>
        <w:autoSpaceDE w:val="0"/>
        <w:autoSpaceDN w:val="0"/>
        <w:spacing w:after="0" w:line="240" w:lineRule="auto"/>
        <w:ind w:left="101" w:right="749"/>
        <w:jc w:val="left"/>
        <w:rPr>
          <w:rFonts w:eastAsia="Times New Roman" w:cs="Times New Roman"/>
          <w:kern w:val="0"/>
          <w:sz w:val="28"/>
          <w:szCs w:val="24"/>
          <w14:ligatures w14:val="none"/>
        </w:rPr>
      </w:pPr>
    </w:p>
    <w:p w14:paraId="70613DA6" w14:textId="420D682D" w:rsidR="00C01EA1" w:rsidRPr="00C01EA1" w:rsidRDefault="00C01EA1" w:rsidP="00C01EA1">
      <w:pPr>
        <w:spacing w:before="176" w:line="276" w:lineRule="auto"/>
        <w:ind w:left="486" w:right="1144"/>
        <w:jc w:val="center"/>
        <w:rPr>
          <w:b/>
          <w:sz w:val="32"/>
        </w:rPr>
      </w:pPr>
      <w:r w:rsidRPr="00C01EA1">
        <w:rPr>
          <w:b/>
          <w:sz w:val="32"/>
        </w:rPr>
        <w:br/>
        <w:t>6</w:t>
      </w:r>
      <w:r>
        <w:rPr>
          <w:b/>
          <w:sz w:val="32"/>
        </w:rPr>
        <w:t>COS</w:t>
      </w:r>
      <w:r w:rsidRPr="00C01EA1">
        <w:rPr>
          <w:b/>
          <w:sz w:val="32"/>
        </w:rPr>
        <w:t>C</w:t>
      </w:r>
      <w:r>
        <w:rPr>
          <w:b/>
          <w:sz w:val="32"/>
        </w:rPr>
        <w:t>019</w:t>
      </w:r>
      <w:r>
        <w:rPr>
          <w:b/>
          <w:sz w:val="32"/>
        </w:rPr>
        <w:t>C: Cyber Security</w:t>
      </w:r>
    </w:p>
    <w:p w14:paraId="5D870A54" w14:textId="70471D66" w:rsidR="00C01EA1" w:rsidRPr="00C01EA1" w:rsidRDefault="00C01EA1" w:rsidP="00C01EA1">
      <w:pPr>
        <w:spacing w:before="176" w:line="276" w:lineRule="auto"/>
        <w:ind w:left="486" w:right="1144"/>
        <w:jc w:val="center"/>
        <w:rPr>
          <w:b/>
          <w:sz w:val="32"/>
        </w:rPr>
      </w:pPr>
      <w:r w:rsidRPr="00C01EA1">
        <w:rPr>
          <w:b/>
          <w:sz w:val="32"/>
        </w:rPr>
        <w:t>Coursework</w:t>
      </w:r>
    </w:p>
    <w:p w14:paraId="20A430A1" w14:textId="77777777" w:rsidR="00C01EA1" w:rsidRPr="00C01EA1" w:rsidRDefault="00C01EA1" w:rsidP="00C01EA1">
      <w:pPr>
        <w:spacing w:before="176" w:line="276" w:lineRule="auto"/>
        <w:ind w:right="1144"/>
        <w:jc w:val="left"/>
        <w:rPr>
          <w:bCs/>
          <w:sz w:val="32"/>
        </w:rPr>
      </w:pPr>
    </w:p>
    <w:p w14:paraId="55EA4A7B" w14:textId="77777777" w:rsidR="00C01EA1" w:rsidRPr="00C01EA1" w:rsidRDefault="00C01EA1" w:rsidP="00C01EA1">
      <w:pPr>
        <w:spacing w:before="176" w:line="276" w:lineRule="auto"/>
        <w:ind w:left="486" w:right="1144"/>
        <w:jc w:val="center"/>
        <w:rPr>
          <w:bCs/>
          <w:sz w:val="28"/>
          <w:szCs w:val="20"/>
        </w:rPr>
      </w:pPr>
      <w:r w:rsidRPr="00C01EA1">
        <w:rPr>
          <w:bCs/>
          <w:sz w:val="28"/>
          <w:szCs w:val="20"/>
        </w:rPr>
        <w:t>Name: Muhammad Areeb Niyas</w:t>
      </w:r>
    </w:p>
    <w:p w14:paraId="18384127" w14:textId="77777777" w:rsidR="00C01EA1" w:rsidRPr="00C01EA1" w:rsidRDefault="00C01EA1" w:rsidP="00C01EA1">
      <w:pPr>
        <w:spacing w:before="176" w:line="276" w:lineRule="auto"/>
        <w:ind w:left="486" w:right="1144"/>
        <w:jc w:val="center"/>
        <w:rPr>
          <w:bCs/>
          <w:sz w:val="28"/>
          <w:szCs w:val="20"/>
        </w:rPr>
      </w:pPr>
      <w:r w:rsidRPr="00C01EA1">
        <w:rPr>
          <w:bCs/>
          <w:sz w:val="28"/>
          <w:szCs w:val="20"/>
        </w:rPr>
        <w:t>20200129 | w1809939</w:t>
      </w:r>
    </w:p>
    <w:p w14:paraId="405DC911" w14:textId="1B751983" w:rsidR="00C01EA1" w:rsidRPr="00C01EA1" w:rsidRDefault="00C01EA1" w:rsidP="00C01EA1">
      <w:pPr>
        <w:spacing w:before="176" w:line="276" w:lineRule="auto"/>
        <w:ind w:left="486" w:right="1144"/>
        <w:jc w:val="center"/>
        <w:rPr>
          <w:bCs/>
          <w:sz w:val="28"/>
          <w:szCs w:val="20"/>
        </w:rPr>
      </w:pPr>
      <w:r w:rsidRPr="00C01EA1">
        <w:rPr>
          <w:bCs/>
          <w:sz w:val="28"/>
          <w:szCs w:val="20"/>
        </w:rPr>
        <w:t xml:space="preserve">Module Leader: </w:t>
      </w:r>
      <w:r w:rsidRPr="00C01EA1">
        <w:rPr>
          <w:bCs/>
          <w:sz w:val="28"/>
          <w:szCs w:val="20"/>
        </w:rPr>
        <w:t>Mr.</w:t>
      </w:r>
      <w:r w:rsidRPr="00C01EA1">
        <w:rPr>
          <w:bCs/>
          <w:sz w:val="28"/>
          <w:szCs w:val="20"/>
        </w:rPr>
        <w:t xml:space="preserve"> </w:t>
      </w:r>
      <w:r>
        <w:rPr>
          <w:bCs/>
          <w:sz w:val="28"/>
          <w:szCs w:val="20"/>
        </w:rPr>
        <w:t>Saman</w:t>
      </w:r>
      <w:r w:rsidRPr="00C01EA1">
        <w:rPr>
          <w:bCs/>
          <w:sz w:val="28"/>
          <w:szCs w:val="20"/>
        </w:rPr>
        <w:t xml:space="preserve"> Hettiarachchi</w:t>
      </w:r>
    </w:p>
    <w:p w14:paraId="68F75D73" w14:textId="77777777" w:rsidR="00C01EA1" w:rsidRPr="00C01EA1" w:rsidRDefault="00C01EA1" w:rsidP="00C01EA1">
      <w:pPr>
        <w:widowControl w:val="0"/>
        <w:autoSpaceDE w:val="0"/>
        <w:autoSpaceDN w:val="0"/>
        <w:spacing w:after="0" w:line="240" w:lineRule="auto"/>
        <w:ind w:left="101" w:right="749"/>
        <w:jc w:val="center"/>
        <w:rPr>
          <w:rFonts w:eastAsia="Times New Roman" w:cs="Times New Roman"/>
          <w:kern w:val="0"/>
          <w:sz w:val="28"/>
          <w:szCs w:val="24"/>
          <w14:ligatures w14:val="none"/>
        </w:rPr>
      </w:pPr>
    </w:p>
    <w:p w14:paraId="74C90188" w14:textId="77777777" w:rsidR="00C01EA1" w:rsidRPr="00C01EA1" w:rsidRDefault="00C01EA1" w:rsidP="00C01EA1">
      <w:pPr>
        <w:spacing w:before="178" w:line="278" w:lineRule="auto"/>
        <w:ind w:left="486" w:right="1151"/>
        <w:jc w:val="center"/>
        <w:rPr>
          <w:sz w:val="26"/>
        </w:rPr>
      </w:pPr>
      <w:r w:rsidRPr="00C01EA1">
        <w:rPr>
          <w:sz w:val="26"/>
        </w:rPr>
        <w:t>Submitted</w:t>
      </w:r>
      <w:r w:rsidRPr="00C01EA1">
        <w:rPr>
          <w:spacing w:val="-4"/>
          <w:sz w:val="26"/>
        </w:rPr>
        <w:t xml:space="preserve"> </w:t>
      </w:r>
      <w:r w:rsidRPr="00C01EA1">
        <w:rPr>
          <w:sz w:val="26"/>
        </w:rPr>
        <w:t>in</w:t>
      </w:r>
      <w:r w:rsidRPr="00C01EA1">
        <w:rPr>
          <w:spacing w:val="-6"/>
          <w:sz w:val="26"/>
        </w:rPr>
        <w:t xml:space="preserve"> </w:t>
      </w:r>
      <w:r w:rsidRPr="00C01EA1">
        <w:rPr>
          <w:sz w:val="26"/>
        </w:rPr>
        <w:t>partial</w:t>
      </w:r>
      <w:r w:rsidRPr="00C01EA1">
        <w:rPr>
          <w:spacing w:val="-6"/>
          <w:sz w:val="26"/>
        </w:rPr>
        <w:t xml:space="preserve"> </w:t>
      </w:r>
      <w:r w:rsidRPr="00C01EA1">
        <w:rPr>
          <w:sz w:val="26"/>
        </w:rPr>
        <w:t>fulfilment</w:t>
      </w:r>
      <w:r w:rsidRPr="00C01EA1">
        <w:rPr>
          <w:spacing w:val="-5"/>
          <w:sz w:val="26"/>
        </w:rPr>
        <w:t xml:space="preserve"> </w:t>
      </w:r>
      <w:r w:rsidRPr="00C01EA1">
        <w:rPr>
          <w:sz w:val="26"/>
        </w:rPr>
        <w:t>of</w:t>
      </w:r>
      <w:r w:rsidRPr="00C01EA1">
        <w:rPr>
          <w:spacing w:val="-5"/>
          <w:sz w:val="26"/>
        </w:rPr>
        <w:t xml:space="preserve"> </w:t>
      </w:r>
      <w:r w:rsidRPr="00C01EA1">
        <w:rPr>
          <w:sz w:val="26"/>
        </w:rPr>
        <w:t>the</w:t>
      </w:r>
      <w:r w:rsidRPr="00C01EA1">
        <w:rPr>
          <w:spacing w:val="-6"/>
          <w:sz w:val="26"/>
        </w:rPr>
        <w:t xml:space="preserve"> </w:t>
      </w:r>
      <w:r w:rsidRPr="00C01EA1">
        <w:rPr>
          <w:sz w:val="26"/>
        </w:rPr>
        <w:t>requirements</w:t>
      </w:r>
      <w:r w:rsidRPr="00C01EA1">
        <w:rPr>
          <w:spacing w:val="-6"/>
          <w:sz w:val="26"/>
        </w:rPr>
        <w:t xml:space="preserve"> </w:t>
      </w:r>
      <w:r w:rsidRPr="00C01EA1">
        <w:rPr>
          <w:sz w:val="26"/>
        </w:rPr>
        <w:t>for</w:t>
      </w:r>
      <w:r w:rsidRPr="00C01EA1">
        <w:rPr>
          <w:spacing w:val="-6"/>
          <w:sz w:val="26"/>
        </w:rPr>
        <w:t xml:space="preserve"> </w:t>
      </w:r>
      <w:r w:rsidRPr="00C01EA1">
        <w:rPr>
          <w:sz w:val="26"/>
        </w:rPr>
        <w:t>the</w:t>
      </w:r>
      <w:r w:rsidRPr="00C01EA1">
        <w:rPr>
          <w:spacing w:val="-3"/>
          <w:sz w:val="26"/>
        </w:rPr>
        <w:t xml:space="preserve"> </w:t>
      </w:r>
      <w:proofErr w:type="gramStart"/>
      <w:r w:rsidRPr="00C01EA1">
        <w:rPr>
          <w:sz w:val="26"/>
        </w:rPr>
        <w:t>BSc(</w:t>
      </w:r>
      <w:proofErr w:type="gramEnd"/>
      <w:r w:rsidRPr="00C01EA1">
        <w:rPr>
          <w:sz w:val="26"/>
        </w:rPr>
        <w:t>Hons)</w:t>
      </w:r>
      <w:r w:rsidRPr="00C01EA1">
        <w:rPr>
          <w:spacing w:val="-4"/>
          <w:sz w:val="26"/>
        </w:rPr>
        <w:t xml:space="preserve"> </w:t>
      </w:r>
      <w:r w:rsidRPr="00C01EA1">
        <w:rPr>
          <w:sz w:val="26"/>
        </w:rPr>
        <w:t>in</w:t>
      </w:r>
      <w:r w:rsidRPr="00C01EA1">
        <w:rPr>
          <w:spacing w:val="-6"/>
          <w:sz w:val="26"/>
        </w:rPr>
        <w:t xml:space="preserve"> </w:t>
      </w:r>
      <w:r w:rsidRPr="00C01EA1">
        <w:rPr>
          <w:sz w:val="26"/>
        </w:rPr>
        <w:t>Computer</w:t>
      </w:r>
      <w:r w:rsidRPr="00C01EA1">
        <w:rPr>
          <w:spacing w:val="-62"/>
          <w:sz w:val="26"/>
        </w:rPr>
        <w:t xml:space="preserve"> </w:t>
      </w:r>
      <w:r w:rsidRPr="00C01EA1">
        <w:rPr>
          <w:sz w:val="26"/>
        </w:rPr>
        <w:t>Science</w:t>
      </w:r>
      <w:r w:rsidRPr="00C01EA1">
        <w:rPr>
          <w:spacing w:val="-2"/>
          <w:sz w:val="26"/>
        </w:rPr>
        <w:t xml:space="preserve"> </w:t>
      </w:r>
      <w:r w:rsidRPr="00C01EA1">
        <w:rPr>
          <w:sz w:val="26"/>
        </w:rPr>
        <w:t>degree</w:t>
      </w:r>
      <w:r w:rsidRPr="00C01EA1">
        <w:rPr>
          <w:spacing w:val="-1"/>
          <w:sz w:val="26"/>
        </w:rPr>
        <w:t xml:space="preserve"> </w:t>
      </w:r>
      <w:r w:rsidRPr="00C01EA1">
        <w:rPr>
          <w:sz w:val="26"/>
        </w:rPr>
        <w:t>at</w:t>
      </w:r>
      <w:r w:rsidRPr="00C01EA1">
        <w:rPr>
          <w:spacing w:val="-1"/>
          <w:sz w:val="26"/>
        </w:rPr>
        <w:t xml:space="preserve"> </w:t>
      </w:r>
      <w:r w:rsidRPr="00C01EA1">
        <w:rPr>
          <w:sz w:val="26"/>
        </w:rPr>
        <w:t>the</w:t>
      </w:r>
      <w:r w:rsidRPr="00C01EA1">
        <w:rPr>
          <w:spacing w:val="2"/>
          <w:sz w:val="26"/>
        </w:rPr>
        <w:t xml:space="preserve"> </w:t>
      </w:r>
      <w:r w:rsidRPr="00C01EA1">
        <w:rPr>
          <w:sz w:val="26"/>
        </w:rPr>
        <w:t>University</w:t>
      </w:r>
      <w:r w:rsidRPr="00C01EA1">
        <w:rPr>
          <w:spacing w:val="-1"/>
          <w:sz w:val="26"/>
        </w:rPr>
        <w:t xml:space="preserve"> </w:t>
      </w:r>
      <w:r w:rsidRPr="00C01EA1">
        <w:rPr>
          <w:sz w:val="26"/>
        </w:rPr>
        <w:t>of</w:t>
      </w:r>
      <w:r w:rsidRPr="00C01EA1">
        <w:rPr>
          <w:spacing w:val="2"/>
          <w:sz w:val="26"/>
        </w:rPr>
        <w:t xml:space="preserve"> </w:t>
      </w:r>
      <w:r w:rsidRPr="00C01EA1">
        <w:rPr>
          <w:sz w:val="26"/>
        </w:rPr>
        <w:t>Westminster.</w:t>
      </w:r>
    </w:p>
    <w:p w14:paraId="5E4CA8CE" w14:textId="77777777" w:rsidR="00C01EA1" w:rsidRPr="00C01EA1" w:rsidRDefault="00C01EA1" w:rsidP="00C01EA1">
      <w:pPr>
        <w:widowControl w:val="0"/>
        <w:autoSpaceDE w:val="0"/>
        <w:autoSpaceDN w:val="0"/>
        <w:spacing w:after="0" w:line="240" w:lineRule="auto"/>
        <w:ind w:left="101" w:right="749"/>
        <w:jc w:val="left"/>
        <w:rPr>
          <w:rFonts w:eastAsia="Times New Roman" w:cs="Times New Roman"/>
          <w:kern w:val="0"/>
          <w:sz w:val="28"/>
          <w:szCs w:val="24"/>
          <w14:ligatures w14:val="none"/>
        </w:rPr>
      </w:pPr>
    </w:p>
    <w:p w14:paraId="3DF4BDFA" w14:textId="42A6E3D0" w:rsidR="00C01EA1" w:rsidRPr="00C01EA1" w:rsidRDefault="00C01EA1" w:rsidP="00C01EA1">
      <w:pPr>
        <w:spacing w:before="1" w:line="259" w:lineRule="auto"/>
        <w:ind w:left="2880" w:firstLine="720"/>
        <w:jc w:val="left"/>
        <w:rPr>
          <w:b/>
          <w:sz w:val="26"/>
        </w:rPr>
        <w:sectPr w:rsidR="00C01EA1" w:rsidRPr="00C01EA1" w:rsidSect="00BD7605">
          <w:headerReference w:type="default" r:id="rId10"/>
          <w:footerReference w:type="default" r:id="rId11"/>
          <w:pgSz w:w="12240" w:h="15840"/>
          <w:pgMar w:top="1420" w:right="680" w:bottom="1699" w:left="1340" w:header="720" w:footer="720" w:gutter="0"/>
          <w:pgNumType w:start="1"/>
          <w:cols w:space="720"/>
          <w:titlePg/>
          <w:docGrid w:linePitch="326"/>
        </w:sectPr>
      </w:pPr>
      <w:r w:rsidRPr="00C01EA1">
        <w:rPr>
          <w:b/>
          <w:sz w:val="26"/>
        </w:rPr>
        <w:t>Date:</w:t>
      </w:r>
      <w:r w:rsidRPr="00C01EA1">
        <w:rPr>
          <w:b/>
          <w:spacing w:val="-2"/>
          <w:sz w:val="26"/>
        </w:rPr>
        <w:t xml:space="preserve"> </w:t>
      </w:r>
      <w:r>
        <w:rPr>
          <w:b/>
          <w:sz w:val="26"/>
        </w:rPr>
        <w:t>May</w:t>
      </w:r>
      <w:r w:rsidRPr="00C01EA1">
        <w:rPr>
          <w:b/>
          <w:spacing w:val="-2"/>
          <w:sz w:val="26"/>
        </w:rPr>
        <w:t xml:space="preserve"> </w:t>
      </w:r>
      <w:r w:rsidRPr="00C01EA1">
        <w:rPr>
          <w:b/>
          <w:sz w:val="26"/>
        </w:rPr>
        <w:t>2024</w:t>
      </w:r>
    </w:p>
    <w:sdt>
      <w:sdtPr>
        <w:rPr>
          <w:rFonts w:ascii="Times New Roman" w:hAnsi="Times New Roman" w:cs="Times New Roman"/>
        </w:rPr>
        <w:id w:val="688489264"/>
        <w:docPartObj>
          <w:docPartGallery w:val="Table of Contents"/>
          <w:docPartUnique/>
        </w:docPartObj>
      </w:sdtPr>
      <w:sdtEndPr>
        <w:rPr>
          <w:rFonts w:eastAsiaTheme="minorHAnsi"/>
          <w:b/>
          <w:bCs/>
          <w:noProof/>
          <w:color w:val="auto"/>
          <w:kern w:val="2"/>
          <w:sz w:val="24"/>
          <w:szCs w:val="22"/>
          <w14:ligatures w14:val="standardContextual"/>
        </w:rPr>
      </w:sdtEndPr>
      <w:sdtContent>
        <w:p w14:paraId="7660742E" w14:textId="58356C32" w:rsidR="00C01EA1" w:rsidRPr="00C01EA1" w:rsidRDefault="00C01EA1" w:rsidP="00C01EA1">
          <w:pPr>
            <w:pStyle w:val="TOCHeading"/>
            <w:spacing w:line="360" w:lineRule="auto"/>
            <w:rPr>
              <w:rFonts w:cs="Times New Roman"/>
              <w:b/>
              <w:bCs/>
              <w:color w:val="auto"/>
            </w:rPr>
          </w:pPr>
          <w:r w:rsidRPr="00C01EA1">
            <w:rPr>
              <w:rFonts w:cs="Times New Roman"/>
              <w:b/>
              <w:bCs/>
              <w:color w:val="auto"/>
            </w:rPr>
            <w:t>Table of Contents</w:t>
          </w:r>
        </w:p>
        <w:p w14:paraId="6B58B067" w14:textId="05965122" w:rsidR="003514DD" w:rsidRDefault="00C01EA1">
          <w:pPr>
            <w:pStyle w:val="TOC1"/>
            <w:tabs>
              <w:tab w:val="right" w:leader="dot" w:pos="9350"/>
            </w:tabs>
            <w:rPr>
              <w:rFonts w:asciiTheme="minorHAnsi" w:eastAsiaTheme="minorEastAsia" w:hAnsiTheme="minorHAnsi"/>
              <w:noProof/>
              <w:szCs w:val="24"/>
            </w:rPr>
          </w:pPr>
          <w:r w:rsidRPr="00C01EA1">
            <w:rPr>
              <w:rFonts w:cs="Times New Roman"/>
            </w:rPr>
            <w:fldChar w:fldCharType="begin"/>
          </w:r>
          <w:r w:rsidRPr="00C01EA1">
            <w:rPr>
              <w:rFonts w:cs="Times New Roman"/>
            </w:rPr>
            <w:instrText xml:space="preserve"> TOC \o "1-3" \h \z \u </w:instrText>
          </w:r>
          <w:r w:rsidRPr="00C01EA1">
            <w:rPr>
              <w:rFonts w:cs="Times New Roman"/>
            </w:rPr>
            <w:fldChar w:fldCharType="separate"/>
          </w:r>
          <w:hyperlink w:anchor="_Toc165928884" w:history="1">
            <w:r w:rsidR="003514DD" w:rsidRPr="003C3E86">
              <w:rPr>
                <w:rStyle w:val="Hyperlink"/>
                <w:noProof/>
              </w:rPr>
              <w:t>List of Tables</w:t>
            </w:r>
            <w:r w:rsidR="003514DD">
              <w:rPr>
                <w:noProof/>
                <w:webHidden/>
              </w:rPr>
              <w:tab/>
            </w:r>
            <w:r w:rsidR="003514DD">
              <w:rPr>
                <w:noProof/>
                <w:webHidden/>
              </w:rPr>
              <w:fldChar w:fldCharType="begin"/>
            </w:r>
            <w:r w:rsidR="003514DD">
              <w:rPr>
                <w:noProof/>
                <w:webHidden/>
              </w:rPr>
              <w:instrText xml:space="preserve"> PAGEREF _Toc165928884 \h </w:instrText>
            </w:r>
            <w:r w:rsidR="003514DD">
              <w:rPr>
                <w:noProof/>
                <w:webHidden/>
              </w:rPr>
            </w:r>
            <w:r w:rsidR="003514DD">
              <w:rPr>
                <w:noProof/>
                <w:webHidden/>
              </w:rPr>
              <w:fldChar w:fldCharType="separate"/>
            </w:r>
            <w:r w:rsidR="00CE3E44">
              <w:rPr>
                <w:noProof/>
                <w:webHidden/>
              </w:rPr>
              <w:t>iv</w:t>
            </w:r>
            <w:r w:rsidR="003514DD">
              <w:rPr>
                <w:noProof/>
                <w:webHidden/>
              </w:rPr>
              <w:fldChar w:fldCharType="end"/>
            </w:r>
          </w:hyperlink>
        </w:p>
        <w:p w14:paraId="44745701" w14:textId="10B8A2F0" w:rsidR="003514DD" w:rsidRDefault="003514DD">
          <w:pPr>
            <w:pStyle w:val="TOC1"/>
            <w:tabs>
              <w:tab w:val="right" w:leader="dot" w:pos="9350"/>
            </w:tabs>
            <w:rPr>
              <w:rFonts w:asciiTheme="minorHAnsi" w:eastAsiaTheme="minorEastAsia" w:hAnsiTheme="minorHAnsi"/>
              <w:noProof/>
              <w:szCs w:val="24"/>
            </w:rPr>
          </w:pPr>
          <w:hyperlink w:anchor="_Toc165928885" w:history="1">
            <w:r w:rsidRPr="003C3E86">
              <w:rPr>
                <w:rStyle w:val="Hyperlink"/>
                <w:noProof/>
              </w:rPr>
              <w:t>List of Figures</w:t>
            </w:r>
            <w:r>
              <w:rPr>
                <w:noProof/>
                <w:webHidden/>
              </w:rPr>
              <w:tab/>
            </w:r>
            <w:r>
              <w:rPr>
                <w:noProof/>
                <w:webHidden/>
              </w:rPr>
              <w:fldChar w:fldCharType="begin"/>
            </w:r>
            <w:r>
              <w:rPr>
                <w:noProof/>
                <w:webHidden/>
              </w:rPr>
              <w:instrText xml:space="preserve"> PAGEREF _Toc165928885 \h </w:instrText>
            </w:r>
            <w:r>
              <w:rPr>
                <w:noProof/>
                <w:webHidden/>
              </w:rPr>
            </w:r>
            <w:r>
              <w:rPr>
                <w:noProof/>
                <w:webHidden/>
              </w:rPr>
              <w:fldChar w:fldCharType="separate"/>
            </w:r>
            <w:r w:rsidR="00CE3E44">
              <w:rPr>
                <w:noProof/>
                <w:webHidden/>
              </w:rPr>
              <w:t>iv</w:t>
            </w:r>
            <w:r>
              <w:rPr>
                <w:noProof/>
                <w:webHidden/>
              </w:rPr>
              <w:fldChar w:fldCharType="end"/>
            </w:r>
          </w:hyperlink>
        </w:p>
        <w:p w14:paraId="3E3A974E" w14:textId="0239EF99" w:rsidR="003514DD" w:rsidRDefault="003514DD">
          <w:pPr>
            <w:pStyle w:val="TOC1"/>
            <w:tabs>
              <w:tab w:val="right" w:leader="dot" w:pos="9350"/>
            </w:tabs>
            <w:rPr>
              <w:rFonts w:asciiTheme="minorHAnsi" w:eastAsiaTheme="minorEastAsia" w:hAnsiTheme="minorHAnsi"/>
              <w:noProof/>
              <w:szCs w:val="24"/>
            </w:rPr>
          </w:pPr>
          <w:hyperlink w:anchor="_Toc165928886" w:history="1">
            <w:r w:rsidRPr="003C3E86">
              <w:rPr>
                <w:rStyle w:val="Hyperlink"/>
                <w:noProof/>
              </w:rPr>
              <w:t>SCENARIO</w:t>
            </w:r>
            <w:r>
              <w:rPr>
                <w:noProof/>
                <w:webHidden/>
              </w:rPr>
              <w:tab/>
            </w:r>
            <w:r>
              <w:rPr>
                <w:noProof/>
                <w:webHidden/>
              </w:rPr>
              <w:fldChar w:fldCharType="begin"/>
            </w:r>
            <w:r>
              <w:rPr>
                <w:noProof/>
                <w:webHidden/>
              </w:rPr>
              <w:instrText xml:space="preserve"> PAGEREF _Toc165928886 \h </w:instrText>
            </w:r>
            <w:r>
              <w:rPr>
                <w:noProof/>
                <w:webHidden/>
              </w:rPr>
            </w:r>
            <w:r>
              <w:rPr>
                <w:noProof/>
                <w:webHidden/>
              </w:rPr>
              <w:fldChar w:fldCharType="separate"/>
            </w:r>
            <w:r w:rsidR="00CE3E44">
              <w:rPr>
                <w:noProof/>
                <w:webHidden/>
              </w:rPr>
              <w:t>1</w:t>
            </w:r>
            <w:r>
              <w:rPr>
                <w:noProof/>
                <w:webHidden/>
              </w:rPr>
              <w:fldChar w:fldCharType="end"/>
            </w:r>
          </w:hyperlink>
        </w:p>
        <w:p w14:paraId="68CB7249" w14:textId="193A7994" w:rsidR="003514DD" w:rsidRDefault="003514DD">
          <w:pPr>
            <w:pStyle w:val="TOC1"/>
            <w:tabs>
              <w:tab w:val="right" w:leader="dot" w:pos="9350"/>
            </w:tabs>
            <w:rPr>
              <w:rFonts w:asciiTheme="minorHAnsi" w:eastAsiaTheme="minorEastAsia" w:hAnsiTheme="minorHAnsi"/>
              <w:noProof/>
              <w:szCs w:val="24"/>
            </w:rPr>
          </w:pPr>
          <w:hyperlink w:anchor="_Toc165928887" w:history="1">
            <w:r w:rsidRPr="003C3E86">
              <w:rPr>
                <w:rStyle w:val="Hyperlink"/>
                <w:noProof/>
              </w:rPr>
              <w:t>PART A – INFORMATION GATHERING</w:t>
            </w:r>
            <w:r>
              <w:rPr>
                <w:noProof/>
                <w:webHidden/>
              </w:rPr>
              <w:tab/>
            </w:r>
            <w:r>
              <w:rPr>
                <w:noProof/>
                <w:webHidden/>
              </w:rPr>
              <w:fldChar w:fldCharType="begin"/>
            </w:r>
            <w:r>
              <w:rPr>
                <w:noProof/>
                <w:webHidden/>
              </w:rPr>
              <w:instrText xml:space="preserve"> PAGEREF _Toc165928887 \h </w:instrText>
            </w:r>
            <w:r>
              <w:rPr>
                <w:noProof/>
                <w:webHidden/>
              </w:rPr>
            </w:r>
            <w:r>
              <w:rPr>
                <w:noProof/>
                <w:webHidden/>
              </w:rPr>
              <w:fldChar w:fldCharType="separate"/>
            </w:r>
            <w:r w:rsidR="00CE3E44">
              <w:rPr>
                <w:noProof/>
                <w:webHidden/>
              </w:rPr>
              <w:t>2</w:t>
            </w:r>
            <w:r>
              <w:rPr>
                <w:noProof/>
                <w:webHidden/>
              </w:rPr>
              <w:fldChar w:fldCharType="end"/>
            </w:r>
          </w:hyperlink>
        </w:p>
        <w:p w14:paraId="5FEC4A63" w14:textId="69760F67" w:rsidR="003514DD" w:rsidRDefault="003514DD">
          <w:pPr>
            <w:pStyle w:val="TOC2"/>
            <w:tabs>
              <w:tab w:val="right" w:leader="dot" w:pos="9350"/>
            </w:tabs>
            <w:rPr>
              <w:rFonts w:asciiTheme="minorHAnsi" w:eastAsiaTheme="minorEastAsia" w:hAnsiTheme="minorHAnsi"/>
              <w:noProof/>
              <w:szCs w:val="24"/>
            </w:rPr>
          </w:pPr>
          <w:hyperlink w:anchor="_Toc165928888" w:history="1">
            <w:r w:rsidRPr="003C3E86">
              <w:rPr>
                <w:rStyle w:val="Hyperlink"/>
                <w:noProof/>
              </w:rPr>
              <w:t>A.1 OSINT Activities</w:t>
            </w:r>
            <w:r>
              <w:rPr>
                <w:noProof/>
                <w:webHidden/>
              </w:rPr>
              <w:tab/>
            </w:r>
            <w:r>
              <w:rPr>
                <w:noProof/>
                <w:webHidden/>
              </w:rPr>
              <w:fldChar w:fldCharType="begin"/>
            </w:r>
            <w:r>
              <w:rPr>
                <w:noProof/>
                <w:webHidden/>
              </w:rPr>
              <w:instrText xml:space="preserve"> PAGEREF _Toc165928888 \h </w:instrText>
            </w:r>
            <w:r>
              <w:rPr>
                <w:noProof/>
                <w:webHidden/>
              </w:rPr>
            </w:r>
            <w:r>
              <w:rPr>
                <w:noProof/>
                <w:webHidden/>
              </w:rPr>
              <w:fldChar w:fldCharType="separate"/>
            </w:r>
            <w:r w:rsidR="00CE3E44">
              <w:rPr>
                <w:noProof/>
                <w:webHidden/>
              </w:rPr>
              <w:t>2</w:t>
            </w:r>
            <w:r>
              <w:rPr>
                <w:noProof/>
                <w:webHidden/>
              </w:rPr>
              <w:fldChar w:fldCharType="end"/>
            </w:r>
          </w:hyperlink>
        </w:p>
        <w:p w14:paraId="06EE9913" w14:textId="52A6D73B" w:rsidR="003514DD" w:rsidRDefault="003514DD">
          <w:pPr>
            <w:pStyle w:val="TOC3"/>
            <w:tabs>
              <w:tab w:val="right" w:leader="dot" w:pos="9350"/>
            </w:tabs>
            <w:rPr>
              <w:rFonts w:asciiTheme="minorHAnsi" w:eastAsiaTheme="minorEastAsia" w:hAnsiTheme="minorHAnsi"/>
              <w:noProof/>
              <w:szCs w:val="24"/>
            </w:rPr>
          </w:pPr>
          <w:hyperlink w:anchor="_Toc165928889" w:history="1">
            <w:r w:rsidRPr="003C3E86">
              <w:rPr>
                <w:rStyle w:val="Hyperlink"/>
                <w:noProof/>
              </w:rPr>
              <w:t>A.1.1 OSINT Activity 1 – WHOIS</w:t>
            </w:r>
            <w:r>
              <w:rPr>
                <w:noProof/>
                <w:webHidden/>
              </w:rPr>
              <w:tab/>
            </w:r>
            <w:r>
              <w:rPr>
                <w:noProof/>
                <w:webHidden/>
              </w:rPr>
              <w:fldChar w:fldCharType="begin"/>
            </w:r>
            <w:r>
              <w:rPr>
                <w:noProof/>
                <w:webHidden/>
              </w:rPr>
              <w:instrText xml:space="preserve"> PAGEREF _Toc165928889 \h </w:instrText>
            </w:r>
            <w:r>
              <w:rPr>
                <w:noProof/>
                <w:webHidden/>
              </w:rPr>
            </w:r>
            <w:r>
              <w:rPr>
                <w:noProof/>
                <w:webHidden/>
              </w:rPr>
              <w:fldChar w:fldCharType="separate"/>
            </w:r>
            <w:r w:rsidR="00CE3E44">
              <w:rPr>
                <w:noProof/>
                <w:webHidden/>
              </w:rPr>
              <w:t>2</w:t>
            </w:r>
            <w:r>
              <w:rPr>
                <w:noProof/>
                <w:webHidden/>
              </w:rPr>
              <w:fldChar w:fldCharType="end"/>
            </w:r>
          </w:hyperlink>
        </w:p>
        <w:p w14:paraId="0A7330F7" w14:textId="2393FB24" w:rsidR="003514DD" w:rsidRDefault="003514DD">
          <w:pPr>
            <w:pStyle w:val="TOC3"/>
            <w:tabs>
              <w:tab w:val="right" w:leader="dot" w:pos="9350"/>
            </w:tabs>
            <w:rPr>
              <w:rFonts w:asciiTheme="minorHAnsi" w:eastAsiaTheme="minorEastAsia" w:hAnsiTheme="minorHAnsi"/>
              <w:noProof/>
              <w:szCs w:val="24"/>
            </w:rPr>
          </w:pPr>
          <w:hyperlink w:anchor="_Toc165928890" w:history="1">
            <w:r w:rsidRPr="003C3E86">
              <w:rPr>
                <w:rStyle w:val="Hyperlink"/>
                <w:noProof/>
              </w:rPr>
              <w:t>A.1.2 OSINT Activity 2 – TheHarvester</w:t>
            </w:r>
            <w:r>
              <w:rPr>
                <w:noProof/>
                <w:webHidden/>
              </w:rPr>
              <w:tab/>
            </w:r>
            <w:r>
              <w:rPr>
                <w:noProof/>
                <w:webHidden/>
              </w:rPr>
              <w:fldChar w:fldCharType="begin"/>
            </w:r>
            <w:r>
              <w:rPr>
                <w:noProof/>
                <w:webHidden/>
              </w:rPr>
              <w:instrText xml:space="preserve"> PAGEREF _Toc165928890 \h </w:instrText>
            </w:r>
            <w:r>
              <w:rPr>
                <w:noProof/>
                <w:webHidden/>
              </w:rPr>
            </w:r>
            <w:r>
              <w:rPr>
                <w:noProof/>
                <w:webHidden/>
              </w:rPr>
              <w:fldChar w:fldCharType="separate"/>
            </w:r>
            <w:r w:rsidR="00CE3E44">
              <w:rPr>
                <w:noProof/>
                <w:webHidden/>
              </w:rPr>
              <w:t>4</w:t>
            </w:r>
            <w:r>
              <w:rPr>
                <w:noProof/>
                <w:webHidden/>
              </w:rPr>
              <w:fldChar w:fldCharType="end"/>
            </w:r>
          </w:hyperlink>
        </w:p>
        <w:p w14:paraId="002A3D04" w14:textId="168A0FD4" w:rsidR="003514DD" w:rsidRDefault="003514DD">
          <w:pPr>
            <w:pStyle w:val="TOC3"/>
            <w:tabs>
              <w:tab w:val="right" w:leader="dot" w:pos="9350"/>
            </w:tabs>
            <w:rPr>
              <w:rFonts w:asciiTheme="minorHAnsi" w:eastAsiaTheme="minorEastAsia" w:hAnsiTheme="minorHAnsi"/>
              <w:noProof/>
              <w:szCs w:val="24"/>
            </w:rPr>
          </w:pPr>
          <w:hyperlink w:anchor="_Toc165928891" w:history="1">
            <w:r w:rsidRPr="003C3E86">
              <w:rPr>
                <w:rStyle w:val="Hyperlink"/>
                <w:noProof/>
              </w:rPr>
              <w:t>A.1.3 OSINT Activity 3 – dnsenum</w:t>
            </w:r>
            <w:r>
              <w:rPr>
                <w:noProof/>
                <w:webHidden/>
              </w:rPr>
              <w:tab/>
            </w:r>
            <w:r>
              <w:rPr>
                <w:noProof/>
                <w:webHidden/>
              </w:rPr>
              <w:fldChar w:fldCharType="begin"/>
            </w:r>
            <w:r>
              <w:rPr>
                <w:noProof/>
                <w:webHidden/>
              </w:rPr>
              <w:instrText xml:space="preserve"> PAGEREF _Toc165928891 \h </w:instrText>
            </w:r>
            <w:r>
              <w:rPr>
                <w:noProof/>
                <w:webHidden/>
              </w:rPr>
            </w:r>
            <w:r>
              <w:rPr>
                <w:noProof/>
                <w:webHidden/>
              </w:rPr>
              <w:fldChar w:fldCharType="separate"/>
            </w:r>
            <w:r w:rsidR="00CE3E44">
              <w:rPr>
                <w:noProof/>
                <w:webHidden/>
              </w:rPr>
              <w:t>6</w:t>
            </w:r>
            <w:r>
              <w:rPr>
                <w:noProof/>
                <w:webHidden/>
              </w:rPr>
              <w:fldChar w:fldCharType="end"/>
            </w:r>
          </w:hyperlink>
        </w:p>
        <w:p w14:paraId="6F73684A" w14:textId="64A71169" w:rsidR="003514DD" w:rsidRDefault="003514DD">
          <w:pPr>
            <w:pStyle w:val="TOC3"/>
            <w:tabs>
              <w:tab w:val="right" w:leader="dot" w:pos="9350"/>
            </w:tabs>
            <w:rPr>
              <w:rFonts w:asciiTheme="minorHAnsi" w:eastAsiaTheme="minorEastAsia" w:hAnsiTheme="minorHAnsi"/>
              <w:noProof/>
              <w:szCs w:val="24"/>
            </w:rPr>
          </w:pPr>
          <w:hyperlink w:anchor="_Toc165928892" w:history="1">
            <w:r w:rsidRPr="003C3E86">
              <w:rPr>
                <w:rStyle w:val="Hyperlink"/>
                <w:noProof/>
              </w:rPr>
              <w:t>A.1.4 How OSINT Can be Effective and Why it is the First Activity Carried Out</w:t>
            </w:r>
            <w:r>
              <w:rPr>
                <w:noProof/>
                <w:webHidden/>
              </w:rPr>
              <w:tab/>
            </w:r>
            <w:r>
              <w:rPr>
                <w:noProof/>
                <w:webHidden/>
              </w:rPr>
              <w:fldChar w:fldCharType="begin"/>
            </w:r>
            <w:r>
              <w:rPr>
                <w:noProof/>
                <w:webHidden/>
              </w:rPr>
              <w:instrText xml:space="preserve"> PAGEREF _Toc165928892 \h </w:instrText>
            </w:r>
            <w:r>
              <w:rPr>
                <w:noProof/>
                <w:webHidden/>
              </w:rPr>
            </w:r>
            <w:r>
              <w:rPr>
                <w:noProof/>
                <w:webHidden/>
              </w:rPr>
              <w:fldChar w:fldCharType="separate"/>
            </w:r>
            <w:r w:rsidR="00CE3E44">
              <w:rPr>
                <w:noProof/>
                <w:webHidden/>
              </w:rPr>
              <w:t>8</w:t>
            </w:r>
            <w:r>
              <w:rPr>
                <w:noProof/>
                <w:webHidden/>
              </w:rPr>
              <w:fldChar w:fldCharType="end"/>
            </w:r>
          </w:hyperlink>
        </w:p>
        <w:p w14:paraId="3974D4AC" w14:textId="4129C6AF" w:rsidR="003514DD" w:rsidRDefault="003514DD">
          <w:pPr>
            <w:pStyle w:val="TOC3"/>
            <w:tabs>
              <w:tab w:val="right" w:leader="dot" w:pos="9350"/>
            </w:tabs>
            <w:rPr>
              <w:rFonts w:asciiTheme="minorHAnsi" w:eastAsiaTheme="minorEastAsia" w:hAnsiTheme="minorHAnsi"/>
              <w:noProof/>
              <w:szCs w:val="24"/>
            </w:rPr>
          </w:pPr>
          <w:hyperlink w:anchor="_Toc165928893" w:history="1">
            <w:r w:rsidRPr="003C3E86">
              <w:rPr>
                <w:rStyle w:val="Hyperlink"/>
                <w:noProof/>
              </w:rPr>
              <w:t>A.1.5 Scenario Assessment</w:t>
            </w:r>
            <w:r>
              <w:rPr>
                <w:noProof/>
                <w:webHidden/>
              </w:rPr>
              <w:tab/>
            </w:r>
            <w:r>
              <w:rPr>
                <w:noProof/>
                <w:webHidden/>
              </w:rPr>
              <w:fldChar w:fldCharType="begin"/>
            </w:r>
            <w:r>
              <w:rPr>
                <w:noProof/>
                <w:webHidden/>
              </w:rPr>
              <w:instrText xml:space="preserve"> PAGEREF _Toc165928893 \h </w:instrText>
            </w:r>
            <w:r>
              <w:rPr>
                <w:noProof/>
                <w:webHidden/>
              </w:rPr>
            </w:r>
            <w:r>
              <w:rPr>
                <w:noProof/>
                <w:webHidden/>
              </w:rPr>
              <w:fldChar w:fldCharType="separate"/>
            </w:r>
            <w:r w:rsidR="00CE3E44">
              <w:rPr>
                <w:noProof/>
                <w:webHidden/>
              </w:rPr>
              <w:t>8</w:t>
            </w:r>
            <w:r>
              <w:rPr>
                <w:noProof/>
                <w:webHidden/>
              </w:rPr>
              <w:fldChar w:fldCharType="end"/>
            </w:r>
          </w:hyperlink>
        </w:p>
        <w:p w14:paraId="520FA107" w14:textId="7F8597E7" w:rsidR="003514DD" w:rsidRDefault="003514DD">
          <w:pPr>
            <w:pStyle w:val="TOC2"/>
            <w:tabs>
              <w:tab w:val="right" w:leader="dot" w:pos="9350"/>
            </w:tabs>
            <w:rPr>
              <w:rFonts w:asciiTheme="minorHAnsi" w:eastAsiaTheme="minorEastAsia" w:hAnsiTheme="minorHAnsi"/>
              <w:noProof/>
              <w:szCs w:val="24"/>
            </w:rPr>
          </w:pPr>
          <w:hyperlink w:anchor="_Toc165928894" w:history="1">
            <w:r w:rsidRPr="003C3E86">
              <w:rPr>
                <w:rStyle w:val="Hyperlink"/>
                <w:noProof/>
              </w:rPr>
              <w:t>A.2 Reconnaissance</w:t>
            </w:r>
            <w:r>
              <w:rPr>
                <w:noProof/>
                <w:webHidden/>
              </w:rPr>
              <w:tab/>
            </w:r>
            <w:r>
              <w:rPr>
                <w:noProof/>
                <w:webHidden/>
              </w:rPr>
              <w:fldChar w:fldCharType="begin"/>
            </w:r>
            <w:r>
              <w:rPr>
                <w:noProof/>
                <w:webHidden/>
              </w:rPr>
              <w:instrText xml:space="preserve"> PAGEREF _Toc165928894 \h </w:instrText>
            </w:r>
            <w:r>
              <w:rPr>
                <w:noProof/>
                <w:webHidden/>
              </w:rPr>
            </w:r>
            <w:r>
              <w:rPr>
                <w:noProof/>
                <w:webHidden/>
              </w:rPr>
              <w:fldChar w:fldCharType="separate"/>
            </w:r>
            <w:r w:rsidR="00CE3E44">
              <w:rPr>
                <w:noProof/>
                <w:webHidden/>
              </w:rPr>
              <w:t>10</w:t>
            </w:r>
            <w:r>
              <w:rPr>
                <w:noProof/>
                <w:webHidden/>
              </w:rPr>
              <w:fldChar w:fldCharType="end"/>
            </w:r>
          </w:hyperlink>
        </w:p>
        <w:p w14:paraId="3CA15B84" w14:textId="73C387F1" w:rsidR="003514DD" w:rsidRDefault="003514DD">
          <w:pPr>
            <w:pStyle w:val="TOC3"/>
            <w:tabs>
              <w:tab w:val="right" w:leader="dot" w:pos="9350"/>
            </w:tabs>
            <w:rPr>
              <w:rFonts w:asciiTheme="minorHAnsi" w:eastAsiaTheme="minorEastAsia" w:hAnsiTheme="minorHAnsi"/>
              <w:noProof/>
              <w:szCs w:val="24"/>
            </w:rPr>
          </w:pPr>
          <w:hyperlink w:anchor="_Toc165928895" w:history="1">
            <w:r w:rsidRPr="003C3E86">
              <w:rPr>
                <w:rStyle w:val="Hyperlink"/>
                <w:noProof/>
              </w:rPr>
              <w:t>A.2.1 Reconnaissance Activity 1 - DirBuster</w:t>
            </w:r>
            <w:r>
              <w:rPr>
                <w:noProof/>
                <w:webHidden/>
              </w:rPr>
              <w:tab/>
            </w:r>
            <w:r>
              <w:rPr>
                <w:noProof/>
                <w:webHidden/>
              </w:rPr>
              <w:fldChar w:fldCharType="begin"/>
            </w:r>
            <w:r>
              <w:rPr>
                <w:noProof/>
                <w:webHidden/>
              </w:rPr>
              <w:instrText xml:space="preserve"> PAGEREF _Toc165928895 \h </w:instrText>
            </w:r>
            <w:r>
              <w:rPr>
                <w:noProof/>
                <w:webHidden/>
              </w:rPr>
            </w:r>
            <w:r>
              <w:rPr>
                <w:noProof/>
                <w:webHidden/>
              </w:rPr>
              <w:fldChar w:fldCharType="separate"/>
            </w:r>
            <w:r w:rsidR="00CE3E44">
              <w:rPr>
                <w:noProof/>
                <w:webHidden/>
              </w:rPr>
              <w:t>10</w:t>
            </w:r>
            <w:r>
              <w:rPr>
                <w:noProof/>
                <w:webHidden/>
              </w:rPr>
              <w:fldChar w:fldCharType="end"/>
            </w:r>
          </w:hyperlink>
        </w:p>
        <w:p w14:paraId="1540A5DB" w14:textId="3AE48F73" w:rsidR="003514DD" w:rsidRDefault="003514DD">
          <w:pPr>
            <w:pStyle w:val="TOC3"/>
            <w:tabs>
              <w:tab w:val="right" w:leader="dot" w:pos="9350"/>
            </w:tabs>
            <w:rPr>
              <w:rFonts w:asciiTheme="minorHAnsi" w:eastAsiaTheme="minorEastAsia" w:hAnsiTheme="minorHAnsi"/>
              <w:noProof/>
              <w:szCs w:val="24"/>
            </w:rPr>
          </w:pPr>
          <w:hyperlink w:anchor="_Toc165928896" w:history="1">
            <w:r w:rsidRPr="003C3E86">
              <w:rPr>
                <w:rStyle w:val="Hyperlink"/>
                <w:noProof/>
              </w:rPr>
              <w:t>A.2.2 Reconnaissance Activity 2 - Active Reconnaissance</w:t>
            </w:r>
            <w:r>
              <w:rPr>
                <w:noProof/>
                <w:webHidden/>
              </w:rPr>
              <w:tab/>
            </w:r>
            <w:r>
              <w:rPr>
                <w:noProof/>
                <w:webHidden/>
              </w:rPr>
              <w:fldChar w:fldCharType="begin"/>
            </w:r>
            <w:r>
              <w:rPr>
                <w:noProof/>
                <w:webHidden/>
              </w:rPr>
              <w:instrText xml:space="preserve"> PAGEREF _Toc165928896 \h </w:instrText>
            </w:r>
            <w:r>
              <w:rPr>
                <w:noProof/>
                <w:webHidden/>
              </w:rPr>
            </w:r>
            <w:r>
              <w:rPr>
                <w:noProof/>
                <w:webHidden/>
              </w:rPr>
              <w:fldChar w:fldCharType="separate"/>
            </w:r>
            <w:r w:rsidR="00CE3E44">
              <w:rPr>
                <w:noProof/>
                <w:webHidden/>
              </w:rPr>
              <w:t>13</w:t>
            </w:r>
            <w:r>
              <w:rPr>
                <w:noProof/>
                <w:webHidden/>
              </w:rPr>
              <w:fldChar w:fldCharType="end"/>
            </w:r>
          </w:hyperlink>
        </w:p>
        <w:p w14:paraId="6C27804C" w14:textId="17431211" w:rsidR="003514DD" w:rsidRDefault="003514DD">
          <w:pPr>
            <w:pStyle w:val="TOC3"/>
            <w:tabs>
              <w:tab w:val="right" w:leader="dot" w:pos="9350"/>
            </w:tabs>
            <w:rPr>
              <w:rFonts w:asciiTheme="minorHAnsi" w:eastAsiaTheme="minorEastAsia" w:hAnsiTheme="minorHAnsi"/>
              <w:noProof/>
              <w:szCs w:val="24"/>
            </w:rPr>
          </w:pPr>
          <w:hyperlink w:anchor="_Toc165928897" w:history="1">
            <w:r w:rsidRPr="003C3E86">
              <w:rPr>
                <w:rStyle w:val="Hyperlink"/>
                <w:noProof/>
              </w:rPr>
              <w:t>A.2.3 Reconnaissance Activity 3 - robots.txt</w:t>
            </w:r>
            <w:r>
              <w:rPr>
                <w:noProof/>
                <w:webHidden/>
              </w:rPr>
              <w:tab/>
            </w:r>
            <w:r>
              <w:rPr>
                <w:noProof/>
                <w:webHidden/>
              </w:rPr>
              <w:fldChar w:fldCharType="begin"/>
            </w:r>
            <w:r>
              <w:rPr>
                <w:noProof/>
                <w:webHidden/>
              </w:rPr>
              <w:instrText xml:space="preserve"> PAGEREF _Toc165928897 \h </w:instrText>
            </w:r>
            <w:r>
              <w:rPr>
                <w:noProof/>
                <w:webHidden/>
              </w:rPr>
            </w:r>
            <w:r>
              <w:rPr>
                <w:noProof/>
                <w:webHidden/>
              </w:rPr>
              <w:fldChar w:fldCharType="separate"/>
            </w:r>
            <w:r w:rsidR="00CE3E44">
              <w:rPr>
                <w:noProof/>
                <w:webHidden/>
              </w:rPr>
              <w:t>14</w:t>
            </w:r>
            <w:r>
              <w:rPr>
                <w:noProof/>
                <w:webHidden/>
              </w:rPr>
              <w:fldChar w:fldCharType="end"/>
            </w:r>
          </w:hyperlink>
        </w:p>
        <w:p w14:paraId="4271D739" w14:textId="69AF1552" w:rsidR="003514DD" w:rsidRDefault="003514DD">
          <w:pPr>
            <w:pStyle w:val="TOC3"/>
            <w:tabs>
              <w:tab w:val="right" w:leader="dot" w:pos="9350"/>
            </w:tabs>
            <w:rPr>
              <w:rFonts w:asciiTheme="minorHAnsi" w:eastAsiaTheme="minorEastAsia" w:hAnsiTheme="minorHAnsi"/>
              <w:noProof/>
              <w:szCs w:val="24"/>
            </w:rPr>
          </w:pPr>
          <w:hyperlink w:anchor="_Toc165928898" w:history="1">
            <w:r w:rsidRPr="003C3E86">
              <w:rPr>
                <w:rStyle w:val="Hyperlink"/>
                <w:noProof/>
              </w:rPr>
              <w:t>A.2.4 Scenario Assessment</w:t>
            </w:r>
            <w:r>
              <w:rPr>
                <w:noProof/>
                <w:webHidden/>
              </w:rPr>
              <w:tab/>
            </w:r>
            <w:r>
              <w:rPr>
                <w:noProof/>
                <w:webHidden/>
              </w:rPr>
              <w:fldChar w:fldCharType="begin"/>
            </w:r>
            <w:r>
              <w:rPr>
                <w:noProof/>
                <w:webHidden/>
              </w:rPr>
              <w:instrText xml:space="preserve"> PAGEREF _Toc165928898 \h </w:instrText>
            </w:r>
            <w:r>
              <w:rPr>
                <w:noProof/>
                <w:webHidden/>
              </w:rPr>
            </w:r>
            <w:r>
              <w:rPr>
                <w:noProof/>
                <w:webHidden/>
              </w:rPr>
              <w:fldChar w:fldCharType="separate"/>
            </w:r>
            <w:r w:rsidR="00CE3E44">
              <w:rPr>
                <w:noProof/>
                <w:webHidden/>
              </w:rPr>
              <w:t>16</w:t>
            </w:r>
            <w:r>
              <w:rPr>
                <w:noProof/>
                <w:webHidden/>
              </w:rPr>
              <w:fldChar w:fldCharType="end"/>
            </w:r>
          </w:hyperlink>
        </w:p>
        <w:p w14:paraId="245A8A0A" w14:textId="18542770" w:rsidR="003514DD" w:rsidRDefault="003514DD">
          <w:pPr>
            <w:pStyle w:val="TOC2"/>
            <w:tabs>
              <w:tab w:val="right" w:leader="dot" w:pos="9350"/>
            </w:tabs>
            <w:rPr>
              <w:rFonts w:asciiTheme="minorHAnsi" w:eastAsiaTheme="minorEastAsia" w:hAnsiTheme="minorHAnsi"/>
              <w:noProof/>
              <w:szCs w:val="24"/>
            </w:rPr>
          </w:pPr>
          <w:hyperlink w:anchor="_Toc165928899" w:history="1">
            <w:r w:rsidRPr="003C3E86">
              <w:rPr>
                <w:rStyle w:val="Hyperlink"/>
                <w:noProof/>
              </w:rPr>
              <w:t>A.3 Port Scanning and Enumeration</w:t>
            </w:r>
            <w:r>
              <w:rPr>
                <w:noProof/>
                <w:webHidden/>
              </w:rPr>
              <w:tab/>
            </w:r>
            <w:r>
              <w:rPr>
                <w:noProof/>
                <w:webHidden/>
              </w:rPr>
              <w:fldChar w:fldCharType="begin"/>
            </w:r>
            <w:r>
              <w:rPr>
                <w:noProof/>
                <w:webHidden/>
              </w:rPr>
              <w:instrText xml:space="preserve"> PAGEREF _Toc165928899 \h </w:instrText>
            </w:r>
            <w:r>
              <w:rPr>
                <w:noProof/>
                <w:webHidden/>
              </w:rPr>
            </w:r>
            <w:r>
              <w:rPr>
                <w:noProof/>
                <w:webHidden/>
              </w:rPr>
              <w:fldChar w:fldCharType="separate"/>
            </w:r>
            <w:r w:rsidR="00CE3E44">
              <w:rPr>
                <w:noProof/>
                <w:webHidden/>
              </w:rPr>
              <w:t>17</w:t>
            </w:r>
            <w:r>
              <w:rPr>
                <w:noProof/>
                <w:webHidden/>
              </w:rPr>
              <w:fldChar w:fldCharType="end"/>
            </w:r>
          </w:hyperlink>
        </w:p>
        <w:p w14:paraId="406E5D6D" w14:textId="2D1F591D" w:rsidR="003514DD" w:rsidRDefault="003514DD">
          <w:pPr>
            <w:pStyle w:val="TOC3"/>
            <w:tabs>
              <w:tab w:val="right" w:leader="dot" w:pos="9350"/>
            </w:tabs>
            <w:rPr>
              <w:rFonts w:asciiTheme="minorHAnsi" w:eastAsiaTheme="minorEastAsia" w:hAnsiTheme="minorHAnsi"/>
              <w:noProof/>
              <w:szCs w:val="24"/>
            </w:rPr>
          </w:pPr>
          <w:hyperlink w:anchor="_Toc165928900" w:history="1">
            <w:r w:rsidRPr="003C3E86">
              <w:rPr>
                <w:rStyle w:val="Hyperlink"/>
                <w:noProof/>
              </w:rPr>
              <w:t>A.3.1 Ports Identified</w:t>
            </w:r>
            <w:r>
              <w:rPr>
                <w:noProof/>
                <w:webHidden/>
              </w:rPr>
              <w:tab/>
            </w:r>
            <w:r>
              <w:rPr>
                <w:noProof/>
                <w:webHidden/>
              </w:rPr>
              <w:fldChar w:fldCharType="begin"/>
            </w:r>
            <w:r>
              <w:rPr>
                <w:noProof/>
                <w:webHidden/>
              </w:rPr>
              <w:instrText xml:space="preserve"> PAGEREF _Toc165928900 \h </w:instrText>
            </w:r>
            <w:r>
              <w:rPr>
                <w:noProof/>
                <w:webHidden/>
              </w:rPr>
            </w:r>
            <w:r>
              <w:rPr>
                <w:noProof/>
                <w:webHidden/>
              </w:rPr>
              <w:fldChar w:fldCharType="separate"/>
            </w:r>
            <w:r w:rsidR="00CE3E44">
              <w:rPr>
                <w:noProof/>
                <w:webHidden/>
              </w:rPr>
              <w:t>17</w:t>
            </w:r>
            <w:r>
              <w:rPr>
                <w:noProof/>
                <w:webHidden/>
              </w:rPr>
              <w:fldChar w:fldCharType="end"/>
            </w:r>
          </w:hyperlink>
        </w:p>
        <w:p w14:paraId="6502F67D" w14:textId="77ADB8D2" w:rsidR="003514DD" w:rsidRDefault="003514DD">
          <w:pPr>
            <w:pStyle w:val="TOC3"/>
            <w:tabs>
              <w:tab w:val="right" w:leader="dot" w:pos="9350"/>
            </w:tabs>
            <w:rPr>
              <w:rFonts w:asciiTheme="minorHAnsi" w:eastAsiaTheme="minorEastAsia" w:hAnsiTheme="minorHAnsi"/>
              <w:noProof/>
              <w:szCs w:val="24"/>
            </w:rPr>
          </w:pPr>
          <w:hyperlink w:anchor="_Toc165928901" w:history="1">
            <w:r w:rsidRPr="003C3E86">
              <w:rPr>
                <w:rStyle w:val="Hyperlink"/>
                <w:noProof/>
              </w:rPr>
              <w:t>A.3.2 Open Ports and Threats Research</w:t>
            </w:r>
            <w:r>
              <w:rPr>
                <w:noProof/>
                <w:webHidden/>
              </w:rPr>
              <w:tab/>
            </w:r>
            <w:r>
              <w:rPr>
                <w:noProof/>
                <w:webHidden/>
              </w:rPr>
              <w:fldChar w:fldCharType="begin"/>
            </w:r>
            <w:r>
              <w:rPr>
                <w:noProof/>
                <w:webHidden/>
              </w:rPr>
              <w:instrText xml:space="preserve"> PAGEREF _Toc165928901 \h </w:instrText>
            </w:r>
            <w:r>
              <w:rPr>
                <w:noProof/>
                <w:webHidden/>
              </w:rPr>
            </w:r>
            <w:r>
              <w:rPr>
                <w:noProof/>
                <w:webHidden/>
              </w:rPr>
              <w:fldChar w:fldCharType="separate"/>
            </w:r>
            <w:r w:rsidR="00CE3E44">
              <w:rPr>
                <w:noProof/>
                <w:webHidden/>
              </w:rPr>
              <w:t>18</w:t>
            </w:r>
            <w:r>
              <w:rPr>
                <w:noProof/>
                <w:webHidden/>
              </w:rPr>
              <w:fldChar w:fldCharType="end"/>
            </w:r>
          </w:hyperlink>
        </w:p>
        <w:p w14:paraId="3DB6F5B9" w14:textId="10E52B19" w:rsidR="003514DD" w:rsidRDefault="003514DD">
          <w:pPr>
            <w:pStyle w:val="TOC3"/>
            <w:tabs>
              <w:tab w:val="right" w:leader="dot" w:pos="9350"/>
            </w:tabs>
            <w:rPr>
              <w:rFonts w:asciiTheme="minorHAnsi" w:eastAsiaTheme="minorEastAsia" w:hAnsiTheme="minorHAnsi"/>
              <w:noProof/>
              <w:szCs w:val="24"/>
            </w:rPr>
          </w:pPr>
          <w:hyperlink w:anchor="_Toc165928902" w:history="1">
            <w:r w:rsidRPr="003C3E86">
              <w:rPr>
                <w:rStyle w:val="Hyperlink"/>
                <w:noProof/>
              </w:rPr>
              <w:t>A.3.3 Scenario Assessment</w:t>
            </w:r>
            <w:r>
              <w:rPr>
                <w:noProof/>
                <w:webHidden/>
              </w:rPr>
              <w:tab/>
            </w:r>
            <w:r>
              <w:rPr>
                <w:noProof/>
                <w:webHidden/>
              </w:rPr>
              <w:fldChar w:fldCharType="begin"/>
            </w:r>
            <w:r>
              <w:rPr>
                <w:noProof/>
                <w:webHidden/>
              </w:rPr>
              <w:instrText xml:space="preserve"> PAGEREF _Toc165928902 \h </w:instrText>
            </w:r>
            <w:r>
              <w:rPr>
                <w:noProof/>
                <w:webHidden/>
              </w:rPr>
            </w:r>
            <w:r>
              <w:rPr>
                <w:noProof/>
                <w:webHidden/>
              </w:rPr>
              <w:fldChar w:fldCharType="separate"/>
            </w:r>
            <w:r w:rsidR="00CE3E44">
              <w:rPr>
                <w:noProof/>
                <w:webHidden/>
              </w:rPr>
              <w:t>20</w:t>
            </w:r>
            <w:r>
              <w:rPr>
                <w:noProof/>
                <w:webHidden/>
              </w:rPr>
              <w:fldChar w:fldCharType="end"/>
            </w:r>
          </w:hyperlink>
        </w:p>
        <w:p w14:paraId="2EFD8BA8" w14:textId="6AF1C9E7" w:rsidR="003514DD" w:rsidRDefault="003514DD">
          <w:pPr>
            <w:pStyle w:val="TOC1"/>
            <w:tabs>
              <w:tab w:val="right" w:leader="dot" w:pos="9350"/>
            </w:tabs>
            <w:rPr>
              <w:rFonts w:asciiTheme="minorHAnsi" w:eastAsiaTheme="minorEastAsia" w:hAnsiTheme="minorHAnsi"/>
              <w:noProof/>
              <w:szCs w:val="24"/>
            </w:rPr>
          </w:pPr>
          <w:hyperlink w:anchor="_Toc165928903" w:history="1">
            <w:r w:rsidRPr="003C3E86">
              <w:rPr>
                <w:rStyle w:val="Hyperlink"/>
                <w:noProof/>
              </w:rPr>
              <w:t>PART B – SERVER-SIDE EXPLOTS</w:t>
            </w:r>
            <w:r>
              <w:rPr>
                <w:noProof/>
                <w:webHidden/>
              </w:rPr>
              <w:tab/>
            </w:r>
            <w:r>
              <w:rPr>
                <w:noProof/>
                <w:webHidden/>
              </w:rPr>
              <w:fldChar w:fldCharType="begin"/>
            </w:r>
            <w:r>
              <w:rPr>
                <w:noProof/>
                <w:webHidden/>
              </w:rPr>
              <w:instrText xml:space="preserve"> PAGEREF _Toc165928903 \h </w:instrText>
            </w:r>
            <w:r>
              <w:rPr>
                <w:noProof/>
                <w:webHidden/>
              </w:rPr>
            </w:r>
            <w:r>
              <w:rPr>
                <w:noProof/>
                <w:webHidden/>
              </w:rPr>
              <w:fldChar w:fldCharType="separate"/>
            </w:r>
            <w:r w:rsidR="00CE3E44">
              <w:rPr>
                <w:noProof/>
                <w:webHidden/>
              </w:rPr>
              <w:t>21</w:t>
            </w:r>
            <w:r>
              <w:rPr>
                <w:noProof/>
                <w:webHidden/>
              </w:rPr>
              <w:fldChar w:fldCharType="end"/>
            </w:r>
          </w:hyperlink>
        </w:p>
        <w:p w14:paraId="4FE37084" w14:textId="7B83DFCC" w:rsidR="003514DD" w:rsidRDefault="003514DD">
          <w:pPr>
            <w:pStyle w:val="TOC2"/>
            <w:tabs>
              <w:tab w:val="right" w:leader="dot" w:pos="9350"/>
            </w:tabs>
            <w:rPr>
              <w:rFonts w:asciiTheme="minorHAnsi" w:eastAsiaTheme="minorEastAsia" w:hAnsiTheme="minorHAnsi"/>
              <w:noProof/>
              <w:szCs w:val="24"/>
            </w:rPr>
          </w:pPr>
          <w:hyperlink w:anchor="_Toc165928904" w:history="1">
            <w:r w:rsidRPr="003C3E86">
              <w:rPr>
                <w:rStyle w:val="Hyperlink"/>
                <w:noProof/>
              </w:rPr>
              <w:t>B.1 Data Tampering</w:t>
            </w:r>
            <w:r>
              <w:rPr>
                <w:noProof/>
                <w:webHidden/>
              </w:rPr>
              <w:tab/>
            </w:r>
            <w:r>
              <w:rPr>
                <w:noProof/>
                <w:webHidden/>
              </w:rPr>
              <w:fldChar w:fldCharType="begin"/>
            </w:r>
            <w:r>
              <w:rPr>
                <w:noProof/>
                <w:webHidden/>
              </w:rPr>
              <w:instrText xml:space="preserve"> PAGEREF _Toc165928904 \h </w:instrText>
            </w:r>
            <w:r>
              <w:rPr>
                <w:noProof/>
                <w:webHidden/>
              </w:rPr>
            </w:r>
            <w:r>
              <w:rPr>
                <w:noProof/>
                <w:webHidden/>
              </w:rPr>
              <w:fldChar w:fldCharType="separate"/>
            </w:r>
            <w:r w:rsidR="00CE3E44">
              <w:rPr>
                <w:noProof/>
                <w:webHidden/>
              </w:rPr>
              <w:t>21</w:t>
            </w:r>
            <w:r>
              <w:rPr>
                <w:noProof/>
                <w:webHidden/>
              </w:rPr>
              <w:fldChar w:fldCharType="end"/>
            </w:r>
          </w:hyperlink>
        </w:p>
        <w:p w14:paraId="6360528A" w14:textId="292A8B5C" w:rsidR="003514DD" w:rsidRDefault="003514DD">
          <w:pPr>
            <w:pStyle w:val="TOC3"/>
            <w:tabs>
              <w:tab w:val="right" w:leader="dot" w:pos="9350"/>
            </w:tabs>
            <w:rPr>
              <w:rFonts w:asciiTheme="minorHAnsi" w:eastAsiaTheme="minorEastAsia" w:hAnsiTheme="minorHAnsi"/>
              <w:noProof/>
              <w:szCs w:val="24"/>
            </w:rPr>
          </w:pPr>
          <w:hyperlink w:anchor="_Toc165928905" w:history="1">
            <w:r w:rsidRPr="003C3E86">
              <w:rPr>
                <w:rStyle w:val="Hyperlink"/>
                <w:noProof/>
              </w:rPr>
              <w:t>B.1.1 OWASP Mantra</w:t>
            </w:r>
            <w:r>
              <w:rPr>
                <w:noProof/>
                <w:webHidden/>
              </w:rPr>
              <w:tab/>
            </w:r>
            <w:r>
              <w:rPr>
                <w:noProof/>
                <w:webHidden/>
              </w:rPr>
              <w:fldChar w:fldCharType="begin"/>
            </w:r>
            <w:r>
              <w:rPr>
                <w:noProof/>
                <w:webHidden/>
              </w:rPr>
              <w:instrText xml:space="preserve"> PAGEREF _Toc165928905 \h </w:instrText>
            </w:r>
            <w:r>
              <w:rPr>
                <w:noProof/>
                <w:webHidden/>
              </w:rPr>
            </w:r>
            <w:r>
              <w:rPr>
                <w:noProof/>
                <w:webHidden/>
              </w:rPr>
              <w:fldChar w:fldCharType="separate"/>
            </w:r>
            <w:r w:rsidR="00CE3E44">
              <w:rPr>
                <w:noProof/>
                <w:webHidden/>
              </w:rPr>
              <w:t>21</w:t>
            </w:r>
            <w:r>
              <w:rPr>
                <w:noProof/>
                <w:webHidden/>
              </w:rPr>
              <w:fldChar w:fldCharType="end"/>
            </w:r>
          </w:hyperlink>
        </w:p>
        <w:p w14:paraId="014B6921" w14:textId="55A3710A" w:rsidR="003514DD" w:rsidRDefault="003514DD">
          <w:pPr>
            <w:pStyle w:val="TOC3"/>
            <w:tabs>
              <w:tab w:val="right" w:leader="dot" w:pos="9350"/>
            </w:tabs>
            <w:rPr>
              <w:rFonts w:asciiTheme="minorHAnsi" w:eastAsiaTheme="minorEastAsia" w:hAnsiTheme="minorHAnsi"/>
              <w:noProof/>
              <w:szCs w:val="24"/>
            </w:rPr>
          </w:pPr>
          <w:hyperlink w:anchor="_Toc165928906" w:history="1">
            <w:r w:rsidRPr="003C3E86">
              <w:rPr>
                <w:rStyle w:val="Hyperlink"/>
                <w:noProof/>
              </w:rPr>
              <w:t>B.1.2 Data Tampering Vulnerability Research</w:t>
            </w:r>
            <w:r>
              <w:rPr>
                <w:noProof/>
                <w:webHidden/>
              </w:rPr>
              <w:tab/>
            </w:r>
            <w:r>
              <w:rPr>
                <w:noProof/>
                <w:webHidden/>
              </w:rPr>
              <w:fldChar w:fldCharType="begin"/>
            </w:r>
            <w:r>
              <w:rPr>
                <w:noProof/>
                <w:webHidden/>
              </w:rPr>
              <w:instrText xml:space="preserve"> PAGEREF _Toc165928906 \h </w:instrText>
            </w:r>
            <w:r>
              <w:rPr>
                <w:noProof/>
                <w:webHidden/>
              </w:rPr>
            </w:r>
            <w:r>
              <w:rPr>
                <w:noProof/>
                <w:webHidden/>
              </w:rPr>
              <w:fldChar w:fldCharType="separate"/>
            </w:r>
            <w:r w:rsidR="00CE3E44">
              <w:rPr>
                <w:noProof/>
                <w:webHidden/>
              </w:rPr>
              <w:t>23</w:t>
            </w:r>
            <w:r>
              <w:rPr>
                <w:noProof/>
                <w:webHidden/>
              </w:rPr>
              <w:fldChar w:fldCharType="end"/>
            </w:r>
          </w:hyperlink>
        </w:p>
        <w:p w14:paraId="450CC72B" w14:textId="49D2C488" w:rsidR="003514DD" w:rsidRDefault="003514DD">
          <w:pPr>
            <w:pStyle w:val="TOC3"/>
            <w:tabs>
              <w:tab w:val="right" w:leader="dot" w:pos="9350"/>
            </w:tabs>
            <w:rPr>
              <w:rFonts w:asciiTheme="minorHAnsi" w:eastAsiaTheme="minorEastAsia" w:hAnsiTheme="minorHAnsi"/>
              <w:noProof/>
              <w:szCs w:val="24"/>
            </w:rPr>
          </w:pPr>
          <w:hyperlink w:anchor="_Toc165928907" w:history="1">
            <w:r w:rsidRPr="003C3E86">
              <w:rPr>
                <w:rStyle w:val="Hyperlink"/>
                <w:noProof/>
              </w:rPr>
              <w:t>B.1.3 Scenario Assessment</w:t>
            </w:r>
            <w:r>
              <w:rPr>
                <w:noProof/>
                <w:webHidden/>
              </w:rPr>
              <w:tab/>
            </w:r>
            <w:r>
              <w:rPr>
                <w:noProof/>
                <w:webHidden/>
              </w:rPr>
              <w:fldChar w:fldCharType="begin"/>
            </w:r>
            <w:r>
              <w:rPr>
                <w:noProof/>
                <w:webHidden/>
              </w:rPr>
              <w:instrText xml:space="preserve"> PAGEREF _Toc165928907 \h </w:instrText>
            </w:r>
            <w:r>
              <w:rPr>
                <w:noProof/>
                <w:webHidden/>
              </w:rPr>
            </w:r>
            <w:r>
              <w:rPr>
                <w:noProof/>
                <w:webHidden/>
              </w:rPr>
              <w:fldChar w:fldCharType="separate"/>
            </w:r>
            <w:r w:rsidR="00CE3E44">
              <w:rPr>
                <w:noProof/>
                <w:webHidden/>
              </w:rPr>
              <w:t>24</w:t>
            </w:r>
            <w:r>
              <w:rPr>
                <w:noProof/>
                <w:webHidden/>
              </w:rPr>
              <w:fldChar w:fldCharType="end"/>
            </w:r>
          </w:hyperlink>
        </w:p>
        <w:p w14:paraId="16418E99" w14:textId="31122175" w:rsidR="003514DD" w:rsidRDefault="003514DD">
          <w:pPr>
            <w:pStyle w:val="TOC2"/>
            <w:tabs>
              <w:tab w:val="right" w:leader="dot" w:pos="9350"/>
            </w:tabs>
            <w:rPr>
              <w:rFonts w:asciiTheme="minorHAnsi" w:eastAsiaTheme="minorEastAsia" w:hAnsiTheme="minorHAnsi"/>
              <w:noProof/>
              <w:szCs w:val="24"/>
            </w:rPr>
          </w:pPr>
          <w:hyperlink w:anchor="_Toc165928908" w:history="1">
            <w:r w:rsidRPr="003C3E86">
              <w:rPr>
                <w:rStyle w:val="Hyperlink"/>
                <w:noProof/>
              </w:rPr>
              <w:t>B.2 SQL Injection</w:t>
            </w:r>
            <w:r>
              <w:rPr>
                <w:noProof/>
                <w:webHidden/>
              </w:rPr>
              <w:tab/>
            </w:r>
            <w:r>
              <w:rPr>
                <w:noProof/>
                <w:webHidden/>
              </w:rPr>
              <w:fldChar w:fldCharType="begin"/>
            </w:r>
            <w:r>
              <w:rPr>
                <w:noProof/>
                <w:webHidden/>
              </w:rPr>
              <w:instrText xml:space="preserve"> PAGEREF _Toc165928908 \h </w:instrText>
            </w:r>
            <w:r>
              <w:rPr>
                <w:noProof/>
                <w:webHidden/>
              </w:rPr>
            </w:r>
            <w:r>
              <w:rPr>
                <w:noProof/>
                <w:webHidden/>
              </w:rPr>
              <w:fldChar w:fldCharType="separate"/>
            </w:r>
            <w:r w:rsidR="00CE3E44">
              <w:rPr>
                <w:noProof/>
                <w:webHidden/>
              </w:rPr>
              <w:t>25</w:t>
            </w:r>
            <w:r>
              <w:rPr>
                <w:noProof/>
                <w:webHidden/>
              </w:rPr>
              <w:fldChar w:fldCharType="end"/>
            </w:r>
          </w:hyperlink>
        </w:p>
        <w:p w14:paraId="6C083794" w14:textId="7F8ACD2C" w:rsidR="003514DD" w:rsidRDefault="003514DD">
          <w:pPr>
            <w:pStyle w:val="TOC3"/>
            <w:tabs>
              <w:tab w:val="right" w:leader="dot" w:pos="9350"/>
            </w:tabs>
            <w:rPr>
              <w:rFonts w:asciiTheme="minorHAnsi" w:eastAsiaTheme="minorEastAsia" w:hAnsiTheme="minorHAnsi"/>
              <w:noProof/>
              <w:szCs w:val="24"/>
            </w:rPr>
          </w:pPr>
          <w:hyperlink w:anchor="_Toc165928909" w:history="1">
            <w:r w:rsidRPr="003C3E86">
              <w:rPr>
                <w:rStyle w:val="Hyperlink"/>
                <w:noProof/>
              </w:rPr>
              <w:t>B.2.1 SQLi Implementation</w:t>
            </w:r>
            <w:r>
              <w:rPr>
                <w:noProof/>
                <w:webHidden/>
              </w:rPr>
              <w:tab/>
            </w:r>
            <w:r>
              <w:rPr>
                <w:noProof/>
                <w:webHidden/>
              </w:rPr>
              <w:fldChar w:fldCharType="begin"/>
            </w:r>
            <w:r>
              <w:rPr>
                <w:noProof/>
                <w:webHidden/>
              </w:rPr>
              <w:instrText xml:space="preserve"> PAGEREF _Toc165928909 \h </w:instrText>
            </w:r>
            <w:r>
              <w:rPr>
                <w:noProof/>
                <w:webHidden/>
              </w:rPr>
            </w:r>
            <w:r>
              <w:rPr>
                <w:noProof/>
                <w:webHidden/>
              </w:rPr>
              <w:fldChar w:fldCharType="separate"/>
            </w:r>
            <w:r w:rsidR="00CE3E44">
              <w:rPr>
                <w:noProof/>
                <w:webHidden/>
              </w:rPr>
              <w:t>25</w:t>
            </w:r>
            <w:r>
              <w:rPr>
                <w:noProof/>
                <w:webHidden/>
              </w:rPr>
              <w:fldChar w:fldCharType="end"/>
            </w:r>
          </w:hyperlink>
        </w:p>
        <w:p w14:paraId="12492B38" w14:textId="6A892B02" w:rsidR="003514DD" w:rsidRDefault="003514DD">
          <w:pPr>
            <w:pStyle w:val="TOC3"/>
            <w:tabs>
              <w:tab w:val="right" w:leader="dot" w:pos="9350"/>
            </w:tabs>
            <w:rPr>
              <w:rFonts w:asciiTheme="minorHAnsi" w:eastAsiaTheme="minorEastAsia" w:hAnsiTheme="minorHAnsi"/>
              <w:noProof/>
              <w:szCs w:val="24"/>
            </w:rPr>
          </w:pPr>
          <w:hyperlink w:anchor="_Toc165928910" w:history="1">
            <w:r w:rsidRPr="003C3E86">
              <w:rPr>
                <w:rStyle w:val="Hyperlink"/>
                <w:noProof/>
              </w:rPr>
              <w:t>B.2.2 SQL Injection Vulnerability Research</w:t>
            </w:r>
            <w:r>
              <w:rPr>
                <w:noProof/>
                <w:webHidden/>
              </w:rPr>
              <w:tab/>
            </w:r>
            <w:r>
              <w:rPr>
                <w:noProof/>
                <w:webHidden/>
              </w:rPr>
              <w:fldChar w:fldCharType="begin"/>
            </w:r>
            <w:r>
              <w:rPr>
                <w:noProof/>
                <w:webHidden/>
              </w:rPr>
              <w:instrText xml:space="preserve"> PAGEREF _Toc165928910 \h </w:instrText>
            </w:r>
            <w:r>
              <w:rPr>
                <w:noProof/>
                <w:webHidden/>
              </w:rPr>
            </w:r>
            <w:r>
              <w:rPr>
                <w:noProof/>
                <w:webHidden/>
              </w:rPr>
              <w:fldChar w:fldCharType="separate"/>
            </w:r>
            <w:r w:rsidR="00CE3E44">
              <w:rPr>
                <w:noProof/>
                <w:webHidden/>
              </w:rPr>
              <w:t>27</w:t>
            </w:r>
            <w:r>
              <w:rPr>
                <w:noProof/>
                <w:webHidden/>
              </w:rPr>
              <w:fldChar w:fldCharType="end"/>
            </w:r>
          </w:hyperlink>
        </w:p>
        <w:p w14:paraId="1C0BBFF7" w14:textId="67040389" w:rsidR="003514DD" w:rsidRDefault="003514DD">
          <w:pPr>
            <w:pStyle w:val="TOC3"/>
            <w:tabs>
              <w:tab w:val="right" w:leader="dot" w:pos="9350"/>
            </w:tabs>
            <w:rPr>
              <w:rFonts w:asciiTheme="minorHAnsi" w:eastAsiaTheme="minorEastAsia" w:hAnsiTheme="minorHAnsi"/>
              <w:noProof/>
              <w:szCs w:val="24"/>
            </w:rPr>
          </w:pPr>
          <w:hyperlink w:anchor="_Toc165928911" w:history="1">
            <w:r w:rsidRPr="003C3E86">
              <w:rPr>
                <w:rStyle w:val="Hyperlink"/>
                <w:noProof/>
              </w:rPr>
              <w:t>B.2.3 Scenario Assessment</w:t>
            </w:r>
            <w:r>
              <w:rPr>
                <w:noProof/>
                <w:webHidden/>
              </w:rPr>
              <w:tab/>
            </w:r>
            <w:r>
              <w:rPr>
                <w:noProof/>
                <w:webHidden/>
              </w:rPr>
              <w:fldChar w:fldCharType="begin"/>
            </w:r>
            <w:r>
              <w:rPr>
                <w:noProof/>
                <w:webHidden/>
              </w:rPr>
              <w:instrText xml:space="preserve"> PAGEREF _Toc165928911 \h </w:instrText>
            </w:r>
            <w:r>
              <w:rPr>
                <w:noProof/>
                <w:webHidden/>
              </w:rPr>
            </w:r>
            <w:r>
              <w:rPr>
                <w:noProof/>
                <w:webHidden/>
              </w:rPr>
              <w:fldChar w:fldCharType="separate"/>
            </w:r>
            <w:r w:rsidR="00CE3E44">
              <w:rPr>
                <w:noProof/>
                <w:webHidden/>
              </w:rPr>
              <w:t>27</w:t>
            </w:r>
            <w:r>
              <w:rPr>
                <w:noProof/>
                <w:webHidden/>
              </w:rPr>
              <w:fldChar w:fldCharType="end"/>
            </w:r>
          </w:hyperlink>
        </w:p>
        <w:p w14:paraId="09D01830" w14:textId="059C6A13" w:rsidR="003514DD" w:rsidRDefault="003514DD">
          <w:pPr>
            <w:pStyle w:val="TOC2"/>
            <w:tabs>
              <w:tab w:val="right" w:leader="dot" w:pos="9350"/>
            </w:tabs>
            <w:rPr>
              <w:rFonts w:asciiTheme="minorHAnsi" w:eastAsiaTheme="minorEastAsia" w:hAnsiTheme="minorHAnsi"/>
              <w:noProof/>
              <w:szCs w:val="24"/>
            </w:rPr>
          </w:pPr>
          <w:hyperlink w:anchor="_Toc165928912" w:history="1">
            <w:r w:rsidRPr="003C3E86">
              <w:rPr>
                <w:rStyle w:val="Hyperlink"/>
                <w:noProof/>
              </w:rPr>
              <w:t>B.3 XSS Scripting</w:t>
            </w:r>
            <w:r>
              <w:rPr>
                <w:noProof/>
                <w:webHidden/>
              </w:rPr>
              <w:tab/>
            </w:r>
            <w:r>
              <w:rPr>
                <w:noProof/>
                <w:webHidden/>
              </w:rPr>
              <w:fldChar w:fldCharType="begin"/>
            </w:r>
            <w:r>
              <w:rPr>
                <w:noProof/>
                <w:webHidden/>
              </w:rPr>
              <w:instrText xml:space="preserve"> PAGEREF _Toc165928912 \h </w:instrText>
            </w:r>
            <w:r>
              <w:rPr>
                <w:noProof/>
                <w:webHidden/>
              </w:rPr>
            </w:r>
            <w:r>
              <w:rPr>
                <w:noProof/>
                <w:webHidden/>
              </w:rPr>
              <w:fldChar w:fldCharType="separate"/>
            </w:r>
            <w:r w:rsidR="00CE3E44">
              <w:rPr>
                <w:noProof/>
                <w:webHidden/>
              </w:rPr>
              <w:t>28</w:t>
            </w:r>
            <w:r>
              <w:rPr>
                <w:noProof/>
                <w:webHidden/>
              </w:rPr>
              <w:fldChar w:fldCharType="end"/>
            </w:r>
          </w:hyperlink>
        </w:p>
        <w:p w14:paraId="0F3C986C" w14:textId="344D2B6C" w:rsidR="003514DD" w:rsidRDefault="003514DD">
          <w:pPr>
            <w:pStyle w:val="TOC3"/>
            <w:tabs>
              <w:tab w:val="right" w:leader="dot" w:pos="9350"/>
            </w:tabs>
            <w:rPr>
              <w:rFonts w:asciiTheme="minorHAnsi" w:eastAsiaTheme="minorEastAsia" w:hAnsiTheme="minorHAnsi"/>
              <w:noProof/>
              <w:szCs w:val="24"/>
            </w:rPr>
          </w:pPr>
          <w:hyperlink w:anchor="_Toc165928913" w:history="1">
            <w:r w:rsidRPr="003C3E86">
              <w:rPr>
                <w:rStyle w:val="Hyperlink"/>
                <w:noProof/>
              </w:rPr>
              <w:t>B.3.1 XSS Scripting Exploitation</w:t>
            </w:r>
            <w:r>
              <w:rPr>
                <w:noProof/>
                <w:webHidden/>
              </w:rPr>
              <w:tab/>
            </w:r>
            <w:r>
              <w:rPr>
                <w:noProof/>
                <w:webHidden/>
              </w:rPr>
              <w:fldChar w:fldCharType="begin"/>
            </w:r>
            <w:r>
              <w:rPr>
                <w:noProof/>
                <w:webHidden/>
              </w:rPr>
              <w:instrText xml:space="preserve"> PAGEREF _Toc165928913 \h </w:instrText>
            </w:r>
            <w:r>
              <w:rPr>
                <w:noProof/>
                <w:webHidden/>
              </w:rPr>
            </w:r>
            <w:r>
              <w:rPr>
                <w:noProof/>
                <w:webHidden/>
              </w:rPr>
              <w:fldChar w:fldCharType="separate"/>
            </w:r>
            <w:r w:rsidR="00CE3E44">
              <w:rPr>
                <w:noProof/>
                <w:webHidden/>
              </w:rPr>
              <w:t>28</w:t>
            </w:r>
            <w:r>
              <w:rPr>
                <w:noProof/>
                <w:webHidden/>
              </w:rPr>
              <w:fldChar w:fldCharType="end"/>
            </w:r>
          </w:hyperlink>
        </w:p>
        <w:p w14:paraId="22B01671" w14:textId="625611ED" w:rsidR="003514DD" w:rsidRDefault="003514DD">
          <w:pPr>
            <w:pStyle w:val="TOC3"/>
            <w:tabs>
              <w:tab w:val="right" w:leader="dot" w:pos="9350"/>
            </w:tabs>
            <w:rPr>
              <w:rFonts w:asciiTheme="minorHAnsi" w:eastAsiaTheme="minorEastAsia" w:hAnsiTheme="minorHAnsi"/>
              <w:noProof/>
              <w:szCs w:val="24"/>
            </w:rPr>
          </w:pPr>
          <w:hyperlink w:anchor="_Toc165928914" w:history="1">
            <w:r w:rsidRPr="003C3E86">
              <w:rPr>
                <w:rStyle w:val="Hyperlink"/>
                <w:noProof/>
              </w:rPr>
              <w:t>B.3.2 XSS Scripting Vulnerability Research</w:t>
            </w:r>
            <w:r>
              <w:rPr>
                <w:noProof/>
                <w:webHidden/>
              </w:rPr>
              <w:tab/>
            </w:r>
            <w:r>
              <w:rPr>
                <w:noProof/>
                <w:webHidden/>
              </w:rPr>
              <w:fldChar w:fldCharType="begin"/>
            </w:r>
            <w:r>
              <w:rPr>
                <w:noProof/>
                <w:webHidden/>
              </w:rPr>
              <w:instrText xml:space="preserve"> PAGEREF _Toc165928914 \h </w:instrText>
            </w:r>
            <w:r>
              <w:rPr>
                <w:noProof/>
                <w:webHidden/>
              </w:rPr>
            </w:r>
            <w:r>
              <w:rPr>
                <w:noProof/>
                <w:webHidden/>
              </w:rPr>
              <w:fldChar w:fldCharType="separate"/>
            </w:r>
            <w:r w:rsidR="00CE3E44">
              <w:rPr>
                <w:noProof/>
                <w:webHidden/>
              </w:rPr>
              <w:t>31</w:t>
            </w:r>
            <w:r>
              <w:rPr>
                <w:noProof/>
                <w:webHidden/>
              </w:rPr>
              <w:fldChar w:fldCharType="end"/>
            </w:r>
          </w:hyperlink>
        </w:p>
        <w:p w14:paraId="5859B129" w14:textId="1B48ECFD" w:rsidR="003514DD" w:rsidRDefault="003514DD">
          <w:pPr>
            <w:pStyle w:val="TOC3"/>
            <w:tabs>
              <w:tab w:val="right" w:leader="dot" w:pos="9350"/>
            </w:tabs>
            <w:rPr>
              <w:rFonts w:asciiTheme="minorHAnsi" w:eastAsiaTheme="minorEastAsia" w:hAnsiTheme="minorHAnsi"/>
              <w:noProof/>
              <w:szCs w:val="24"/>
            </w:rPr>
          </w:pPr>
          <w:hyperlink w:anchor="_Toc165928915" w:history="1">
            <w:r w:rsidRPr="003C3E86">
              <w:rPr>
                <w:rStyle w:val="Hyperlink"/>
                <w:noProof/>
              </w:rPr>
              <w:t>B.3.3 Scenario Assessment</w:t>
            </w:r>
            <w:r>
              <w:rPr>
                <w:noProof/>
                <w:webHidden/>
              </w:rPr>
              <w:tab/>
            </w:r>
            <w:r>
              <w:rPr>
                <w:noProof/>
                <w:webHidden/>
              </w:rPr>
              <w:fldChar w:fldCharType="begin"/>
            </w:r>
            <w:r>
              <w:rPr>
                <w:noProof/>
                <w:webHidden/>
              </w:rPr>
              <w:instrText xml:space="preserve"> PAGEREF _Toc165928915 \h </w:instrText>
            </w:r>
            <w:r>
              <w:rPr>
                <w:noProof/>
                <w:webHidden/>
              </w:rPr>
            </w:r>
            <w:r>
              <w:rPr>
                <w:noProof/>
                <w:webHidden/>
              </w:rPr>
              <w:fldChar w:fldCharType="separate"/>
            </w:r>
            <w:r w:rsidR="00CE3E44">
              <w:rPr>
                <w:noProof/>
                <w:webHidden/>
              </w:rPr>
              <w:t>31</w:t>
            </w:r>
            <w:r>
              <w:rPr>
                <w:noProof/>
                <w:webHidden/>
              </w:rPr>
              <w:fldChar w:fldCharType="end"/>
            </w:r>
          </w:hyperlink>
        </w:p>
        <w:p w14:paraId="03EE5002" w14:textId="5749D120" w:rsidR="003514DD" w:rsidRDefault="003514DD">
          <w:pPr>
            <w:pStyle w:val="TOC2"/>
            <w:tabs>
              <w:tab w:val="right" w:leader="dot" w:pos="9350"/>
            </w:tabs>
            <w:rPr>
              <w:rFonts w:asciiTheme="minorHAnsi" w:eastAsiaTheme="minorEastAsia" w:hAnsiTheme="minorHAnsi"/>
              <w:noProof/>
              <w:szCs w:val="24"/>
            </w:rPr>
          </w:pPr>
          <w:hyperlink w:anchor="_Toc165928916" w:history="1">
            <w:r w:rsidRPr="003C3E86">
              <w:rPr>
                <w:rStyle w:val="Hyperlink"/>
                <w:noProof/>
              </w:rPr>
              <w:t>B.4 Other Vulnerabilities</w:t>
            </w:r>
            <w:r>
              <w:rPr>
                <w:noProof/>
                <w:webHidden/>
              </w:rPr>
              <w:tab/>
            </w:r>
            <w:r>
              <w:rPr>
                <w:noProof/>
                <w:webHidden/>
              </w:rPr>
              <w:fldChar w:fldCharType="begin"/>
            </w:r>
            <w:r>
              <w:rPr>
                <w:noProof/>
                <w:webHidden/>
              </w:rPr>
              <w:instrText xml:space="preserve"> PAGEREF _Toc165928916 \h </w:instrText>
            </w:r>
            <w:r>
              <w:rPr>
                <w:noProof/>
                <w:webHidden/>
              </w:rPr>
            </w:r>
            <w:r>
              <w:rPr>
                <w:noProof/>
                <w:webHidden/>
              </w:rPr>
              <w:fldChar w:fldCharType="separate"/>
            </w:r>
            <w:r w:rsidR="00CE3E44">
              <w:rPr>
                <w:noProof/>
                <w:webHidden/>
              </w:rPr>
              <w:t>32</w:t>
            </w:r>
            <w:r>
              <w:rPr>
                <w:noProof/>
                <w:webHidden/>
              </w:rPr>
              <w:fldChar w:fldCharType="end"/>
            </w:r>
          </w:hyperlink>
        </w:p>
        <w:p w14:paraId="68801598" w14:textId="08BD3495" w:rsidR="003514DD" w:rsidRDefault="003514DD">
          <w:pPr>
            <w:pStyle w:val="TOC3"/>
            <w:tabs>
              <w:tab w:val="right" w:leader="dot" w:pos="9350"/>
            </w:tabs>
            <w:rPr>
              <w:rFonts w:asciiTheme="minorHAnsi" w:eastAsiaTheme="minorEastAsia" w:hAnsiTheme="minorHAnsi"/>
              <w:noProof/>
              <w:szCs w:val="24"/>
            </w:rPr>
          </w:pPr>
          <w:hyperlink w:anchor="_Toc165928917" w:history="1">
            <w:r w:rsidRPr="003C3E86">
              <w:rPr>
                <w:rStyle w:val="Hyperlink"/>
                <w:noProof/>
              </w:rPr>
              <w:t>B.4.1 Buffer Overflow</w:t>
            </w:r>
            <w:r>
              <w:rPr>
                <w:noProof/>
                <w:webHidden/>
              </w:rPr>
              <w:tab/>
            </w:r>
            <w:r>
              <w:rPr>
                <w:noProof/>
                <w:webHidden/>
              </w:rPr>
              <w:fldChar w:fldCharType="begin"/>
            </w:r>
            <w:r>
              <w:rPr>
                <w:noProof/>
                <w:webHidden/>
              </w:rPr>
              <w:instrText xml:space="preserve"> PAGEREF _Toc165928917 \h </w:instrText>
            </w:r>
            <w:r>
              <w:rPr>
                <w:noProof/>
                <w:webHidden/>
              </w:rPr>
            </w:r>
            <w:r>
              <w:rPr>
                <w:noProof/>
                <w:webHidden/>
              </w:rPr>
              <w:fldChar w:fldCharType="separate"/>
            </w:r>
            <w:r w:rsidR="00CE3E44">
              <w:rPr>
                <w:noProof/>
                <w:webHidden/>
              </w:rPr>
              <w:t>32</w:t>
            </w:r>
            <w:r>
              <w:rPr>
                <w:noProof/>
                <w:webHidden/>
              </w:rPr>
              <w:fldChar w:fldCharType="end"/>
            </w:r>
          </w:hyperlink>
        </w:p>
        <w:p w14:paraId="14C96341" w14:textId="0482AC56" w:rsidR="003514DD" w:rsidRDefault="003514DD">
          <w:pPr>
            <w:pStyle w:val="TOC3"/>
            <w:tabs>
              <w:tab w:val="right" w:leader="dot" w:pos="9350"/>
            </w:tabs>
            <w:rPr>
              <w:rFonts w:asciiTheme="minorHAnsi" w:eastAsiaTheme="minorEastAsia" w:hAnsiTheme="minorHAnsi"/>
              <w:noProof/>
              <w:szCs w:val="24"/>
            </w:rPr>
          </w:pPr>
          <w:hyperlink w:anchor="_Toc165928918" w:history="1">
            <w:r w:rsidRPr="003C3E86">
              <w:rPr>
                <w:rStyle w:val="Hyperlink"/>
                <w:noProof/>
              </w:rPr>
              <w:t>B.4.2 Command Injections</w:t>
            </w:r>
            <w:r>
              <w:rPr>
                <w:noProof/>
                <w:webHidden/>
              </w:rPr>
              <w:tab/>
            </w:r>
            <w:r>
              <w:rPr>
                <w:noProof/>
                <w:webHidden/>
              </w:rPr>
              <w:fldChar w:fldCharType="begin"/>
            </w:r>
            <w:r>
              <w:rPr>
                <w:noProof/>
                <w:webHidden/>
              </w:rPr>
              <w:instrText xml:space="preserve"> PAGEREF _Toc165928918 \h </w:instrText>
            </w:r>
            <w:r>
              <w:rPr>
                <w:noProof/>
                <w:webHidden/>
              </w:rPr>
            </w:r>
            <w:r>
              <w:rPr>
                <w:noProof/>
                <w:webHidden/>
              </w:rPr>
              <w:fldChar w:fldCharType="separate"/>
            </w:r>
            <w:r w:rsidR="00CE3E44">
              <w:rPr>
                <w:noProof/>
                <w:webHidden/>
              </w:rPr>
              <w:t>33</w:t>
            </w:r>
            <w:r>
              <w:rPr>
                <w:noProof/>
                <w:webHidden/>
              </w:rPr>
              <w:fldChar w:fldCharType="end"/>
            </w:r>
          </w:hyperlink>
        </w:p>
        <w:p w14:paraId="0CF171D5" w14:textId="14982DB0" w:rsidR="003514DD" w:rsidRDefault="003514DD">
          <w:pPr>
            <w:pStyle w:val="TOC3"/>
            <w:tabs>
              <w:tab w:val="right" w:leader="dot" w:pos="9350"/>
            </w:tabs>
            <w:rPr>
              <w:rFonts w:asciiTheme="minorHAnsi" w:eastAsiaTheme="minorEastAsia" w:hAnsiTheme="minorHAnsi"/>
              <w:noProof/>
              <w:szCs w:val="24"/>
            </w:rPr>
          </w:pPr>
          <w:hyperlink w:anchor="_Toc165928919" w:history="1">
            <w:r w:rsidRPr="003C3E86">
              <w:rPr>
                <w:rStyle w:val="Hyperlink"/>
                <w:noProof/>
              </w:rPr>
              <w:t>B.4.3 Scenario Assessment</w:t>
            </w:r>
            <w:r>
              <w:rPr>
                <w:noProof/>
                <w:webHidden/>
              </w:rPr>
              <w:tab/>
            </w:r>
            <w:r>
              <w:rPr>
                <w:noProof/>
                <w:webHidden/>
              </w:rPr>
              <w:fldChar w:fldCharType="begin"/>
            </w:r>
            <w:r>
              <w:rPr>
                <w:noProof/>
                <w:webHidden/>
              </w:rPr>
              <w:instrText xml:space="preserve"> PAGEREF _Toc165928919 \h </w:instrText>
            </w:r>
            <w:r>
              <w:rPr>
                <w:noProof/>
                <w:webHidden/>
              </w:rPr>
            </w:r>
            <w:r>
              <w:rPr>
                <w:noProof/>
                <w:webHidden/>
              </w:rPr>
              <w:fldChar w:fldCharType="separate"/>
            </w:r>
            <w:r w:rsidR="00CE3E44">
              <w:rPr>
                <w:noProof/>
                <w:webHidden/>
              </w:rPr>
              <w:t>35</w:t>
            </w:r>
            <w:r>
              <w:rPr>
                <w:noProof/>
                <w:webHidden/>
              </w:rPr>
              <w:fldChar w:fldCharType="end"/>
            </w:r>
          </w:hyperlink>
        </w:p>
        <w:p w14:paraId="25A8BB38" w14:textId="5C1FD853" w:rsidR="003514DD" w:rsidRDefault="003514DD">
          <w:pPr>
            <w:pStyle w:val="TOC2"/>
            <w:tabs>
              <w:tab w:val="right" w:leader="dot" w:pos="9350"/>
            </w:tabs>
            <w:rPr>
              <w:rFonts w:asciiTheme="minorHAnsi" w:eastAsiaTheme="minorEastAsia" w:hAnsiTheme="minorHAnsi"/>
              <w:noProof/>
              <w:szCs w:val="24"/>
            </w:rPr>
          </w:pPr>
          <w:hyperlink w:anchor="_Toc165928920" w:history="1">
            <w:r w:rsidRPr="003C3E86">
              <w:rPr>
                <w:rStyle w:val="Hyperlink"/>
                <w:noProof/>
              </w:rPr>
              <w:t>B.5 Cryptanalysis Attack</w:t>
            </w:r>
            <w:r>
              <w:rPr>
                <w:noProof/>
                <w:webHidden/>
              </w:rPr>
              <w:tab/>
            </w:r>
            <w:r>
              <w:rPr>
                <w:noProof/>
                <w:webHidden/>
              </w:rPr>
              <w:fldChar w:fldCharType="begin"/>
            </w:r>
            <w:r>
              <w:rPr>
                <w:noProof/>
                <w:webHidden/>
              </w:rPr>
              <w:instrText xml:space="preserve"> PAGEREF _Toc165928920 \h </w:instrText>
            </w:r>
            <w:r>
              <w:rPr>
                <w:noProof/>
                <w:webHidden/>
              </w:rPr>
            </w:r>
            <w:r>
              <w:rPr>
                <w:noProof/>
                <w:webHidden/>
              </w:rPr>
              <w:fldChar w:fldCharType="separate"/>
            </w:r>
            <w:r w:rsidR="00CE3E44">
              <w:rPr>
                <w:noProof/>
                <w:webHidden/>
              </w:rPr>
              <w:t>36</w:t>
            </w:r>
            <w:r>
              <w:rPr>
                <w:noProof/>
                <w:webHidden/>
              </w:rPr>
              <w:fldChar w:fldCharType="end"/>
            </w:r>
          </w:hyperlink>
        </w:p>
        <w:p w14:paraId="552307B8" w14:textId="38096CE6" w:rsidR="003514DD" w:rsidRDefault="003514DD">
          <w:pPr>
            <w:pStyle w:val="TOC3"/>
            <w:tabs>
              <w:tab w:val="right" w:leader="dot" w:pos="9350"/>
            </w:tabs>
            <w:rPr>
              <w:rFonts w:asciiTheme="minorHAnsi" w:eastAsiaTheme="minorEastAsia" w:hAnsiTheme="minorHAnsi"/>
              <w:noProof/>
              <w:szCs w:val="24"/>
            </w:rPr>
          </w:pPr>
          <w:hyperlink w:anchor="_Toc165928921" w:history="1">
            <w:r w:rsidRPr="003C3E86">
              <w:rPr>
                <w:rStyle w:val="Hyperlink"/>
                <w:noProof/>
              </w:rPr>
              <w:t>B.5.1 Cryptanalysis</w:t>
            </w:r>
            <w:r>
              <w:rPr>
                <w:noProof/>
                <w:webHidden/>
              </w:rPr>
              <w:tab/>
            </w:r>
            <w:r>
              <w:rPr>
                <w:noProof/>
                <w:webHidden/>
              </w:rPr>
              <w:fldChar w:fldCharType="begin"/>
            </w:r>
            <w:r>
              <w:rPr>
                <w:noProof/>
                <w:webHidden/>
              </w:rPr>
              <w:instrText xml:space="preserve"> PAGEREF _Toc165928921 \h </w:instrText>
            </w:r>
            <w:r>
              <w:rPr>
                <w:noProof/>
                <w:webHidden/>
              </w:rPr>
            </w:r>
            <w:r>
              <w:rPr>
                <w:noProof/>
                <w:webHidden/>
              </w:rPr>
              <w:fldChar w:fldCharType="separate"/>
            </w:r>
            <w:r w:rsidR="00CE3E44">
              <w:rPr>
                <w:noProof/>
                <w:webHidden/>
              </w:rPr>
              <w:t>36</w:t>
            </w:r>
            <w:r>
              <w:rPr>
                <w:noProof/>
                <w:webHidden/>
              </w:rPr>
              <w:fldChar w:fldCharType="end"/>
            </w:r>
          </w:hyperlink>
        </w:p>
        <w:p w14:paraId="3BEBF669" w14:textId="0618B409" w:rsidR="003514DD" w:rsidRDefault="003514DD">
          <w:pPr>
            <w:pStyle w:val="TOC3"/>
            <w:tabs>
              <w:tab w:val="right" w:leader="dot" w:pos="9350"/>
            </w:tabs>
            <w:rPr>
              <w:rFonts w:asciiTheme="minorHAnsi" w:eastAsiaTheme="minorEastAsia" w:hAnsiTheme="minorHAnsi"/>
              <w:noProof/>
              <w:szCs w:val="24"/>
            </w:rPr>
          </w:pPr>
          <w:hyperlink w:anchor="_Toc165928922" w:history="1">
            <w:r w:rsidRPr="003C3E86">
              <w:rPr>
                <w:rStyle w:val="Hyperlink"/>
                <w:noProof/>
              </w:rPr>
              <w:t>B.5.1 Scenario Assessment</w:t>
            </w:r>
            <w:r>
              <w:rPr>
                <w:noProof/>
                <w:webHidden/>
              </w:rPr>
              <w:tab/>
            </w:r>
            <w:r>
              <w:rPr>
                <w:noProof/>
                <w:webHidden/>
              </w:rPr>
              <w:fldChar w:fldCharType="begin"/>
            </w:r>
            <w:r>
              <w:rPr>
                <w:noProof/>
                <w:webHidden/>
              </w:rPr>
              <w:instrText xml:space="preserve"> PAGEREF _Toc165928922 \h </w:instrText>
            </w:r>
            <w:r>
              <w:rPr>
                <w:noProof/>
                <w:webHidden/>
              </w:rPr>
            </w:r>
            <w:r>
              <w:rPr>
                <w:noProof/>
                <w:webHidden/>
              </w:rPr>
              <w:fldChar w:fldCharType="separate"/>
            </w:r>
            <w:r w:rsidR="00CE3E44">
              <w:rPr>
                <w:noProof/>
                <w:webHidden/>
              </w:rPr>
              <w:t>39</w:t>
            </w:r>
            <w:r>
              <w:rPr>
                <w:noProof/>
                <w:webHidden/>
              </w:rPr>
              <w:fldChar w:fldCharType="end"/>
            </w:r>
          </w:hyperlink>
        </w:p>
        <w:p w14:paraId="6658E871" w14:textId="57F339F2" w:rsidR="003514DD" w:rsidRDefault="003514DD">
          <w:pPr>
            <w:pStyle w:val="TOC1"/>
            <w:tabs>
              <w:tab w:val="right" w:leader="dot" w:pos="9350"/>
            </w:tabs>
            <w:rPr>
              <w:rFonts w:asciiTheme="minorHAnsi" w:eastAsiaTheme="minorEastAsia" w:hAnsiTheme="minorHAnsi"/>
              <w:noProof/>
              <w:szCs w:val="24"/>
            </w:rPr>
          </w:pPr>
          <w:hyperlink w:anchor="_Toc165928923" w:history="1">
            <w:r w:rsidRPr="003C3E86">
              <w:rPr>
                <w:rStyle w:val="Hyperlink"/>
                <w:noProof/>
              </w:rPr>
              <w:t>PART C – CLIENT-SIDE EXPLOITS</w:t>
            </w:r>
            <w:r>
              <w:rPr>
                <w:noProof/>
                <w:webHidden/>
              </w:rPr>
              <w:tab/>
            </w:r>
            <w:r>
              <w:rPr>
                <w:noProof/>
                <w:webHidden/>
              </w:rPr>
              <w:fldChar w:fldCharType="begin"/>
            </w:r>
            <w:r>
              <w:rPr>
                <w:noProof/>
                <w:webHidden/>
              </w:rPr>
              <w:instrText xml:space="preserve"> PAGEREF _Toc165928923 \h </w:instrText>
            </w:r>
            <w:r>
              <w:rPr>
                <w:noProof/>
                <w:webHidden/>
              </w:rPr>
            </w:r>
            <w:r>
              <w:rPr>
                <w:noProof/>
                <w:webHidden/>
              </w:rPr>
              <w:fldChar w:fldCharType="separate"/>
            </w:r>
            <w:r w:rsidR="00CE3E44">
              <w:rPr>
                <w:noProof/>
                <w:webHidden/>
              </w:rPr>
              <w:t>40</w:t>
            </w:r>
            <w:r>
              <w:rPr>
                <w:noProof/>
                <w:webHidden/>
              </w:rPr>
              <w:fldChar w:fldCharType="end"/>
            </w:r>
          </w:hyperlink>
        </w:p>
        <w:p w14:paraId="7BDA3022" w14:textId="6CD4C25A" w:rsidR="003514DD" w:rsidRDefault="003514DD">
          <w:pPr>
            <w:pStyle w:val="TOC2"/>
            <w:tabs>
              <w:tab w:val="right" w:leader="dot" w:pos="9350"/>
            </w:tabs>
            <w:rPr>
              <w:rFonts w:asciiTheme="minorHAnsi" w:eastAsiaTheme="minorEastAsia" w:hAnsiTheme="minorHAnsi"/>
              <w:noProof/>
              <w:szCs w:val="24"/>
            </w:rPr>
          </w:pPr>
          <w:hyperlink w:anchor="_Toc165928924" w:history="1">
            <w:r w:rsidRPr="003C3E86">
              <w:rPr>
                <w:rStyle w:val="Hyperlink"/>
                <w:noProof/>
              </w:rPr>
              <w:t>C.1 Man in the Middle Attack (MiTM)</w:t>
            </w:r>
            <w:r>
              <w:rPr>
                <w:noProof/>
                <w:webHidden/>
              </w:rPr>
              <w:tab/>
            </w:r>
            <w:r>
              <w:rPr>
                <w:noProof/>
                <w:webHidden/>
              </w:rPr>
              <w:fldChar w:fldCharType="begin"/>
            </w:r>
            <w:r>
              <w:rPr>
                <w:noProof/>
                <w:webHidden/>
              </w:rPr>
              <w:instrText xml:space="preserve"> PAGEREF _Toc165928924 \h </w:instrText>
            </w:r>
            <w:r>
              <w:rPr>
                <w:noProof/>
                <w:webHidden/>
              </w:rPr>
            </w:r>
            <w:r>
              <w:rPr>
                <w:noProof/>
                <w:webHidden/>
              </w:rPr>
              <w:fldChar w:fldCharType="separate"/>
            </w:r>
            <w:r w:rsidR="00CE3E44">
              <w:rPr>
                <w:noProof/>
                <w:webHidden/>
              </w:rPr>
              <w:t>40</w:t>
            </w:r>
            <w:r>
              <w:rPr>
                <w:noProof/>
                <w:webHidden/>
              </w:rPr>
              <w:fldChar w:fldCharType="end"/>
            </w:r>
          </w:hyperlink>
        </w:p>
        <w:p w14:paraId="7C757691" w14:textId="237A49F6" w:rsidR="003514DD" w:rsidRDefault="003514DD">
          <w:pPr>
            <w:pStyle w:val="TOC3"/>
            <w:tabs>
              <w:tab w:val="right" w:leader="dot" w:pos="9350"/>
            </w:tabs>
            <w:rPr>
              <w:rFonts w:asciiTheme="minorHAnsi" w:eastAsiaTheme="minorEastAsia" w:hAnsiTheme="minorHAnsi"/>
              <w:noProof/>
              <w:szCs w:val="24"/>
            </w:rPr>
          </w:pPr>
          <w:hyperlink w:anchor="_Toc165928925" w:history="1">
            <w:r w:rsidRPr="003C3E86">
              <w:rPr>
                <w:rStyle w:val="Hyperlink"/>
                <w:noProof/>
              </w:rPr>
              <w:t>C.1.1 Ettercap</w:t>
            </w:r>
            <w:r>
              <w:rPr>
                <w:noProof/>
                <w:webHidden/>
              </w:rPr>
              <w:tab/>
            </w:r>
            <w:r>
              <w:rPr>
                <w:noProof/>
                <w:webHidden/>
              </w:rPr>
              <w:fldChar w:fldCharType="begin"/>
            </w:r>
            <w:r>
              <w:rPr>
                <w:noProof/>
                <w:webHidden/>
              </w:rPr>
              <w:instrText xml:space="preserve"> PAGEREF _Toc165928925 \h </w:instrText>
            </w:r>
            <w:r>
              <w:rPr>
                <w:noProof/>
                <w:webHidden/>
              </w:rPr>
            </w:r>
            <w:r>
              <w:rPr>
                <w:noProof/>
                <w:webHidden/>
              </w:rPr>
              <w:fldChar w:fldCharType="separate"/>
            </w:r>
            <w:r w:rsidR="00CE3E44">
              <w:rPr>
                <w:noProof/>
                <w:webHidden/>
              </w:rPr>
              <w:t>40</w:t>
            </w:r>
            <w:r>
              <w:rPr>
                <w:noProof/>
                <w:webHidden/>
              </w:rPr>
              <w:fldChar w:fldCharType="end"/>
            </w:r>
          </w:hyperlink>
        </w:p>
        <w:p w14:paraId="4152A05F" w14:textId="76FA31A3" w:rsidR="003514DD" w:rsidRDefault="003514DD">
          <w:pPr>
            <w:pStyle w:val="TOC3"/>
            <w:tabs>
              <w:tab w:val="right" w:leader="dot" w:pos="9350"/>
            </w:tabs>
            <w:rPr>
              <w:rFonts w:asciiTheme="minorHAnsi" w:eastAsiaTheme="minorEastAsia" w:hAnsiTheme="minorHAnsi"/>
              <w:noProof/>
              <w:szCs w:val="24"/>
            </w:rPr>
          </w:pPr>
          <w:hyperlink w:anchor="_Toc165928926" w:history="1">
            <w:r w:rsidRPr="003C3E86">
              <w:rPr>
                <w:rStyle w:val="Hyperlink"/>
                <w:noProof/>
              </w:rPr>
              <w:t>C.1.2 Scenario Assessment</w:t>
            </w:r>
            <w:r>
              <w:rPr>
                <w:noProof/>
                <w:webHidden/>
              </w:rPr>
              <w:tab/>
            </w:r>
            <w:r>
              <w:rPr>
                <w:noProof/>
                <w:webHidden/>
              </w:rPr>
              <w:fldChar w:fldCharType="begin"/>
            </w:r>
            <w:r>
              <w:rPr>
                <w:noProof/>
                <w:webHidden/>
              </w:rPr>
              <w:instrText xml:space="preserve"> PAGEREF _Toc165928926 \h </w:instrText>
            </w:r>
            <w:r>
              <w:rPr>
                <w:noProof/>
                <w:webHidden/>
              </w:rPr>
            </w:r>
            <w:r>
              <w:rPr>
                <w:noProof/>
                <w:webHidden/>
              </w:rPr>
              <w:fldChar w:fldCharType="separate"/>
            </w:r>
            <w:r w:rsidR="00CE3E44">
              <w:rPr>
                <w:noProof/>
                <w:webHidden/>
              </w:rPr>
              <w:t>43</w:t>
            </w:r>
            <w:r>
              <w:rPr>
                <w:noProof/>
                <w:webHidden/>
              </w:rPr>
              <w:fldChar w:fldCharType="end"/>
            </w:r>
          </w:hyperlink>
        </w:p>
        <w:p w14:paraId="19DF348E" w14:textId="36E83C61" w:rsidR="003514DD" w:rsidRDefault="003514DD">
          <w:pPr>
            <w:pStyle w:val="TOC2"/>
            <w:tabs>
              <w:tab w:val="right" w:leader="dot" w:pos="9350"/>
            </w:tabs>
            <w:rPr>
              <w:rFonts w:asciiTheme="minorHAnsi" w:eastAsiaTheme="minorEastAsia" w:hAnsiTheme="minorHAnsi"/>
              <w:noProof/>
              <w:szCs w:val="24"/>
            </w:rPr>
          </w:pPr>
          <w:hyperlink w:anchor="_Toc165928927" w:history="1">
            <w:r w:rsidRPr="003C3E86">
              <w:rPr>
                <w:rStyle w:val="Hyperlink"/>
                <w:noProof/>
              </w:rPr>
              <w:t>C.2 Social Engineering Attack</w:t>
            </w:r>
            <w:r>
              <w:rPr>
                <w:noProof/>
                <w:webHidden/>
              </w:rPr>
              <w:tab/>
            </w:r>
            <w:r>
              <w:rPr>
                <w:noProof/>
                <w:webHidden/>
              </w:rPr>
              <w:fldChar w:fldCharType="begin"/>
            </w:r>
            <w:r>
              <w:rPr>
                <w:noProof/>
                <w:webHidden/>
              </w:rPr>
              <w:instrText xml:space="preserve"> PAGEREF _Toc165928927 \h </w:instrText>
            </w:r>
            <w:r>
              <w:rPr>
                <w:noProof/>
                <w:webHidden/>
              </w:rPr>
            </w:r>
            <w:r>
              <w:rPr>
                <w:noProof/>
                <w:webHidden/>
              </w:rPr>
              <w:fldChar w:fldCharType="separate"/>
            </w:r>
            <w:r w:rsidR="00CE3E44">
              <w:rPr>
                <w:noProof/>
                <w:webHidden/>
              </w:rPr>
              <w:t>44</w:t>
            </w:r>
            <w:r>
              <w:rPr>
                <w:noProof/>
                <w:webHidden/>
              </w:rPr>
              <w:fldChar w:fldCharType="end"/>
            </w:r>
          </w:hyperlink>
        </w:p>
        <w:p w14:paraId="22EFEF79" w14:textId="56D400E8" w:rsidR="003514DD" w:rsidRDefault="003514DD">
          <w:pPr>
            <w:pStyle w:val="TOC3"/>
            <w:tabs>
              <w:tab w:val="right" w:leader="dot" w:pos="9350"/>
            </w:tabs>
            <w:rPr>
              <w:rFonts w:asciiTheme="minorHAnsi" w:eastAsiaTheme="minorEastAsia" w:hAnsiTheme="minorHAnsi"/>
              <w:noProof/>
              <w:szCs w:val="24"/>
            </w:rPr>
          </w:pPr>
          <w:hyperlink w:anchor="_Toc165928928" w:history="1">
            <w:r w:rsidRPr="003C3E86">
              <w:rPr>
                <w:rStyle w:val="Hyperlink"/>
                <w:noProof/>
              </w:rPr>
              <w:t>C.2.1 Social Engineering Toolkit</w:t>
            </w:r>
            <w:r>
              <w:rPr>
                <w:noProof/>
                <w:webHidden/>
              </w:rPr>
              <w:tab/>
            </w:r>
            <w:r>
              <w:rPr>
                <w:noProof/>
                <w:webHidden/>
              </w:rPr>
              <w:fldChar w:fldCharType="begin"/>
            </w:r>
            <w:r>
              <w:rPr>
                <w:noProof/>
                <w:webHidden/>
              </w:rPr>
              <w:instrText xml:space="preserve"> PAGEREF _Toc165928928 \h </w:instrText>
            </w:r>
            <w:r>
              <w:rPr>
                <w:noProof/>
                <w:webHidden/>
              </w:rPr>
            </w:r>
            <w:r>
              <w:rPr>
                <w:noProof/>
                <w:webHidden/>
              </w:rPr>
              <w:fldChar w:fldCharType="separate"/>
            </w:r>
            <w:r w:rsidR="00CE3E44">
              <w:rPr>
                <w:noProof/>
                <w:webHidden/>
              </w:rPr>
              <w:t>44</w:t>
            </w:r>
            <w:r>
              <w:rPr>
                <w:noProof/>
                <w:webHidden/>
              </w:rPr>
              <w:fldChar w:fldCharType="end"/>
            </w:r>
          </w:hyperlink>
        </w:p>
        <w:p w14:paraId="69C2BE29" w14:textId="3D909992" w:rsidR="003514DD" w:rsidRDefault="003514DD">
          <w:pPr>
            <w:pStyle w:val="TOC3"/>
            <w:tabs>
              <w:tab w:val="right" w:leader="dot" w:pos="9350"/>
            </w:tabs>
            <w:rPr>
              <w:rFonts w:asciiTheme="minorHAnsi" w:eastAsiaTheme="minorEastAsia" w:hAnsiTheme="minorHAnsi"/>
              <w:noProof/>
              <w:szCs w:val="24"/>
            </w:rPr>
          </w:pPr>
          <w:hyperlink w:anchor="_Toc165928929" w:history="1">
            <w:r w:rsidRPr="003C3E86">
              <w:rPr>
                <w:rStyle w:val="Hyperlink"/>
                <w:noProof/>
              </w:rPr>
              <w:t>C.2.2 Scenario Assessment</w:t>
            </w:r>
            <w:r>
              <w:rPr>
                <w:noProof/>
                <w:webHidden/>
              </w:rPr>
              <w:tab/>
            </w:r>
            <w:r>
              <w:rPr>
                <w:noProof/>
                <w:webHidden/>
              </w:rPr>
              <w:fldChar w:fldCharType="begin"/>
            </w:r>
            <w:r>
              <w:rPr>
                <w:noProof/>
                <w:webHidden/>
              </w:rPr>
              <w:instrText xml:space="preserve"> PAGEREF _Toc165928929 \h </w:instrText>
            </w:r>
            <w:r>
              <w:rPr>
                <w:noProof/>
                <w:webHidden/>
              </w:rPr>
            </w:r>
            <w:r>
              <w:rPr>
                <w:noProof/>
                <w:webHidden/>
              </w:rPr>
              <w:fldChar w:fldCharType="separate"/>
            </w:r>
            <w:r w:rsidR="00CE3E44">
              <w:rPr>
                <w:noProof/>
                <w:webHidden/>
              </w:rPr>
              <w:t>46</w:t>
            </w:r>
            <w:r>
              <w:rPr>
                <w:noProof/>
                <w:webHidden/>
              </w:rPr>
              <w:fldChar w:fldCharType="end"/>
            </w:r>
          </w:hyperlink>
        </w:p>
        <w:p w14:paraId="6F06167D" w14:textId="5E04AF7A" w:rsidR="003514DD" w:rsidRDefault="003514DD">
          <w:pPr>
            <w:pStyle w:val="TOC1"/>
            <w:tabs>
              <w:tab w:val="right" w:leader="dot" w:pos="9350"/>
            </w:tabs>
            <w:rPr>
              <w:rFonts w:asciiTheme="minorHAnsi" w:eastAsiaTheme="minorEastAsia" w:hAnsiTheme="minorHAnsi"/>
              <w:noProof/>
              <w:szCs w:val="24"/>
            </w:rPr>
          </w:pPr>
          <w:hyperlink w:anchor="_Toc165928930" w:history="1">
            <w:r w:rsidRPr="003C3E86">
              <w:rPr>
                <w:rStyle w:val="Hyperlink"/>
                <w:noProof/>
              </w:rPr>
              <w:t>PART D – DENIAL OF SERVICE ATTACKS</w:t>
            </w:r>
            <w:r>
              <w:rPr>
                <w:noProof/>
                <w:webHidden/>
              </w:rPr>
              <w:tab/>
            </w:r>
            <w:r>
              <w:rPr>
                <w:noProof/>
                <w:webHidden/>
              </w:rPr>
              <w:fldChar w:fldCharType="begin"/>
            </w:r>
            <w:r>
              <w:rPr>
                <w:noProof/>
                <w:webHidden/>
              </w:rPr>
              <w:instrText xml:space="preserve"> PAGEREF _Toc165928930 \h </w:instrText>
            </w:r>
            <w:r>
              <w:rPr>
                <w:noProof/>
                <w:webHidden/>
              </w:rPr>
            </w:r>
            <w:r>
              <w:rPr>
                <w:noProof/>
                <w:webHidden/>
              </w:rPr>
              <w:fldChar w:fldCharType="separate"/>
            </w:r>
            <w:r w:rsidR="00CE3E44">
              <w:rPr>
                <w:noProof/>
                <w:webHidden/>
              </w:rPr>
              <w:t>47</w:t>
            </w:r>
            <w:r>
              <w:rPr>
                <w:noProof/>
                <w:webHidden/>
              </w:rPr>
              <w:fldChar w:fldCharType="end"/>
            </w:r>
          </w:hyperlink>
        </w:p>
        <w:p w14:paraId="5799B351" w14:textId="6DBEA703" w:rsidR="003514DD" w:rsidRDefault="003514DD">
          <w:pPr>
            <w:pStyle w:val="TOC2"/>
            <w:tabs>
              <w:tab w:val="right" w:leader="dot" w:pos="9350"/>
            </w:tabs>
            <w:rPr>
              <w:rFonts w:asciiTheme="minorHAnsi" w:eastAsiaTheme="minorEastAsia" w:hAnsiTheme="minorHAnsi"/>
              <w:noProof/>
              <w:szCs w:val="24"/>
            </w:rPr>
          </w:pPr>
          <w:hyperlink w:anchor="_Toc165928931" w:history="1">
            <w:r w:rsidRPr="003C3E86">
              <w:rPr>
                <w:rStyle w:val="Hyperlink"/>
                <w:noProof/>
              </w:rPr>
              <w:t>D.1 DoS Attack Implementation</w:t>
            </w:r>
            <w:r>
              <w:rPr>
                <w:noProof/>
                <w:webHidden/>
              </w:rPr>
              <w:tab/>
            </w:r>
            <w:r>
              <w:rPr>
                <w:noProof/>
                <w:webHidden/>
              </w:rPr>
              <w:fldChar w:fldCharType="begin"/>
            </w:r>
            <w:r>
              <w:rPr>
                <w:noProof/>
                <w:webHidden/>
              </w:rPr>
              <w:instrText xml:space="preserve"> PAGEREF _Toc165928931 \h </w:instrText>
            </w:r>
            <w:r>
              <w:rPr>
                <w:noProof/>
                <w:webHidden/>
              </w:rPr>
            </w:r>
            <w:r>
              <w:rPr>
                <w:noProof/>
                <w:webHidden/>
              </w:rPr>
              <w:fldChar w:fldCharType="separate"/>
            </w:r>
            <w:r w:rsidR="00CE3E44">
              <w:rPr>
                <w:noProof/>
                <w:webHidden/>
              </w:rPr>
              <w:t>47</w:t>
            </w:r>
            <w:r>
              <w:rPr>
                <w:noProof/>
                <w:webHidden/>
              </w:rPr>
              <w:fldChar w:fldCharType="end"/>
            </w:r>
          </w:hyperlink>
        </w:p>
        <w:p w14:paraId="3E8118A5" w14:textId="6EADA72B" w:rsidR="003514DD" w:rsidRDefault="003514DD">
          <w:pPr>
            <w:pStyle w:val="TOC2"/>
            <w:tabs>
              <w:tab w:val="right" w:leader="dot" w:pos="9350"/>
            </w:tabs>
            <w:rPr>
              <w:rFonts w:asciiTheme="minorHAnsi" w:eastAsiaTheme="minorEastAsia" w:hAnsiTheme="minorHAnsi"/>
              <w:noProof/>
              <w:szCs w:val="24"/>
            </w:rPr>
          </w:pPr>
          <w:hyperlink w:anchor="_Toc165928932" w:history="1">
            <w:r w:rsidRPr="003C3E86">
              <w:rPr>
                <w:rStyle w:val="Hyperlink"/>
                <w:noProof/>
              </w:rPr>
              <w:t>D.2 Violation of Cyber Security Tenet</w:t>
            </w:r>
            <w:r>
              <w:rPr>
                <w:noProof/>
                <w:webHidden/>
              </w:rPr>
              <w:tab/>
            </w:r>
            <w:r>
              <w:rPr>
                <w:noProof/>
                <w:webHidden/>
              </w:rPr>
              <w:fldChar w:fldCharType="begin"/>
            </w:r>
            <w:r>
              <w:rPr>
                <w:noProof/>
                <w:webHidden/>
              </w:rPr>
              <w:instrText xml:space="preserve"> PAGEREF _Toc165928932 \h </w:instrText>
            </w:r>
            <w:r>
              <w:rPr>
                <w:noProof/>
                <w:webHidden/>
              </w:rPr>
            </w:r>
            <w:r>
              <w:rPr>
                <w:noProof/>
                <w:webHidden/>
              </w:rPr>
              <w:fldChar w:fldCharType="separate"/>
            </w:r>
            <w:r w:rsidR="00CE3E44">
              <w:rPr>
                <w:noProof/>
                <w:webHidden/>
              </w:rPr>
              <w:t>51</w:t>
            </w:r>
            <w:r>
              <w:rPr>
                <w:noProof/>
                <w:webHidden/>
              </w:rPr>
              <w:fldChar w:fldCharType="end"/>
            </w:r>
          </w:hyperlink>
        </w:p>
        <w:p w14:paraId="799B5332" w14:textId="06C84670" w:rsidR="003514DD" w:rsidRDefault="003514DD">
          <w:pPr>
            <w:pStyle w:val="TOC2"/>
            <w:tabs>
              <w:tab w:val="right" w:leader="dot" w:pos="9350"/>
            </w:tabs>
            <w:rPr>
              <w:rFonts w:asciiTheme="minorHAnsi" w:eastAsiaTheme="minorEastAsia" w:hAnsiTheme="minorHAnsi"/>
              <w:noProof/>
              <w:szCs w:val="24"/>
            </w:rPr>
          </w:pPr>
          <w:hyperlink w:anchor="_Toc165928933" w:history="1">
            <w:r w:rsidRPr="003C3E86">
              <w:rPr>
                <w:rStyle w:val="Hyperlink"/>
                <w:noProof/>
              </w:rPr>
              <w:t>D.3 Scenario Assessment</w:t>
            </w:r>
            <w:r>
              <w:rPr>
                <w:noProof/>
                <w:webHidden/>
              </w:rPr>
              <w:tab/>
            </w:r>
            <w:r>
              <w:rPr>
                <w:noProof/>
                <w:webHidden/>
              </w:rPr>
              <w:fldChar w:fldCharType="begin"/>
            </w:r>
            <w:r>
              <w:rPr>
                <w:noProof/>
                <w:webHidden/>
              </w:rPr>
              <w:instrText xml:space="preserve"> PAGEREF _Toc165928933 \h </w:instrText>
            </w:r>
            <w:r>
              <w:rPr>
                <w:noProof/>
                <w:webHidden/>
              </w:rPr>
            </w:r>
            <w:r>
              <w:rPr>
                <w:noProof/>
                <w:webHidden/>
              </w:rPr>
              <w:fldChar w:fldCharType="separate"/>
            </w:r>
            <w:r w:rsidR="00CE3E44">
              <w:rPr>
                <w:noProof/>
                <w:webHidden/>
              </w:rPr>
              <w:t>51</w:t>
            </w:r>
            <w:r>
              <w:rPr>
                <w:noProof/>
                <w:webHidden/>
              </w:rPr>
              <w:fldChar w:fldCharType="end"/>
            </w:r>
          </w:hyperlink>
        </w:p>
        <w:p w14:paraId="56D39C86" w14:textId="3BF357E4" w:rsidR="003514DD" w:rsidRDefault="003514DD">
          <w:pPr>
            <w:pStyle w:val="TOC1"/>
            <w:tabs>
              <w:tab w:val="right" w:leader="dot" w:pos="9350"/>
            </w:tabs>
            <w:rPr>
              <w:rFonts w:asciiTheme="minorHAnsi" w:eastAsiaTheme="minorEastAsia" w:hAnsiTheme="minorHAnsi"/>
              <w:noProof/>
              <w:szCs w:val="24"/>
            </w:rPr>
          </w:pPr>
          <w:hyperlink w:anchor="_Toc165928934" w:history="1">
            <w:r w:rsidRPr="003C3E86">
              <w:rPr>
                <w:rStyle w:val="Hyperlink"/>
                <w:noProof/>
              </w:rPr>
              <w:t>PART E – RECOMMENDATIONS TO PROTECT THE SCENARIO COMPANY SERVER</w:t>
            </w:r>
            <w:r>
              <w:rPr>
                <w:noProof/>
                <w:webHidden/>
              </w:rPr>
              <w:tab/>
            </w:r>
            <w:r>
              <w:rPr>
                <w:noProof/>
                <w:webHidden/>
              </w:rPr>
              <w:fldChar w:fldCharType="begin"/>
            </w:r>
            <w:r>
              <w:rPr>
                <w:noProof/>
                <w:webHidden/>
              </w:rPr>
              <w:instrText xml:space="preserve"> PAGEREF _Toc165928934 \h </w:instrText>
            </w:r>
            <w:r>
              <w:rPr>
                <w:noProof/>
                <w:webHidden/>
              </w:rPr>
            </w:r>
            <w:r>
              <w:rPr>
                <w:noProof/>
                <w:webHidden/>
              </w:rPr>
              <w:fldChar w:fldCharType="separate"/>
            </w:r>
            <w:r w:rsidR="00CE3E44">
              <w:rPr>
                <w:noProof/>
                <w:webHidden/>
              </w:rPr>
              <w:t>52</w:t>
            </w:r>
            <w:r>
              <w:rPr>
                <w:noProof/>
                <w:webHidden/>
              </w:rPr>
              <w:fldChar w:fldCharType="end"/>
            </w:r>
          </w:hyperlink>
        </w:p>
        <w:p w14:paraId="0F28A829" w14:textId="1682274A" w:rsidR="003514DD" w:rsidRDefault="003514DD">
          <w:pPr>
            <w:pStyle w:val="TOC2"/>
            <w:tabs>
              <w:tab w:val="right" w:leader="dot" w:pos="9350"/>
            </w:tabs>
            <w:rPr>
              <w:rFonts w:asciiTheme="minorHAnsi" w:eastAsiaTheme="minorEastAsia" w:hAnsiTheme="minorHAnsi"/>
              <w:noProof/>
              <w:szCs w:val="24"/>
            </w:rPr>
          </w:pPr>
          <w:hyperlink w:anchor="_Toc165928935" w:history="1">
            <w:r w:rsidRPr="003C3E86">
              <w:rPr>
                <w:rStyle w:val="Hyperlink"/>
                <w:noProof/>
              </w:rPr>
              <w:t>E.1 Recommendations to Minimize Threats in Reconnaissance Phase</w:t>
            </w:r>
            <w:r>
              <w:rPr>
                <w:noProof/>
                <w:webHidden/>
              </w:rPr>
              <w:tab/>
            </w:r>
            <w:r>
              <w:rPr>
                <w:noProof/>
                <w:webHidden/>
              </w:rPr>
              <w:fldChar w:fldCharType="begin"/>
            </w:r>
            <w:r>
              <w:rPr>
                <w:noProof/>
                <w:webHidden/>
              </w:rPr>
              <w:instrText xml:space="preserve"> PAGEREF _Toc165928935 \h </w:instrText>
            </w:r>
            <w:r>
              <w:rPr>
                <w:noProof/>
                <w:webHidden/>
              </w:rPr>
            </w:r>
            <w:r>
              <w:rPr>
                <w:noProof/>
                <w:webHidden/>
              </w:rPr>
              <w:fldChar w:fldCharType="separate"/>
            </w:r>
            <w:r w:rsidR="00CE3E44">
              <w:rPr>
                <w:noProof/>
                <w:webHidden/>
              </w:rPr>
              <w:t>52</w:t>
            </w:r>
            <w:r>
              <w:rPr>
                <w:noProof/>
                <w:webHidden/>
              </w:rPr>
              <w:fldChar w:fldCharType="end"/>
            </w:r>
          </w:hyperlink>
        </w:p>
        <w:p w14:paraId="25C7DA74" w14:textId="58B93072" w:rsidR="003514DD" w:rsidRDefault="003514DD">
          <w:pPr>
            <w:pStyle w:val="TOC2"/>
            <w:tabs>
              <w:tab w:val="right" w:leader="dot" w:pos="9350"/>
            </w:tabs>
            <w:rPr>
              <w:rFonts w:asciiTheme="minorHAnsi" w:eastAsiaTheme="minorEastAsia" w:hAnsiTheme="minorHAnsi"/>
              <w:noProof/>
              <w:szCs w:val="24"/>
            </w:rPr>
          </w:pPr>
          <w:hyperlink w:anchor="_Toc165928936" w:history="1">
            <w:r w:rsidRPr="003C3E86">
              <w:rPr>
                <w:rStyle w:val="Hyperlink"/>
                <w:noProof/>
              </w:rPr>
              <w:t>E.2 Port Knocking and Protection</w:t>
            </w:r>
            <w:r>
              <w:rPr>
                <w:noProof/>
                <w:webHidden/>
              </w:rPr>
              <w:tab/>
            </w:r>
            <w:r>
              <w:rPr>
                <w:noProof/>
                <w:webHidden/>
              </w:rPr>
              <w:fldChar w:fldCharType="begin"/>
            </w:r>
            <w:r>
              <w:rPr>
                <w:noProof/>
                <w:webHidden/>
              </w:rPr>
              <w:instrText xml:space="preserve"> PAGEREF _Toc165928936 \h </w:instrText>
            </w:r>
            <w:r>
              <w:rPr>
                <w:noProof/>
                <w:webHidden/>
              </w:rPr>
            </w:r>
            <w:r>
              <w:rPr>
                <w:noProof/>
                <w:webHidden/>
              </w:rPr>
              <w:fldChar w:fldCharType="separate"/>
            </w:r>
            <w:r w:rsidR="00CE3E44">
              <w:rPr>
                <w:noProof/>
                <w:webHidden/>
              </w:rPr>
              <w:t>52</w:t>
            </w:r>
            <w:r>
              <w:rPr>
                <w:noProof/>
                <w:webHidden/>
              </w:rPr>
              <w:fldChar w:fldCharType="end"/>
            </w:r>
          </w:hyperlink>
        </w:p>
        <w:p w14:paraId="7F145866" w14:textId="191778E0" w:rsidR="003514DD" w:rsidRDefault="003514DD">
          <w:pPr>
            <w:pStyle w:val="TOC2"/>
            <w:tabs>
              <w:tab w:val="right" w:leader="dot" w:pos="9350"/>
            </w:tabs>
            <w:rPr>
              <w:rFonts w:asciiTheme="minorHAnsi" w:eastAsiaTheme="minorEastAsia" w:hAnsiTheme="minorHAnsi"/>
              <w:noProof/>
              <w:szCs w:val="24"/>
            </w:rPr>
          </w:pPr>
          <w:hyperlink w:anchor="_Toc165928937" w:history="1">
            <w:r w:rsidRPr="003C3E86">
              <w:rPr>
                <w:rStyle w:val="Hyperlink"/>
                <w:noProof/>
              </w:rPr>
              <w:t>E.3 SQL Injection Preventions</w:t>
            </w:r>
            <w:r>
              <w:rPr>
                <w:noProof/>
                <w:webHidden/>
              </w:rPr>
              <w:tab/>
            </w:r>
            <w:r>
              <w:rPr>
                <w:noProof/>
                <w:webHidden/>
              </w:rPr>
              <w:fldChar w:fldCharType="begin"/>
            </w:r>
            <w:r>
              <w:rPr>
                <w:noProof/>
                <w:webHidden/>
              </w:rPr>
              <w:instrText xml:space="preserve"> PAGEREF _Toc165928937 \h </w:instrText>
            </w:r>
            <w:r>
              <w:rPr>
                <w:noProof/>
                <w:webHidden/>
              </w:rPr>
            </w:r>
            <w:r>
              <w:rPr>
                <w:noProof/>
                <w:webHidden/>
              </w:rPr>
              <w:fldChar w:fldCharType="separate"/>
            </w:r>
            <w:r w:rsidR="00CE3E44">
              <w:rPr>
                <w:noProof/>
                <w:webHidden/>
              </w:rPr>
              <w:t>52</w:t>
            </w:r>
            <w:r>
              <w:rPr>
                <w:noProof/>
                <w:webHidden/>
              </w:rPr>
              <w:fldChar w:fldCharType="end"/>
            </w:r>
          </w:hyperlink>
        </w:p>
        <w:p w14:paraId="4A902D1A" w14:textId="68BA619F" w:rsidR="003514DD" w:rsidRDefault="003514DD">
          <w:pPr>
            <w:pStyle w:val="TOC2"/>
            <w:tabs>
              <w:tab w:val="right" w:leader="dot" w:pos="9350"/>
            </w:tabs>
            <w:rPr>
              <w:rFonts w:asciiTheme="minorHAnsi" w:eastAsiaTheme="minorEastAsia" w:hAnsiTheme="minorHAnsi"/>
              <w:noProof/>
              <w:szCs w:val="24"/>
            </w:rPr>
          </w:pPr>
          <w:hyperlink w:anchor="_Toc165928938" w:history="1">
            <w:r w:rsidRPr="003C3E86">
              <w:rPr>
                <w:rStyle w:val="Hyperlink"/>
                <w:noProof/>
              </w:rPr>
              <w:t>E.4 Cross Sie Scripting Injection Preventions</w:t>
            </w:r>
            <w:r>
              <w:rPr>
                <w:noProof/>
                <w:webHidden/>
              </w:rPr>
              <w:tab/>
            </w:r>
            <w:r>
              <w:rPr>
                <w:noProof/>
                <w:webHidden/>
              </w:rPr>
              <w:fldChar w:fldCharType="begin"/>
            </w:r>
            <w:r>
              <w:rPr>
                <w:noProof/>
                <w:webHidden/>
              </w:rPr>
              <w:instrText xml:space="preserve"> PAGEREF _Toc165928938 \h </w:instrText>
            </w:r>
            <w:r>
              <w:rPr>
                <w:noProof/>
                <w:webHidden/>
              </w:rPr>
            </w:r>
            <w:r>
              <w:rPr>
                <w:noProof/>
                <w:webHidden/>
              </w:rPr>
              <w:fldChar w:fldCharType="separate"/>
            </w:r>
            <w:r w:rsidR="00CE3E44">
              <w:rPr>
                <w:noProof/>
                <w:webHidden/>
              </w:rPr>
              <w:t>53</w:t>
            </w:r>
            <w:r>
              <w:rPr>
                <w:noProof/>
                <w:webHidden/>
              </w:rPr>
              <w:fldChar w:fldCharType="end"/>
            </w:r>
          </w:hyperlink>
        </w:p>
        <w:p w14:paraId="181F1597" w14:textId="21AF6737" w:rsidR="003514DD" w:rsidRDefault="003514DD">
          <w:pPr>
            <w:pStyle w:val="TOC2"/>
            <w:tabs>
              <w:tab w:val="right" w:leader="dot" w:pos="9350"/>
            </w:tabs>
            <w:rPr>
              <w:rFonts w:asciiTheme="minorHAnsi" w:eastAsiaTheme="minorEastAsia" w:hAnsiTheme="minorHAnsi"/>
              <w:noProof/>
              <w:szCs w:val="24"/>
            </w:rPr>
          </w:pPr>
          <w:hyperlink w:anchor="_Toc165928939" w:history="1">
            <w:r w:rsidRPr="003C3E86">
              <w:rPr>
                <w:rStyle w:val="Hyperlink"/>
                <w:noProof/>
              </w:rPr>
              <w:t>E.5 Prevention of Cryptanalysis Attacks</w:t>
            </w:r>
            <w:r>
              <w:rPr>
                <w:noProof/>
                <w:webHidden/>
              </w:rPr>
              <w:tab/>
            </w:r>
            <w:r>
              <w:rPr>
                <w:noProof/>
                <w:webHidden/>
              </w:rPr>
              <w:fldChar w:fldCharType="begin"/>
            </w:r>
            <w:r>
              <w:rPr>
                <w:noProof/>
                <w:webHidden/>
              </w:rPr>
              <w:instrText xml:space="preserve"> PAGEREF _Toc165928939 \h </w:instrText>
            </w:r>
            <w:r>
              <w:rPr>
                <w:noProof/>
                <w:webHidden/>
              </w:rPr>
            </w:r>
            <w:r>
              <w:rPr>
                <w:noProof/>
                <w:webHidden/>
              </w:rPr>
              <w:fldChar w:fldCharType="separate"/>
            </w:r>
            <w:r w:rsidR="00CE3E44">
              <w:rPr>
                <w:noProof/>
                <w:webHidden/>
              </w:rPr>
              <w:t>54</w:t>
            </w:r>
            <w:r>
              <w:rPr>
                <w:noProof/>
                <w:webHidden/>
              </w:rPr>
              <w:fldChar w:fldCharType="end"/>
            </w:r>
          </w:hyperlink>
        </w:p>
        <w:p w14:paraId="7B8BFED8" w14:textId="5B172596" w:rsidR="003514DD" w:rsidRDefault="003514DD">
          <w:pPr>
            <w:pStyle w:val="TOC2"/>
            <w:tabs>
              <w:tab w:val="right" w:leader="dot" w:pos="9350"/>
            </w:tabs>
            <w:rPr>
              <w:rFonts w:asciiTheme="minorHAnsi" w:eastAsiaTheme="minorEastAsia" w:hAnsiTheme="minorHAnsi"/>
              <w:noProof/>
              <w:szCs w:val="24"/>
            </w:rPr>
          </w:pPr>
          <w:hyperlink w:anchor="_Toc165928940" w:history="1">
            <w:r w:rsidRPr="003C3E86">
              <w:rPr>
                <w:rStyle w:val="Hyperlink"/>
                <w:noProof/>
              </w:rPr>
              <w:t>E.6 Methods to Mitigate Man in the Middle Attacks for a Security Analyst</w:t>
            </w:r>
            <w:r>
              <w:rPr>
                <w:noProof/>
                <w:webHidden/>
              </w:rPr>
              <w:tab/>
            </w:r>
            <w:r>
              <w:rPr>
                <w:noProof/>
                <w:webHidden/>
              </w:rPr>
              <w:fldChar w:fldCharType="begin"/>
            </w:r>
            <w:r>
              <w:rPr>
                <w:noProof/>
                <w:webHidden/>
              </w:rPr>
              <w:instrText xml:space="preserve"> PAGEREF _Toc165928940 \h </w:instrText>
            </w:r>
            <w:r>
              <w:rPr>
                <w:noProof/>
                <w:webHidden/>
              </w:rPr>
            </w:r>
            <w:r>
              <w:rPr>
                <w:noProof/>
                <w:webHidden/>
              </w:rPr>
              <w:fldChar w:fldCharType="separate"/>
            </w:r>
            <w:r w:rsidR="00CE3E44">
              <w:rPr>
                <w:noProof/>
                <w:webHidden/>
              </w:rPr>
              <w:t>54</w:t>
            </w:r>
            <w:r>
              <w:rPr>
                <w:noProof/>
                <w:webHidden/>
              </w:rPr>
              <w:fldChar w:fldCharType="end"/>
            </w:r>
          </w:hyperlink>
        </w:p>
        <w:p w14:paraId="44BC9F20" w14:textId="6B6B64FB" w:rsidR="003514DD" w:rsidRDefault="003514DD">
          <w:pPr>
            <w:pStyle w:val="TOC2"/>
            <w:tabs>
              <w:tab w:val="right" w:leader="dot" w:pos="9350"/>
            </w:tabs>
            <w:rPr>
              <w:rFonts w:asciiTheme="minorHAnsi" w:eastAsiaTheme="minorEastAsia" w:hAnsiTheme="minorHAnsi"/>
              <w:noProof/>
              <w:szCs w:val="24"/>
            </w:rPr>
          </w:pPr>
          <w:hyperlink w:anchor="_Toc165928941" w:history="1">
            <w:r w:rsidRPr="003C3E86">
              <w:rPr>
                <w:rStyle w:val="Hyperlink"/>
                <w:noProof/>
              </w:rPr>
              <w:t>E.7 Social Engineering Attacks Protection for Companies</w:t>
            </w:r>
            <w:r>
              <w:rPr>
                <w:noProof/>
                <w:webHidden/>
              </w:rPr>
              <w:tab/>
            </w:r>
            <w:r>
              <w:rPr>
                <w:noProof/>
                <w:webHidden/>
              </w:rPr>
              <w:fldChar w:fldCharType="begin"/>
            </w:r>
            <w:r>
              <w:rPr>
                <w:noProof/>
                <w:webHidden/>
              </w:rPr>
              <w:instrText xml:space="preserve"> PAGEREF _Toc165928941 \h </w:instrText>
            </w:r>
            <w:r>
              <w:rPr>
                <w:noProof/>
                <w:webHidden/>
              </w:rPr>
            </w:r>
            <w:r>
              <w:rPr>
                <w:noProof/>
                <w:webHidden/>
              </w:rPr>
              <w:fldChar w:fldCharType="separate"/>
            </w:r>
            <w:r w:rsidR="00CE3E44">
              <w:rPr>
                <w:noProof/>
                <w:webHidden/>
              </w:rPr>
              <w:t>55</w:t>
            </w:r>
            <w:r>
              <w:rPr>
                <w:noProof/>
                <w:webHidden/>
              </w:rPr>
              <w:fldChar w:fldCharType="end"/>
            </w:r>
          </w:hyperlink>
        </w:p>
        <w:p w14:paraId="133175CE" w14:textId="391255D2" w:rsidR="003514DD" w:rsidRDefault="003514DD">
          <w:pPr>
            <w:pStyle w:val="TOC2"/>
            <w:tabs>
              <w:tab w:val="right" w:leader="dot" w:pos="9350"/>
            </w:tabs>
            <w:rPr>
              <w:rFonts w:asciiTheme="minorHAnsi" w:eastAsiaTheme="minorEastAsia" w:hAnsiTheme="minorHAnsi"/>
              <w:noProof/>
              <w:szCs w:val="24"/>
            </w:rPr>
          </w:pPr>
          <w:hyperlink w:anchor="_Toc165928942" w:history="1">
            <w:r w:rsidRPr="003C3E86">
              <w:rPr>
                <w:rStyle w:val="Hyperlink"/>
                <w:noProof/>
              </w:rPr>
              <w:t>E.8 Protection against DoS Attacks for Companies</w:t>
            </w:r>
            <w:r>
              <w:rPr>
                <w:noProof/>
                <w:webHidden/>
              </w:rPr>
              <w:tab/>
            </w:r>
            <w:r>
              <w:rPr>
                <w:noProof/>
                <w:webHidden/>
              </w:rPr>
              <w:fldChar w:fldCharType="begin"/>
            </w:r>
            <w:r>
              <w:rPr>
                <w:noProof/>
                <w:webHidden/>
              </w:rPr>
              <w:instrText xml:space="preserve"> PAGEREF _Toc165928942 \h </w:instrText>
            </w:r>
            <w:r>
              <w:rPr>
                <w:noProof/>
                <w:webHidden/>
              </w:rPr>
            </w:r>
            <w:r>
              <w:rPr>
                <w:noProof/>
                <w:webHidden/>
              </w:rPr>
              <w:fldChar w:fldCharType="separate"/>
            </w:r>
            <w:r w:rsidR="00CE3E44">
              <w:rPr>
                <w:noProof/>
                <w:webHidden/>
              </w:rPr>
              <w:t>55</w:t>
            </w:r>
            <w:r>
              <w:rPr>
                <w:noProof/>
                <w:webHidden/>
              </w:rPr>
              <w:fldChar w:fldCharType="end"/>
            </w:r>
          </w:hyperlink>
        </w:p>
        <w:p w14:paraId="6B8117E1" w14:textId="4F978084" w:rsidR="003514DD" w:rsidRDefault="003514DD">
          <w:pPr>
            <w:pStyle w:val="TOC2"/>
            <w:tabs>
              <w:tab w:val="right" w:leader="dot" w:pos="9350"/>
            </w:tabs>
            <w:rPr>
              <w:rFonts w:asciiTheme="minorHAnsi" w:eastAsiaTheme="minorEastAsia" w:hAnsiTheme="minorHAnsi"/>
              <w:noProof/>
              <w:szCs w:val="24"/>
            </w:rPr>
          </w:pPr>
          <w:hyperlink w:anchor="_Toc165928943" w:history="1">
            <w:r w:rsidRPr="003C3E86">
              <w:rPr>
                <w:rStyle w:val="Hyperlink"/>
                <w:noProof/>
              </w:rPr>
              <w:t>E.9 Intrusion Detection and Prevention Systems</w:t>
            </w:r>
            <w:r>
              <w:rPr>
                <w:noProof/>
                <w:webHidden/>
              </w:rPr>
              <w:tab/>
            </w:r>
            <w:r>
              <w:rPr>
                <w:noProof/>
                <w:webHidden/>
              </w:rPr>
              <w:fldChar w:fldCharType="begin"/>
            </w:r>
            <w:r>
              <w:rPr>
                <w:noProof/>
                <w:webHidden/>
              </w:rPr>
              <w:instrText xml:space="preserve"> PAGEREF _Toc165928943 \h </w:instrText>
            </w:r>
            <w:r>
              <w:rPr>
                <w:noProof/>
                <w:webHidden/>
              </w:rPr>
            </w:r>
            <w:r>
              <w:rPr>
                <w:noProof/>
                <w:webHidden/>
              </w:rPr>
              <w:fldChar w:fldCharType="separate"/>
            </w:r>
            <w:r w:rsidR="00CE3E44">
              <w:rPr>
                <w:noProof/>
                <w:webHidden/>
              </w:rPr>
              <w:t>56</w:t>
            </w:r>
            <w:r>
              <w:rPr>
                <w:noProof/>
                <w:webHidden/>
              </w:rPr>
              <w:fldChar w:fldCharType="end"/>
            </w:r>
          </w:hyperlink>
        </w:p>
        <w:p w14:paraId="527E0DD8" w14:textId="263110FB" w:rsidR="003514DD" w:rsidRDefault="003514DD">
          <w:pPr>
            <w:pStyle w:val="TOC3"/>
            <w:tabs>
              <w:tab w:val="right" w:leader="dot" w:pos="9350"/>
            </w:tabs>
            <w:rPr>
              <w:rFonts w:asciiTheme="minorHAnsi" w:eastAsiaTheme="minorEastAsia" w:hAnsiTheme="minorHAnsi"/>
              <w:noProof/>
              <w:szCs w:val="24"/>
            </w:rPr>
          </w:pPr>
          <w:hyperlink w:anchor="_Toc165928944" w:history="1">
            <w:r w:rsidRPr="003C3E86">
              <w:rPr>
                <w:rStyle w:val="Hyperlink"/>
                <w:noProof/>
              </w:rPr>
              <w:t>E.9.1 Differences between IDS and IPS</w:t>
            </w:r>
            <w:r>
              <w:rPr>
                <w:noProof/>
                <w:webHidden/>
              </w:rPr>
              <w:tab/>
            </w:r>
            <w:r>
              <w:rPr>
                <w:noProof/>
                <w:webHidden/>
              </w:rPr>
              <w:fldChar w:fldCharType="begin"/>
            </w:r>
            <w:r>
              <w:rPr>
                <w:noProof/>
                <w:webHidden/>
              </w:rPr>
              <w:instrText xml:space="preserve"> PAGEREF _Toc165928944 \h </w:instrText>
            </w:r>
            <w:r>
              <w:rPr>
                <w:noProof/>
                <w:webHidden/>
              </w:rPr>
            </w:r>
            <w:r>
              <w:rPr>
                <w:noProof/>
                <w:webHidden/>
              </w:rPr>
              <w:fldChar w:fldCharType="separate"/>
            </w:r>
            <w:r w:rsidR="00CE3E44">
              <w:rPr>
                <w:noProof/>
                <w:webHidden/>
              </w:rPr>
              <w:t>56</w:t>
            </w:r>
            <w:r>
              <w:rPr>
                <w:noProof/>
                <w:webHidden/>
              </w:rPr>
              <w:fldChar w:fldCharType="end"/>
            </w:r>
          </w:hyperlink>
        </w:p>
        <w:p w14:paraId="48E60217" w14:textId="1A7A725F" w:rsidR="003514DD" w:rsidRDefault="003514DD">
          <w:pPr>
            <w:pStyle w:val="TOC3"/>
            <w:tabs>
              <w:tab w:val="right" w:leader="dot" w:pos="9350"/>
            </w:tabs>
            <w:rPr>
              <w:rFonts w:asciiTheme="minorHAnsi" w:eastAsiaTheme="minorEastAsia" w:hAnsiTheme="minorHAnsi"/>
              <w:noProof/>
              <w:szCs w:val="24"/>
            </w:rPr>
          </w:pPr>
          <w:hyperlink w:anchor="_Toc165928945" w:history="1">
            <w:r w:rsidRPr="003C3E86">
              <w:rPr>
                <w:rStyle w:val="Hyperlink"/>
                <w:noProof/>
              </w:rPr>
              <w:t>E.9.2 Scenario Assessment</w:t>
            </w:r>
            <w:r>
              <w:rPr>
                <w:noProof/>
                <w:webHidden/>
              </w:rPr>
              <w:tab/>
            </w:r>
            <w:r>
              <w:rPr>
                <w:noProof/>
                <w:webHidden/>
              </w:rPr>
              <w:fldChar w:fldCharType="begin"/>
            </w:r>
            <w:r>
              <w:rPr>
                <w:noProof/>
                <w:webHidden/>
              </w:rPr>
              <w:instrText xml:space="preserve"> PAGEREF _Toc165928945 \h </w:instrText>
            </w:r>
            <w:r>
              <w:rPr>
                <w:noProof/>
                <w:webHidden/>
              </w:rPr>
            </w:r>
            <w:r>
              <w:rPr>
                <w:noProof/>
                <w:webHidden/>
              </w:rPr>
              <w:fldChar w:fldCharType="separate"/>
            </w:r>
            <w:r w:rsidR="00CE3E44">
              <w:rPr>
                <w:noProof/>
                <w:webHidden/>
              </w:rPr>
              <w:t>56</w:t>
            </w:r>
            <w:r>
              <w:rPr>
                <w:noProof/>
                <w:webHidden/>
              </w:rPr>
              <w:fldChar w:fldCharType="end"/>
            </w:r>
          </w:hyperlink>
        </w:p>
        <w:p w14:paraId="3AEB1867" w14:textId="35C2628B" w:rsidR="003514DD" w:rsidRDefault="003514DD">
          <w:pPr>
            <w:pStyle w:val="TOC1"/>
            <w:tabs>
              <w:tab w:val="right" w:leader="dot" w:pos="9350"/>
            </w:tabs>
            <w:rPr>
              <w:rFonts w:asciiTheme="minorHAnsi" w:eastAsiaTheme="minorEastAsia" w:hAnsiTheme="minorHAnsi"/>
              <w:noProof/>
              <w:szCs w:val="24"/>
            </w:rPr>
          </w:pPr>
          <w:hyperlink w:anchor="_Toc165928946" w:history="1">
            <w:r w:rsidRPr="003C3E86">
              <w:rPr>
                <w:rStyle w:val="Hyperlink"/>
                <w:noProof/>
              </w:rPr>
              <w:t>References</w:t>
            </w:r>
            <w:r>
              <w:rPr>
                <w:noProof/>
                <w:webHidden/>
              </w:rPr>
              <w:tab/>
            </w:r>
            <w:r>
              <w:rPr>
                <w:noProof/>
                <w:webHidden/>
              </w:rPr>
              <w:fldChar w:fldCharType="begin"/>
            </w:r>
            <w:r>
              <w:rPr>
                <w:noProof/>
                <w:webHidden/>
              </w:rPr>
              <w:instrText xml:space="preserve"> PAGEREF _Toc165928946 \h </w:instrText>
            </w:r>
            <w:r>
              <w:rPr>
                <w:noProof/>
                <w:webHidden/>
              </w:rPr>
            </w:r>
            <w:r>
              <w:rPr>
                <w:noProof/>
                <w:webHidden/>
              </w:rPr>
              <w:fldChar w:fldCharType="separate"/>
            </w:r>
            <w:r w:rsidR="00CE3E44">
              <w:rPr>
                <w:noProof/>
                <w:webHidden/>
              </w:rPr>
              <w:t>I</w:t>
            </w:r>
            <w:r>
              <w:rPr>
                <w:noProof/>
                <w:webHidden/>
              </w:rPr>
              <w:fldChar w:fldCharType="end"/>
            </w:r>
          </w:hyperlink>
        </w:p>
        <w:p w14:paraId="6D55EE63" w14:textId="6813FE68" w:rsidR="00C01EA1" w:rsidRDefault="00C01EA1" w:rsidP="00C01EA1">
          <w:r w:rsidRPr="00C01EA1">
            <w:rPr>
              <w:rFonts w:cs="Times New Roman"/>
              <w:b/>
              <w:bCs/>
              <w:noProof/>
            </w:rPr>
            <w:fldChar w:fldCharType="end"/>
          </w:r>
        </w:p>
      </w:sdtContent>
    </w:sdt>
    <w:p w14:paraId="7E56452A" w14:textId="77777777" w:rsidR="00C01EA1" w:rsidRDefault="00C01EA1">
      <w:pPr>
        <w:spacing w:line="259" w:lineRule="auto"/>
        <w:jc w:val="left"/>
      </w:pPr>
      <w:r>
        <w:br w:type="page"/>
      </w:r>
    </w:p>
    <w:p w14:paraId="23D8E578" w14:textId="77777777" w:rsidR="00C01EA1" w:rsidRDefault="00C01EA1" w:rsidP="00C01EA1">
      <w:pPr>
        <w:pStyle w:val="Heading1"/>
      </w:pPr>
      <w:bookmarkStart w:id="0" w:name="_Toc165928884"/>
      <w:r>
        <w:lastRenderedPageBreak/>
        <w:t>List of Tables</w:t>
      </w:r>
      <w:bookmarkEnd w:id="0"/>
    </w:p>
    <w:p w14:paraId="6210CCE2" w14:textId="0BA43859" w:rsidR="00C01EA1" w:rsidRDefault="00C01EA1" w:rsidP="00C01EA1">
      <w:pPr>
        <w:pStyle w:val="TableofFigures"/>
        <w:tabs>
          <w:tab w:val="right" w:leader="dot" w:pos="9350"/>
        </w:tabs>
        <w:spacing w:after="80"/>
        <w:rPr>
          <w:noProof/>
        </w:rPr>
      </w:pPr>
      <w:r>
        <w:fldChar w:fldCharType="begin"/>
      </w:r>
      <w:r>
        <w:instrText xml:space="preserve"> TOC \h \z \c "Table" </w:instrText>
      </w:r>
      <w:r>
        <w:fldChar w:fldCharType="separate"/>
      </w:r>
      <w:hyperlink w:anchor="_Toc165928651" w:history="1">
        <w:r w:rsidRPr="00870773">
          <w:rPr>
            <w:rStyle w:val="Hyperlink"/>
            <w:noProof/>
          </w:rPr>
          <w:t>Table 1: Virtual machine IPs</w:t>
        </w:r>
        <w:r>
          <w:rPr>
            <w:noProof/>
            <w:webHidden/>
          </w:rPr>
          <w:tab/>
        </w:r>
        <w:r>
          <w:rPr>
            <w:noProof/>
            <w:webHidden/>
          </w:rPr>
          <w:fldChar w:fldCharType="begin"/>
        </w:r>
        <w:r>
          <w:rPr>
            <w:noProof/>
            <w:webHidden/>
          </w:rPr>
          <w:instrText xml:space="preserve"> PAGEREF _Toc165928651 \h </w:instrText>
        </w:r>
        <w:r>
          <w:rPr>
            <w:noProof/>
            <w:webHidden/>
          </w:rPr>
        </w:r>
        <w:r>
          <w:rPr>
            <w:noProof/>
            <w:webHidden/>
          </w:rPr>
          <w:fldChar w:fldCharType="separate"/>
        </w:r>
        <w:r w:rsidR="00CE3E44">
          <w:rPr>
            <w:noProof/>
            <w:webHidden/>
          </w:rPr>
          <w:t>1</w:t>
        </w:r>
        <w:r>
          <w:rPr>
            <w:noProof/>
            <w:webHidden/>
          </w:rPr>
          <w:fldChar w:fldCharType="end"/>
        </w:r>
      </w:hyperlink>
    </w:p>
    <w:p w14:paraId="3990E7B9" w14:textId="7D66CF87" w:rsidR="00C01EA1" w:rsidRDefault="00C01EA1" w:rsidP="00C01EA1">
      <w:pPr>
        <w:pStyle w:val="TableofFigures"/>
        <w:tabs>
          <w:tab w:val="right" w:leader="dot" w:pos="9350"/>
        </w:tabs>
        <w:spacing w:after="80"/>
        <w:rPr>
          <w:noProof/>
        </w:rPr>
      </w:pPr>
      <w:hyperlink w:anchor="_Toc165928652" w:history="1">
        <w:r w:rsidRPr="00870773">
          <w:rPr>
            <w:rStyle w:val="Hyperlink"/>
            <w:noProof/>
          </w:rPr>
          <w:t>Table 2: Scenario assessment (OSINT)</w:t>
        </w:r>
        <w:r>
          <w:rPr>
            <w:noProof/>
            <w:webHidden/>
          </w:rPr>
          <w:tab/>
        </w:r>
        <w:r>
          <w:rPr>
            <w:noProof/>
            <w:webHidden/>
          </w:rPr>
          <w:fldChar w:fldCharType="begin"/>
        </w:r>
        <w:r>
          <w:rPr>
            <w:noProof/>
            <w:webHidden/>
          </w:rPr>
          <w:instrText xml:space="preserve"> PAGEREF _Toc165928652 \h </w:instrText>
        </w:r>
        <w:r>
          <w:rPr>
            <w:noProof/>
            <w:webHidden/>
          </w:rPr>
        </w:r>
        <w:r>
          <w:rPr>
            <w:noProof/>
            <w:webHidden/>
          </w:rPr>
          <w:fldChar w:fldCharType="separate"/>
        </w:r>
        <w:r w:rsidR="00CE3E44">
          <w:rPr>
            <w:noProof/>
            <w:webHidden/>
          </w:rPr>
          <w:t>9</w:t>
        </w:r>
        <w:r>
          <w:rPr>
            <w:noProof/>
            <w:webHidden/>
          </w:rPr>
          <w:fldChar w:fldCharType="end"/>
        </w:r>
      </w:hyperlink>
    </w:p>
    <w:p w14:paraId="07167416" w14:textId="3153E5C6" w:rsidR="00C01EA1" w:rsidRDefault="00C01EA1" w:rsidP="00C01EA1">
      <w:pPr>
        <w:pStyle w:val="TableofFigures"/>
        <w:tabs>
          <w:tab w:val="right" w:leader="dot" w:pos="9350"/>
        </w:tabs>
        <w:spacing w:after="80"/>
        <w:rPr>
          <w:noProof/>
        </w:rPr>
      </w:pPr>
      <w:hyperlink w:anchor="_Toc165928653" w:history="1">
        <w:r w:rsidRPr="00870773">
          <w:rPr>
            <w:rStyle w:val="Hyperlink"/>
            <w:noProof/>
          </w:rPr>
          <w:t>Table 3: Ports applicability to scenario</w:t>
        </w:r>
        <w:r>
          <w:rPr>
            <w:noProof/>
            <w:webHidden/>
          </w:rPr>
          <w:tab/>
        </w:r>
        <w:r>
          <w:rPr>
            <w:noProof/>
            <w:webHidden/>
          </w:rPr>
          <w:fldChar w:fldCharType="begin"/>
        </w:r>
        <w:r>
          <w:rPr>
            <w:noProof/>
            <w:webHidden/>
          </w:rPr>
          <w:instrText xml:space="preserve"> PAGEREF _Toc165928653 \h </w:instrText>
        </w:r>
        <w:r>
          <w:rPr>
            <w:noProof/>
            <w:webHidden/>
          </w:rPr>
        </w:r>
        <w:r>
          <w:rPr>
            <w:noProof/>
            <w:webHidden/>
          </w:rPr>
          <w:fldChar w:fldCharType="separate"/>
        </w:r>
        <w:r w:rsidR="00CE3E44">
          <w:rPr>
            <w:noProof/>
            <w:webHidden/>
          </w:rPr>
          <w:t>20</w:t>
        </w:r>
        <w:r>
          <w:rPr>
            <w:noProof/>
            <w:webHidden/>
          </w:rPr>
          <w:fldChar w:fldCharType="end"/>
        </w:r>
      </w:hyperlink>
    </w:p>
    <w:p w14:paraId="01DB5833" w14:textId="77777777" w:rsidR="00C01EA1" w:rsidRDefault="00C01EA1" w:rsidP="00C01EA1">
      <w:pPr>
        <w:pStyle w:val="Heading1"/>
      </w:pPr>
      <w:r>
        <w:fldChar w:fldCharType="end"/>
      </w:r>
      <w:bookmarkStart w:id="1" w:name="_Toc165928885"/>
      <w:r>
        <w:t>List of Figures</w:t>
      </w:r>
      <w:bookmarkEnd w:id="1"/>
    </w:p>
    <w:p w14:paraId="54481B23" w14:textId="2EC24113" w:rsidR="00C01EA1" w:rsidRDefault="00C01EA1" w:rsidP="00C01EA1">
      <w:pPr>
        <w:pStyle w:val="TableofFigures"/>
        <w:tabs>
          <w:tab w:val="right" w:leader="dot" w:pos="9350"/>
        </w:tabs>
        <w:rPr>
          <w:rFonts w:asciiTheme="minorHAnsi" w:eastAsiaTheme="minorEastAsia" w:hAnsiTheme="minorHAnsi"/>
          <w:noProof/>
          <w:szCs w:val="24"/>
        </w:rPr>
      </w:pPr>
      <w:r>
        <w:fldChar w:fldCharType="begin"/>
      </w:r>
      <w:r>
        <w:instrText xml:space="preserve"> TOC \h \z \c "Figure" </w:instrText>
      </w:r>
      <w:r>
        <w:fldChar w:fldCharType="separate"/>
      </w:r>
      <w:hyperlink w:anchor="_Toc165928672" w:history="1">
        <w:r w:rsidRPr="00CF4266">
          <w:rPr>
            <w:rStyle w:val="Hyperlink"/>
            <w:noProof/>
          </w:rPr>
          <w:t>Figure 1: WHOIS results</w:t>
        </w:r>
        <w:r>
          <w:rPr>
            <w:noProof/>
            <w:webHidden/>
          </w:rPr>
          <w:tab/>
        </w:r>
        <w:r>
          <w:rPr>
            <w:noProof/>
            <w:webHidden/>
          </w:rPr>
          <w:fldChar w:fldCharType="begin"/>
        </w:r>
        <w:r>
          <w:rPr>
            <w:noProof/>
            <w:webHidden/>
          </w:rPr>
          <w:instrText xml:space="preserve"> PAGEREF _Toc165928672 \h </w:instrText>
        </w:r>
        <w:r>
          <w:rPr>
            <w:noProof/>
            <w:webHidden/>
          </w:rPr>
        </w:r>
        <w:r>
          <w:rPr>
            <w:noProof/>
            <w:webHidden/>
          </w:rPr>
          <w:fldChar w:fldCharType="separate"/>
        </w:r>
        <w:r w:rsidR="00CE3E44">
          <w:rPr>
            <w:noProof/>
            <w:webHidden/>
          </w:rPr>
          <w:t>2</w:t>
        </w:r>
        <w:r>
          <w:rPr>
            <w:noProof/>
            <w:webHidden/>
          </w:rPr>
          <w:fldChar w:fldCharType="end"/>
        </w:r>
      </w:hyperlink>
    </w:p>
    <w:p w14:paraId="6D45EB26" w14:textId="637A8151" w:rsidR="00C01EA1" w:rsidRDefault="00C01EA1" w:rsidP="00C01EA1">
      <w:pPr>
        <w:pStyle w:val="TableofFigures"/>
        <w:tabs>
          <w:tab w:val="right" w:leader="dot" w:pos="9350"/>
        </w:tabs>
        <w:rPr>
          <w:rFonts w:asciiTheme="minorHAnsi" w:eastAsiaTheme="minorEastAsia" w:hAnsiTheme="minorHAnsi"/>
          <w:noProof/>
          <w:szCs w:val="24"/>
        </w:rPr>
      </w:pPr>
      <w:hyperlink w:anchor="_Toc165928673" w:history="1">
        <w:r w:rsidRPr="00CF4266">
          <w:rPr>
            <w:rStyle w:val="Hyperlink"/>
            <w:noProof/>
          </w:rPr>
          <w:t>Figure 2: TheHarvester results</w:t>
        </w:r>
        <w:r>
          <w:rPr>
            <w:noProof/>
            <w:webHidden/>
          </w:rPr>
          <w:tab/>
        </w:r>
        <w:r>
          <w:rPr>
            <w:noProof/>
            <w:webHidden/>
          </w:rPr>
          <w:fldChar w:fldCharType="begin"/>
        </w:r>
        <w:r>
          <w:rPr>
            <w:noProof/>
            <w:webHidden/>
          </w:rPr>
          <w:instrText xml:space="preserve"> PAGEREF _Toc165928673 \h </w:instrText>
        </w:r>
        <w:r>
          <w:rPr>
            <w:noProof/>
            <w:webHidden/>
          </w:rPr>
        </w:r>
        <w:r>
          <w:rPr>
            <w:noProof/>
            <w:webHidden/>
          </w:rPr>
          <w:fldChar w:fldCharType="separate"/>
        </w:r>
        <w:r w:rsidR="00CE3E44">
          <w:rPr>
            <w:noProof/>
            <w:webHidden/>
          </w:rPr>
          <w:t>4</w:t>
        </w:r>
        <w:r>
          <w:rPr>
            <w:noProof/>
            <w:webHidden/>
          </w:rPr>
          <w:fldChar w:fldCharType="end"/>
        </w:r>
      </w:hyperlink>
    </w:p>
    <w:p w14:paraId="2E5AFE0D" w14:textId="7425345F" w:rsidR="00C01EA1" w:rsidRDefault="00C01EA1" w:rsidP="00C01EA1">
      <w:pPr>
        <w:pStyle w:val="TableofFigures"/>
        <w:tabs>
          <w:tab w:val="right" w:leader="dot" w:pos="9350"/>
        </w:tabs>
        <w:rPr>
          <w:rFonts w:asciiTheme="minorHAnsi" w:eastAsiaTheme="minorEastAsia" w:hAnsiTheme="minorHAnsi"/>
          <w:noProof/>
          <w:szCs w:val="24"/>
        </w:rPr>
      </w:pPr>
      <w:hyperlink w:anchor="_Toc165928674" w:history="1">
        <w:r w:rsidRPr="00CF4266">
          <w:rPr>
            <w:rStyle w:val="Hyperlink"/>
            <w:noProof/>
          </w:rPr>
          <w:t>Figure 3: The results for dnsenum (1/2)</w:t>
        </w:r>
        <w:r>
          <w:rPr>
            <w:noProof/>
            <w:webHidden/>
          </w:rPr>
          <w:tab/>
        </w:r>
        <w:r>
          <w:rPr>
            <w:noProof/>
            <w:webHidden/>
          </w:rPr>
          <w:fldChar w:fldCharType="begin"/>
        </w:r>
        <w:r>
          <w:rPr>
            <w:noProof/>
            <w:webHidden/>
          </w:rPr>
          <w:instrText xml:space="preserve"> PAGEREF _Toc165928674 \h </w:instrText>
        </w:r>
        <w:r>
          <w:rPr>
            <w:noProof/>
            <w:webHidden/>
          </w:rPr>
        </w:r>
        <w:r>
          <w:rPr>
            <w:noProof/>
            <w:webHidden/>
          </w:rPr>
          <w:fldChar w:fldCharType="separate"/>
        </w:r>
        <w:r w:rsidR="00CE3E44">
          <w:rPr>
            <w:noProof/>
            <w:webHidden/>
          </w:rPr>
          <w:t>6</w:t>
        </w:r>
        <w:r>
          <w:rPr>
            <w:noProof/>
            <w:webHidden/>
          </w:rPr>
          <w:fldChar w:fldCharType="end"/>
        </w:r>
      </w:hyperlink>
    </w:p>
    <w:p w14:paraId="73D10C44" w14:textId="73835EBE" w:rsidR="00C01EA1" w:rsidRDefault="00C01EA1" w:rsidP="00C01EA1">
      <w:pPr>
        <w:pStyle w:val="TableofFigures"/>
        <w:tabs>
          <w:tab w:val="right" w:leader="dot" w:pos="9350"/>
        </w:tabs>
        <w:rPr>
          <w:rFonts w:asciiTheme="minorHAnsi" w:eastAsiaTheme="minorEastAsia" w:hAnsiTheme="minorHAnsi"/>
          <w:noProof/>
          <w:szCs w:val="24"/>
        </w:rPr>
      </w:pPr>
      <w:hyperlink w:anchor="_Toc165928675" w:history="1">
        <w:r w:rsidRPr="00CF4266">
          <w:rPr>
            <w:rStyle w:val="Hyperlink"/>
            <w:noProof/>
          </w:rPr>
          <w:t>Figure 4: The results for dnsenum (2/2)</w:t>
        </w:r>
        <w:r>
          <w:rPr>
            <w:noProof/>
            <w:webHidden/>
          </w:rPr>
          <w:tab/>
        </w:r>
        <w:r>
          <w:rPr>
            <w:noProof/>
            <w:webHidden/>
          </w:rPr>
          <w:fldChar w:fldCharType="begin"/>
        </w:r>
        <w:r>
          <w:rPr>
            <w:noProof/>
            <w:webHidden/>
          </w:rPr>
          <w:instrText xml:space="preserve"> PAGEREF _Toc165928675 \h </w:instrText>
        </w:r>
        <w:r>
          <w:rPr>
            <w:noProof/>
            <w:webHidden/>
          </w:rPr>
        </w:r>
        <w:r>
          <w:rPr>
            <w:noProof/>
            <w:webHidden/>
          </w:rPr>
          <w:fldChar w:fldCharType="separate"/>
        </w:r>
        <w:r w:rsidR="00CE3E44">
          <w:rPr>
            <w:noProof/>
            <w:webHidden/>
          </w:rPr>
          <w:t>7</w:t>
        </w:r>
        <w:r>
          <w:rPr>
            <w:noProof/>
            <w:webHidden/>
          </w:rPr>
          <w:fldChar w:fldCharType="end"/>
        </w:r>
      </w:hyperlink>
    </w:p>
    <w:p w14:paraId="35D07AD9" w14:textId="6F5A0067" w:rsidR="00C01EA1" w:rsidRDefault="00C01EA1" w:rsidP="00C01EA1">
      <w:pPr>
        <w:pStyle w:val="TableofFigures"/>
        <w:tabs>
          <w:tab w:val="right" w:leader="dot" w:pos="9350"/>
        </w:tabs>
        <w:rPr>
          <w:rFonts w:asciiTheme="minorHAnsi" w:eastAsiaTheme="minorEastAsia" w:hAnsiTheme="minorHAnsi"/>
          <w:noProof/>
          <w:szCs w:val="24"/>
        </w:rPr>
      </w:pPr>
      <w:hyperlink w:anchor="_Toc165928676" w:history="1">
        <w:r w:rsidRPr="00CF4266">
          <w:rPr>
            <w:rStyle w:val="Hyperlink"/>
            <w:noProof/>
          </w:rPr>
          <w:t>Figure 5: DirBuster setup (1/2)</w:t>
        </w:r>
        <w:r>
          <w:rPr>
            <w:noProof/>
            <w:webHidden/>
          </w:rPr>
          <w:tab/>
        </w:r>
        <w:r>
          <w:rPr>
            <w:noProof/>
            <w:webHidden/>
          </w:rPr>
          <w:fldChar w:fldCharType="begin"/>
        </w:r>
        <w:r>
          <w:rPr>
            <w:noProof/>
            <w:webHidden/>
          </w:rPr>
          <w:instrText xml:space="preserve"> PAGEREF _Toc165928676 \h </w:instrText>
        </w:r>
        <w:r>
          <w:rPr>
            <w:noProof/>
            <w:webHidden/>
          </w:rPr>
        </w:r>
        <w:r>
          <w:rPr>
            <w:noProof/>
            <w:webHidden/>
          </w:rPr>
          <w:fldChar w:fldCharType="separate"/>
        </w:r>
        <w:r w:rsidR="00CE3E44">
          <w:rPr>
            <w:noProof/>
            <w:webHidden/>
          </w:rPr>
          <w:t>10</w:t>
        </w:r>
        <w:r>
          <w:rPr>
            <w:noProof/>
            <w:webHidden/>
          </w:rPr>
          <w:fldChar w:fldCharType="end"/>
        </w:r>
      </w:hyperlink>
    </w:p>
    <w:p w14:paraId="1A05B146" w14:textId="0902421A" w:rsidR="00C01EA1" w:rsidRDefault="00C01EA1" w:rsidP="00C01EA1">
      <w:pPr>
        <w:pStyle w:val="TableofFigures"/>
        <w:tabs>
          <w:tab w:val="right" w:leader="dot" w:pos="9350"/>
        </w:tabs>
        <w:rPr>
          <w:rFonts w:asciiTheme="minorHAnsi" w:eastAsiaTheme="minorEastAsia" w:hAnsiTheme="minorHAnsi"/>
          <w:noProof/>
          <w:szCs w:val="24"/>
        </w:rPr>
      </w:pPr>
      <w:hyperlink w:anchor="_Toc165928677" w:history="1">
        <w:r w:rsidRPr="00CF4266">
          <w:rPr>
            <w:rStyle w:val="Hyperlink"/>
            <w:noProof/>
          </w:rPr>
          <w:t>Figure 6: DirBuster setup (2/2)</w:t>
        </w:r>
        <w:r>
          <w:rPr>
            <w:noProof/>
            <w:webHidden/>
          </w:rPr>
          <w:tab/>
        </w:r>
        <w:r>
          <w:rPr>
            <w:noProof/>
            <w:webHidden/>
          </w:rPr>
          <w:fldChar w:fldCharType="begin"/>
        </w:r>
        <w:r>
          <w:rPr>
            <w:noProof/>
            <w:webHidden/>
          </w:rPr>
          <w:instrText xml:space="preserve"> PAGEREF _Toc165928677 \h </w:instrText>
        </w:r>
        <w:r>
          <w:rPr>
            <w:noProof/>
            <w:webHidden/>
          </w:rPr>
        </w:r>
        <w:r>
          <w:rPr>
            <w:noProof/>
            <w:webHidden/>
          </w:rPr>
          <w:fldChar w:fldCharType="separate"/>
        </w:r>
        <w:r w:rsidR="00CE3E44">
          <w:rPr>
            <w:noProof/>
            <w:webHidden/>
          </w:rPr>
          <w:t>11</w:t>
        </w:r>
        <w:r>
          <w:rPr>
            <w:noProof/>
            <w:webHidden/>
          </w:rPr>
          <w:fldChar w:fldCharType="end"/>
        </w:r>
      </w:hyperlink>
    </w:p>
    <w:p w14:paraId="676E871F" w14:textId="6155C445" w:rsidR="00C01EA1" w:rsidRDefault="00C01EA1" w:rsidP="00C01EA1">
      <w:pPr>
        <w:pStyle w:val="TableofFigures"/>
        <w:tabs>
          <w:tab w:val="right" w:leader="dot" w:pos="9350"/>
        </w:tabs>
        <w:rPr>
          <w:rFonts w:asciiTheme="minorHAnsi" w:eastAsiaTheme="minorEastAsia" w:hAnsiTheme="minorHAnsi"/>
          <w:noProof/>
          <w:szCs w:val="24"/>
        </w:rPr>
      </w:pPr>
      <w:hyperlink w:anchor="_Toc165928678" w:history="1">
        <w:r w:rsidRPr="00CF4266">
          <w:rPr>
            <w:rStyle w:val="Hyperlink"/>
            <w:noProof/>
          </w:rPr>
          <w:t>Figure 7: DirBuster results</w:t>
        </w:r>
        <w:r>
          <w:rPr>
            <w:noProof/>
            <w:webHidden/>
          </w:rPr>
          <w:tab/>
        </w:r>
        <w:r>
          <w:rPr>
            <w:noProof/>
            <w:webHidden/>
          </w:rPr>
          <w:fldChar w:fldCharType="begin"/>
        </w:r>
        <w:r>
          <w:rPr>
            <w:noProof/>
            <w:webHidden/>
          </w:rPr>
          <w:instrText xml:space="preserve"> PAGEREF _Toc165928678 \h </w:instrText>
        </w:r>
        <w:r>
          <w:rPr>
            <w:noProof/>
            <w:webHidden/>
          </w:rPr>
        </w:r>
        <w:r>
          <w:rPr>
            <w:noProof/>
            <w:webHidden/>
          </w:rPr>
          <w:fldChar w:fldCharType="separate"/>
        </w:r>
        <w:r w:rsidR="00CE3E44">
          <w:rPr>
            <w:noProof/>
            <w:webHidden/>
          </w:rPr>
          <w:t>12</w:t>
        </w:r>
        <w:r>
          <w:rPr>
            <w:noProof/>
            <w:webHidden/>
          </w:rPr>
          <w:fldChar w:fldCharType="end"/>
        </w:r>
      </w:hyperlink>
    </w:p>
    <w:p w14:paraId="16428F0D" w14:textId="5DD8292D" w:rsidR="00C01EA1" w:rsidRDefault="00C01EA1" w:rsidP="00C01EA1">
      <w:pPr>
        <w:pStyle w:val="TableofFigures"/>
        <w:tabs>
          <w:tab w:val="right" w:leader="dot" w:pos="9350"/>
        </w:tabs>
        <w:rPr>
          <w:rFonts w:asciiTheme="minorHAnsi" w:eastAsiaTheme="minorEastAsia" w:hAnsiTheme="minorHAnsi"/>
          <w:noProof/>
          <w:szCs w:val="24"/>
        </w:rPr>
      </w:pPr>
      <w:hyperlink w:anchor="_Toc165928679" w:history="1">
        <w:r w:rsidRPr="00CF4266">
          <w:rPr>
            <w:rStyle w:val="Hyperlink"/>
            <w:noProof/>
          </w:rPr>
          <w:t>Figure 8: View page source code</w:t>
        </w:r>
        <w:r>
          <w:rPr>
            <w:noProof/>
            <w:webHidden/>
          </w:rPr>
          <w:tab/>
        </w:r>
        <w:r>
          <w:rPr>
            <w:noProof/>
            <w:webHidden/>
          </w:rPr>
          <w:fldChar w:fldCharType="begin"/>
        </w:r>
        <w:r>
          <w:rPr>
            <w:noProof/>
            <w:webHidden/>
          </w:rPr>
          <w:instrText xml:space="preserve"> PAGEREF _Toc165928679 \h </w:instrText>
        </w:r>
        <w:r>
          <w:rPr>
            <w:noProof/>
            <w:webHidden/>
          </w:rPr>
        </w:r>
        <w:r>
          <w:rPr>
            <w:noProof/>
            <w:webHidden/>
          </w:rPr>
          <w:fldChar w:fldCharType="separate"/>
        </w:r>
        <w:r w:rsidR="00CE3E44">
          <w:rPr>
            <w:noProof/>
            <w:webHidden/>
          </w:rPr>
          <w:t>13</w:t>
        </w:r>
        <w:r>
          <w:rPr>
            <w:noProof/>
            <w:webHidden/>
          </w:rPr>
          <w:fldChar w:fldCharType="end"/>
        </w:r>
      </w:hyperlink>
    </w:p>
    <w:p w14:paraId="12769096" w14:textId="37B95559" w:rsidR="00C01EA1" w:rsidRDefault="00C01EA1" w:rsidP="00C01EA1">
      <w:pPr>
        <w:pStyle w:val="TableofFigures"/>
        <w:tabs>
          <w:tab w:val="right" w:leader="dot" w:pos="9350"/>
        </w:tabs>
        <w:rPr>
          <w:rFonts w:asciiTheme="minorHAnsi" w:eastAsiaTheme="minorEastAsia" w:hAnsiTheme="minorHAnsi"/>
          <w:noProof/>
          <w:szCs w:val="24"/>
        </w:rPr>
      </w:pPr>
      <w:hyperlink w:anchor="_Toc165928680" w:history="1">
        <w:r w:rsidRPr="00CF4266">
          <w:rPr>
            <w:rStyle w:val="Hyperlink"/>
            <w:noProof/>
          </w:rPr>
          <w:t>Figure 9: Access robots.txt</w:t>
        </w:r>
        <w:r>
          <w:rPr>
            <w:noProof/>
            <w:webHidden/>
          </w:rPr>
          <w:tab/>
        </w:r>
        <w:r>
          <w:rPr>
            <w:noProof/>
            <w:webHidden/>
          </w:rPr>
          <w:fldChar w:fldCharType="begin"/>
        </w:r>
        <w:r>
          <w:rPr>
            <w:noProof/>
            <w:webHidden/>
          </w:rPr>
          <w:instrText xml:space="preserve"> PAGEREF _Toc165928680 \h </w:instrText>
        </w:r>
        <w:r>
          <w:rPr>
            <w:noProof/>
            <w:webHidden/>
          </w:rPr>
        </w:r>
        <w:r>
          <w:rPr>
            <w:noProof/>
            <w:webHidden/>
          </w:rPr>
          <w:fldChar w:fldCharType="separate"/>
        </w:r>
        <w:r w:rsidR="00CE3E44">
          <w:rPr>
            <w:noProof/>
            <w:webHidden/>
          </w:rPr>
          <w:t>14</w:t>
        </w:r>
        <w:r>
          <w:rPr>
            <w:noProof/>
            <w:webHidden/>
          </w:rPr>
          <w:fldChar w:fldCharType="end"/>
        </w:r>
      </w:hyperlink>
    </w:p>
    <w:p w14:paraId="69957A12" w14:textId="56745139" w:rsidR="00C01EA1" w:rsidRDefault="00C01EA1" w:rsidP="00C01EA1">
      <w:pPr>
        <w:pStyle w:val="TableofFigures"/>
        <w:tabs>
          <w:tab w:val="right" w:leader="dot" w:pos="9350"/>
        </w:tabs>
        <w:rPr>
          <w:rFonts w:asciiTheme="minorHAnsi" w:eastAsiaTheme="minorEastAsia" w:hAnsiTheme="minorHAnsi"/>
          <w:noProof/>
          <w:szCs w:val="24"/>
        </w:rPr>
      </w:pPr>
      <w:hyperlink w:anchor="_Toc165928681" w:history="1">
        <w:r w:rsidRPr="00CF4266">
          <w:rPr>
            <w:rStyle w:val="Hyperlink"/>
            <w:noProof/>
          </w:rPr>
          <w:t>Figure 10: Accessing cgi-bin</w:t>
        </w:r>
        <w:r>
          <w:rPr>
            <w:noProof/>
            <w:webHidden/>
          </w:rPr>
          <w:tab/>
        </w:r>
        <w:r>
          <w:rPr>
            <w:noProof/>
            <w:webHidden/>
          </w:rPr>
          <w:fldChar w:fldCharType="begin"/>
        </w:r>
        <w:r>
          <w:rPr>
            <w:noProof/>
            <w:webHidden/>
          </w:rPr>
          <w:instrText xml:space="preserve"> PAGEREF _Toc165928681 \h </w:instrText>
        </w:r>
        <w:r>
          <w:rPr>
            <w:noProof/>
            <w:webHidden/>
          </w:rPr>
        </w:r>
        <w:r>
          <w:rPr>
            <w:noProof/>
            <w:webHidden/>
          </w:rPr>
          <w:fldChar w:fldCharType="separate"/>
        </w:r>
        <w:r w:rsidR="00CE3E44">
          <w:rPr>
            <w:noProof/>
            <w:webHidden/>
          </w:rPr>
          <w:t>15</w:t>
        </w:r>
        <w:r>
          <w:rPr>
            <w:noProof/>
            <w:webHidden/>
          </w:rPr>
          <w:fldChar w:fldCharType="end"/>
        </w:r>
      </w:hyperlink>
    </w:p>
    <w:p w14:paraId="2678EB7E" w14:textId="519D19FA" w:rsidR="00C01EA1" w:rsidRDefault="00C01EA1" w:rsidP="00C01EA1">
      <w:pPr>
        <w:pStyle w:val="TableofFigures"/>
        <w:tabs>
          <w:tab w:val="right" w:leader="dot" w:pos="9350"/>
        </w:tabs>
        <w:rPr>
          <w:rFonts w:asciiTheme="minorHAnsi" w:eastAsiaTheme="minorEastAsia" w:hAnsiTheme="minorHAnsi"/>
          <w:noProof/>
          <w:szCs w:val="24"/>
        </w:rPr>
      </w:pPr>
      <w:hyperlink w:anchor="_Toc165928682" w:history="1">
        <w:r w:rsidRPr="00CF4266">
          <w:rPr>
            <w:rStyle w:val="Hyperlink"/>
            <w:noProof/>
          </w:rPr>
          <w:t>Figure 11: Accessing jotto</w:t>
        </w:r>
        <w:r>
          <w:rPr>
            <w:noProof/>
            <w:webHidden/>
          </w:rPr>
          <w:tab/>
        </w:r>
        <w:r>
          <w:rPr>
            <w:noProof/>
            <w:webHidden/>
          </w:rPr>
          <w:fldChar w:fldCharType="begin"/>
        </w:r>
        <w:r>
          <w:rPr>
            <w:noProof/>
            <w:webHidden/>
          </w:rPr>
          <w:instrText xml:space="preserve"> PAGEREF _Toc165928682 \h </w:instrText>
        </w:r>
        <w:r>
          <w:rPr>
            <w:noProof/>
            <w:webHidden/>
          </w:rPr>
        </w:r>
        <w:r>
          <w:rPr>
            <w:noProof/>
            <w:webHidden/>
          </w:rPr>
          <w:fldChar w:fldCharType="separate"/>
        </w:r>
        <w:r w:rsidR="00CE3E44">
          <w:rPr>
            <w:noProof/>
            <w:webHidden/>
          </w:rPr>
          <w:t>15</w:t>
        </w:r>
        <w:r>
          <w:rPr>
            <w:noProof/>
            <w:webHidden/>
          </w:rPr>
          <w:fldChar w:fldCharType="end"/>
        </w:r>
      </w:hyperlink>
    </w:p>
    <w:p w14:paraId="07EF0A48" w14:textId="29D324D0" w:rsidR="00C01EA1" w:rsidRDefault="00C01EA1" w:rsidP="00C01EA1">
      <w:pPr>
        <w:pStyle w:val="TableofFigures"/>
        <w:tabs>
          <w:tab w:val="right" w:leader="dot" w:pos="9350"/>
        </w:tabs>
        <w:rPr>
          <w:rFonts w:asciiTheme="minorHAnsi" w:eastAsiaTheme="minorEastAsia" w:hAnsiTheme="minorHAnsi"/>
          <w:noProof/>
          <w:szCs w:val="24"/>
        </w:rPr>
      </w:pPr>
      <w:hyperlink w:anchor="_Toc165928683" w:history="1">
        <w:r w:rsidRPr="00CF4266">
          <w:rPr>
            <w:rStyle w:val="Hyperlink"/>
            <w:noProof/>
          </w:rPr>
          <w:t>Figure 12: Exploited jotto answers</w:t>
        </w:r>
        <w:r>
          <w:rPr>
            <w:noProof/>
            <w:webHidden/>
          </w:rPr>
          <w:tab/>
        </w:r>
        <w:r>
          <w:rPr>
            <w:noProof/>
            <w:webHidden/>
          </w:rPr>
          <w:fldChar w:fldCharType="begin"/>
        </w:r>
        <w:r>
          <w:rPr>
            <w:noProof/>
            <w:webHidden/>
          </w:rPr>
          <w:instrText xml:space="preserve"> PAGEREF _Toc165928683 \h </w:instrText>
        </w:r>
        <w:r>
          <w:rPr>
            <w:noProof/>
            <w:webHidden/>
          </w:rPr>
        </w:r>
        <w:r>
          <w:rPr>
            <w:noProof/>
            <w:webHidden/>
          </w:rPr>
          <w:fldChar w:fldCharType="separate"/>
        </w:r>
        <w:r w:rsidR="00CE3E44">
          <w:rPr>
            <w:noProof/>
            <w:webHidden/>
          </w:rPr>
          <w:t>16</w:t>
        </w:r>
        <w:r>
          <w:rPr>
            <w:noProof/>
            <w:webHidden/>
          </w:rPr>
          <w:fldChar w:fldCharType="end"/>
        </w:r>
      </w:hyperlink>
    </w:p>
    <w:p w14:paraId="786A26E6" w14:textId="12CC88CA" w:rsidR="00C01EA1" w:rsidRDefault="00C01EA1" w:rsidP="00C01EA1">
      <w:pPr>
        <w:pStyle w:val="TableofFigures"/>
        <w:tabs>
          <w:tab w:val="right" w:leader="dot" w:pos="9350"/>
        </w:tabs>
        <w:rPr>
          <w:rFonts w:asciiTheme="minorHAnsi" w:eastAsiaTheme="minorEastAsia" w:hAnsiTheme="minorHAnsi"/>
          <w:noProof/>
          <w:szCs w:val="24"/>
        </w:rPr>
      </w:pPr>
      <w:hyperlink w:anchor="_Toc165928684" w:history="1">
        <w:r w:rsidRPr="00CF4266">
          <w:rPr>
            <w:rStyle w:val="Hyperlink"/>
            <w:noProof/>
          </w:rPr>
          <w:t>Figure 13: Investigating open ports and OS</w:t>
        </w:r>
        <w:r>
          <w:rPr>
            <w:noProof/>
            <w:webHidden/>
          </w:rPr>
          <w:tab/>
        </w:r>
        <w:r>
          <w:rPr>
            <w:noProof/>
            <w:webHidden/>
          </w:rPr>
          <w:fldChar w:fldCharType="begin"/>
        </w:r>
        <w:r>
          <w:rPr>
            <w:noProof/>
            <w:webHidden/>
          </w:rPr>
          <w:instrText xml:space="preserve"> PAGEREF _Toc165928684 \h </w:instrText>
        </w:r>
        <w:r>
          <w:rPr>
            <w:noProof/>
            <w:webHidden/>
          </w:rPr>
        </w:r>
        <w:r>
          <w:rPr>
            <w:noProof/>
            <w:webHidden/>
          </w:rPr>
          <w:fldChar w:fldCharType="separate"/>
        </w:r>
        <w:r w:rsidR="00CE3E44">
          <w:rPr>
            <w:noProof/>
            <w:webHidden/>
          </w:rPr>
          <w:t>17</w:t>
        </w:r>
        <w:r>
          <w:rPr>
            <w:noProof/>
            <w:webHidden/>
          </w:rPr>
          <w:fldChar w:fldCharType="end"/>
        </w:r>
      </w:hyperlink>
    </w:p>
    <w:p w14:paraId="1B632EFB" w14:textId="16286321" w:rsidR="00C01EA1" w:rsidRDefault="00C01EA1" w:rsidP="00C01EA1">
      <w:pPr>
        <w:pStyle w:val="TableofFigures"/>
        <w:tabs>
          <w:tab w:val="right" w:leader="dot" w:pos="9350"/>
        </w:tabs>
        <w:rPr>
          <w:rFonts w:asciiTheme="minorHAnsi" w:eastAsiaTheme="minorEastAsia" w:hAnsiTheme="minorHAnsi"/>
          <w:noProof/>
          <w:szCs w:val="24"/>
        </w:rPr>
      </w:pPr>
      <w:hyperlink w:anchor="_Toc165928685" w:history="1">
        <w:r w:rsidRPr="00CF4266">
          <w:rPr>
            <w:rStyle w:val="Hyperlink"/>
            <w:noProof/>
          </w:rPr>
          <w:t>Figure 14: Investigating remote access port</w:t>
        </w:r>
        <w:r>
          <w:rPr>
            <w:noProof/>
            <w:webHidden/>
          </w:rPr>
          <w:tab/>
        </w:r>
        <w:r>
          <w:rPr>
            <w:noProof/>
            <w:webHidden/>
          </w:rPr>
          <w:fldChar w:fldCharType="begin"/>
        </w:r>
        <w:r>
          <w:rPr>
            <w:noProof/>
            <w:webHidden/>
          </w:rPr>
          <w:instrText xml:space="preserve"> PAGEREF _Toc165928685 \h </w:instrText>
        </w:r>
        <w:r>
          <w:rPr>
            <w:noProof/>
            <w:webHidden/>
          </w:rPr>
        </w:r>
        <w:r>
          <w:rPr>
            <w:noProof/>
            <w:webHidden/>
          </w:rPr>
          <w:fldChar w:fldCharType="separate"/>
        </w:r>
        <w:r w:rsidR="00CE3E44">
          <w:rPr>
            <w:noProof/>
            <w:webHidden/>
          </w:rPr>
          <w:t>17</w:t>
        </w:r>
        <w:r>
          <w:rPr>
            <w:noProof/>
            <w:webHidden/>
          </w:rPr>
          <w:fldChar w:fldCharType="end"/>
        </w:r>
      </w:hyperlink>
    </w:p>
    <w:p w14:paraId="470E1C8A" w14:textId="265EAA0A" w:rsidR="00C01EA1" w:rsidRDefault="00C01EA1" w:rsidP="00C01EA1">
      <w:pPr>
        <w:pStyle w:val="TableofFigures"/>
        <w:tabs>
          <w:tab w:val="right" w:leader="dot" w:pos="9350"/>
        </w:tabs>
        <w:rPr>
          <w:rFonts w:asciiTheme="minorHAnsi" w:eastAsiaTheme="minorEastAsia" w:hAnsiTheme="minorHAnsi"/>
          <w:noProof/>
          <w:szCs w:val="24"/>
        </w:rPr>
      </w:pPr>
      <w:hyperlink w:anchor="_Toc165928686" w:history="1">
        <w:r w:rsidRPr="00CF4266">
          <w:rPr>
            <w:rStyle w:val="Hyperlink"/>
            <w:noProof/>
          </w:rPr>
          <w:t>Figure 15: Identifying all machines on the network</w:t>
        </w:r>
        <w:r>
          <w:rPr>
            <w:noProof/>
            <w:webHidden/>
          </w:rPr>
          <w:tab/>
        </w:r>
        <w:r>
          <w:rPr>
            <w:noProof/>
            <w:webHidden/>
          </w:rPr>
          <w:fldChar w:fldCharType="begin"/>
        </w:r>
        <w:r>
          <w:rPr>
            <w:noProof/>
            <w:webHidden/>
          </w:rPr>
          <w:instrText xml:space="preserve"> PAGEREF _Toc165928686 \h </w:instrText>
        </w:r>
        <w:r>
          <w:rPr>
            <w:noProof/>
            <w:webHidden/>
          </w:rPr>
        </w:r>
        <w:r>
          <w:rPr>
            <w:noProof/>
            <w:webHidden/>
          </w:rPr>
          <w:fldChar w:fldCharType="separate"/>
        </w:r>
        <w:r w:rsidR="00CE3E44">
          <w:rPr>
            <w:noProof/>
            <w:webHidden/>
          </w:rPr>
          <w:t>18</w:t>
        </w:r>
        <w:r>
          <w:rPr>
            <w:noProof/>
            <w:webHidden/>
          </w:rPr>
          <w:fldChar w:fldCharType="end"/>
        </w:r>
      </w:hyperlink>
    </w:p>
    <w:p w14:paraId="0369AD4F" w14:textId="64E041FF" w:rsidR="00C01EA1" w:rsidRDefault="00C01EA1" w:rsidP="00C01EA1">
      <w:pPr>
        <w:pStyle w:val="TableofFigures"/>
        <w:tabs>
          <w:tab w:val="right" w:leader="dot" w:pos="9350"/>
        </w:tabs>
        <w:rPr>
          <w:rFonts w:asciiTheme="minorHAnsi" w:eastAsiaTheme="minorEastAsia" w:hAnsiTheme="minorHAnsi"/>
          <w:noProof/>
          <w:szCs w:val="24"/>
        </w:rPr>
      </w:pPr>
      <w:hyperlink w:anchor="_Toc165928687" w:history="1">
        <w:r w:rsidRPr="00CF4266">
          <w:rPr>
            <w:rStyle w:val="Hyperlink"/>
            <w:noProof/>
          </w:rPr>
          <w:t>Figure 16: Application landing page</w:t>
        </w:r>
        <w:r>
          <w:rPr>
            <w:noProof/>
            <w:webHidden/>
          </w:rPr>
          <w:tab/>
        </w:r>
        <w:r>
          <w:rPr>
            <w:noProof/>
            <w:webHidden/>
          </w:rPr>
          <w:fldChar w:fldCharType="begin"/>
        </w:r>
        <w:r>
          <w:rPr>
            <w:noProof/>
            <w:webHidden/>
          </w:rPr>
          <w:instrText xml:space="preserve"> PAGEREF _Toc165928687 \h </w:instrText>
        </w:r>
        <w:r>
          <w:rPr>
            <w:noProof/>
            <w:webHidden/>
          </w:rPr>
        </w:r>
        <w:r>
          <w:rPr>
            <w:noProof/>
            <w:webHidden/>
          </w:rPr>
          <w:fldChar w:fldCharType="separate"/>
        </w:r>
        <w:r w:rsidR="00CE3E44">
          <w:rPr>
            <w:noProof/>
            <w:webHidden/>
          </w:rPr>
          <w:t>21</w:t>
        </w:r>
        <w:r>
          <w:rPr>
            <w:noProof/>
            <w:webHidden/>
          </w:rPr>
          <w:fldChar w:fldCharType="end"/>
        </w:r>
      </w:hyperlink>
    </w:p>
    <w:p w14:paraId="082A54A5" w14:textId="57B3C99B" w:rsidR="00C01EA1" w:rsidRDefault="00C01EA1" w:rsidP="00C01EA1">
      <w:pPr>
        <w:pStyle w:val="TableofFigures"/>
        <w:tabs>
          <w:tab w:val="right" w:leader="dot" w:pos="9350"/>
        </w:tabs>
        <w:rPr>
          <w:rFonts w:asciiTheme="minorHAnsi" w:eastAsiaTheme="minorEastAsia" w:hAnsiTheme="minorHAnsi"/>
          <w:noProof/>
          <w:szCs w:val="24"/>
        </w:rPr>
      </w:pPr>
      <w:hyperlink w:anchor="_Toc165928688" w:history="1">
        <w:r w:rsidRPr="00CF4266">
          <w:rPr>
            <w:rStyle w:val="Hyperlink"/>
            <w:noProof/>
          </w:rPr>
          <w:t>Figure 17: Intercepted request</w:t>
        </w:r>
        <w:r>
          <w:rPr>
            <w:noProof/>
            <w:webHidden/>
          </w:rPr>
          <w:tab/>
        </w:r>
        <w:r>
          <w:rPr>
            <w:noProof/>
            <w:webHidden/>
          </w:rPr>
          <w:fldChar w:fldCharType="begin"/>
        </w:r>
        <w:r>
          <w:rPr>
            <w:noProof/>
            <w:webHidden/>
          </w:rPr>
          <w:instrText xml:space="preserve"> PAGEREF _Toc165928688 \h </w:instrText>
        </w:r>
        <w:r>
          <w:rPr>
            <w:noProof/>
            <w:webHidden/>
          </w:rPr>
        </w:r>
        <w:r>
          <w:rPr>
            <w:noProof/>
            <w:webHidden/>
          </w:rPr>
          <w:fldChar w:fldCharType="separate"/>
        </w:r>
        <w:r w:rsidR="00CE3E44">
          <w:rPr>
            <w:noProof/>
            <w:webHidden/>
          </w:rPr>
          <w:t>22</w:t>
        </w:r>
        <w:r>
          <w:rPr>
            <w:noProof/>
            <w:webHidden/>
          </w:rPr>
          <w:fldChar w:fldCharType="end"/>
        </w:r>
      </w:hyperlink>
    </w:p>
    <w:p w14:paraId="5AFDE01B" w14:textId="643A2FDE" w:rsidR="00C01EA1" w:rsidRDefault="00C01EA1" w:rsidP="00C01EA1">
      <w:pPr>
        <w:pStyle w:val="TableofFigures"/>
        <w:tabs>
          <w:tab w:val="right" w:leader="dot" w:pos="9350"/>
        </w:tabs>
        <w:rPr>
          <w:rFonts w:asciiTheme="minorHAnsi" w:eastAsiaTheme="minorEastAsia" w:hAnsiTheme="minorHAnsi"/>
          <w:noProof/>
          <w:szCs w:val="24"/>
        </w:rPr>
      </w:pPr>
      <w:hyperlink w:anchor="_Toc165928689" w:history="1">
        <w:r w:rsidRPr="00CF4266">
          <w:rPr>
            <w:rStyle w:val="Hyperlink"/>
            <w:noProof/>
          </w:rPr>
          <w:t>Figure 18: Manipulated request</w:t>
        </w:r>
        <w:r>
          <w:rPr>
            <w:noProof/>
            <w:webHidden/>
          </w:rPr>
          <w:tab/>
        </w:r>
        <w:r>
          <w:rPr>
            <w:noProof/>
            <w:webHidden/>
          </w:rPr>
          <w:fldChar w:fldCharType="begin"/>
        </w:r>
        <w:r>
          <w:rPr>
            <w:noProof/>
            <w:webHidden/>
          </w:rPr>
          <w:instrText xml:space="preserve"> PAGEREF _Toc165928689 \h </w:instrText>
        </w:r>
        <w:r>
          <w:rPr>
            <w:noProof/>
            <w:webHidden/>
          </w:rPr>
        </w:r>
        <w:r>
          <w:rPr>
            <w:noProof/>
            <w:webHidden/>
          </w:rPr>
          <w:fldChar w:fldCharType="separate"/>
        </w:r>
        <w:r w:rsidR="00CE3E44">
          <w:rPr>
            <w:noProof/>
            <w:webHidden/>
          </w:rPr>
          <w:t>22</w:t>
        </w:r>
        <w:r>
          <w:rPr>
            <w:noProof/>
            <w:webHidden/>
          </w:rPr>
          <w:fldChar w:fldCharType="end"/>
        </w:r>
      </w:hyperlink>
    </w:p>
    <w:p w14:paraId="588B656B" w14:textId="0C31C904" w:rsidR="00C01EA1" w:rsidRDefault="00C01EA1" w:rsidP="00C01EA1">
      <w:pPr>
        <w:pStyle w:val="TableofFigures"/>
        <w:tabs>
          <w:tab w:val="right" w:leader="dot" w:pos="9350"/>
        </w:tabs>
        <w:rPr>
          <w:rFonts w:asciiTheme="minorHAnsi" w:eastAsiaTheme="minorEastAsia" w:hAnsiTheme="minorHAnsi"/>
          <w:noProof/>
          <w:szCs w:val="24"/>
        </w:rPr>
      </w:pPr>
      <w:hyperlink w:anchor="_Toc165928690" w:history="1">
        <w:r w:rsidRPr="00CF4266">
          <w:rPr>
            <w:rStyle w:val="Hyperlink"/>
            <w:noProof/>
          </w:rPr>
          <w:t>Figure 19: Successful login via manipulation</w:t>
        </w:r>
        <w:r>
          <w:rPr>
            <w:noProof/>
            <w:webHidden/>
          </w:rPr>
          <w:tab/>
        </w:r>
        <w:r>
          <w:rPr>
            <w:noProof/>
            <w:webHidden/>
          </w:rPr>
          <w:fldChar w:fldCharType="begin"/>
        </w:r>
        <w:r>
          <w:rPr>
            <w:noProof/>
            <w:webHidden/>
          </w:rPr>
          <w:instrText xml:space="preserve"> PAGEREF _Toc165928690 \h </w:instrText>
        </w:r>
        <w:r>
          <w:rPr>
            <w:noProof/>
            <w:webHidden/>
          </w:rPr>
        </w:r>
        <w:r>
          <w:rPr>
            <w:noProof/>
            <w:webHidden/>
          </w:rPr>
          <w:fldChar w:fldCharType="separate"/>
        </w:r>
        <w:r w:rsidR="00CE3E44">
          <w:rPr>
            <w:noProof/>
            <w:webHidden/>
          </w:rPr>
          <w:t>23</w:t>
        </w:r>
        <w:r>
          <w:rPr>
            <w:noProof/>
            <w:webHidden/>
          </w:rPr>
          <w:fldChar w:fldCharType="end"/>
        </w:r>
      </w:hyperlink>
    </w:p>
    <w:p w14:paraId="76BE8C24" w14:textId="32AF35CF" w:rsidR="00C01EA1" w:rsidRDefault="00C01EA1" w:rsidP="00C01EA1">
      <w:pPr>
        <w:pStyle w:val="TableofFigures"/>
        <w:tabs>
          <w:tab w:val="right" w:leader="dot" w:pos="9350"/>
        </w:tabs>
        <w:rPr>
          <w:rFonts w:asciiTheme="minorHAnsi" w:eastAsiaTheme="minorEastAsia" w:hAnsiTheme="minorHAnsi"/>
          <w:noProof/>
          <w:szCs w:val="24"/>
        </w:rPr>
      </w:pPr>
      <w:hyperlink w:anchor="_Toc165928691" w:history="1">
        <w:r w:rsidRPr="00CF4266">
          <w:rPr>
            <w:rStyle w:val="Hyperlink"/>
            <w:noProof/>
          </w:rPr>
          <w:t>Figure 20: Unexpected input field</w:t>
        </w:r>
        <w:r>
          <w:rPr>
            <w:noProof/>
            <w:webHidden/>
          </w:rPr>
          <w:tab/>
        </w:r>
        <w:r>
          <w:rPr>
            <w:noProof/>
            <w:webHidden/>
          </w:rPr>
          <w:fldChar w:fldCharType="begin"/>
        </w:r>
        <w:r>
          <w:rPr>
            <w:noProof/>
            <w:webHidden/>
          </w:rPr>
          <w:instrText xml:space="preserve"> PAGEREF _Toc165928691 \h </w:instrText>
        </w:r>
        <w:r>
          <w:rPr>
            <w:noProof/>
            <w:webHidden/>
          </w:rPr>
        </w:r>
        <w:r>
          <w:rPr>
            <w:noProof/>
            <w:webHidden/>
          </w:rPr>
          <w:fldChar w:fldCharType="separate"/>
        </w:r>
        <w:r w:rsidR="00CE3E44">
          <w:rPr>
            <w:noProof/>
            <w:webHidden/>
          </w:rPr>
          <w:t>25</w:t>
        </w:r>
        <w:r>
          <w:rPr>
            <w:noProof/>
            <w:webHidden/>
          </w:rPr>
          <w:fldChar w:fldCharType="end"/>
        </w:r>
      </w:hyperlink>
    </w:p>
    <w:p w14:paraId="07132BDB" w14:textId="2B011161" w:rsidR="00C01EA1" w:rsidRDefault="00C01EA1" w:rsidP="00C01EA1">
      <w:pPr>
        <w:pStyle w:val="TableofFigures"/>
        <w:tabs>
          <w:tab w:val="right" w:leader="dot" w:pos="9350"/>
        </w:tabs>
        <w:rPr>
          <w:rFonts w:asciiTheme="minorHAnsi" w:eastAsiaTheme="minorEastAsia" w:hAnsiTheme="minorHAnsi"/>
          <w:noProof/>
          <w:szCs w:val="24"/>
        </w:rPr>
      </w:pPr>
      <w:hyperlink w:anchor="_Toc165928692" w:history="1">
        <w:r w:rsidRPr="00CF4266">
          <w:rPr>
            <w:rStyle w:val="Hyperlink"/>
            <w:noProof/>
          </w:rPr>
          <w:t>Figure 21: Response from unexpected input</w:t>
        </w:r>
        <w:r>
          <w:rPr>
            <w:noProof/>
            <w:webHidden/>
          </w:rPr>
          <w:tab/>
        </w:r>
        <w:r>
          <w:rPr>
            <w:noProof/>
            <w:webHidden/>
          </w:rPr>
          <w:fldChar w:fldCharType="begin"/>
        </w:r>
        <w:r>
          <w:rPr>
            <w:noProof/>
            <w:webHidden/>
          </w:rPr>
          <w:instrText xml:space="preserve"> PAGEREF _Toc165928692 \h </w:instrText>
        </w:r>
        <w:r>
          <w:rPr>
            <w:noProof/>
            <w:webHidden/>
          </w:rPr>
        </w:r>
        <w:r>
          <w:rPr>
            <w:noProof/>
            <w:webHidden/>
          </w:rPr>
          <w:fldChar w:fldCharType="separate"/>
        </w:r>
        <w:r w:rsidR="00CE3E44">
          <w:rPr>
            <w:noProof/>
            <w:webHidden/>
          </w:rPr>
          <w:t>25</w:t>
        </w:r>
        <w:r>
          <w:rPr>
            <w:noProof/>
            <w:webHidden/>
          </w:rPr>
          <w:fldChar w:fldCharType="end"/>
        </w:r>
      </w:hyperlink>
    </w:p>
    <w:p w14:paraId="05861DE5" w14:textId="3EF5F983" w:rsidR="00C01EA1" w:rsidRDefault="00C01EA1" w:rsidP="00C01EA1">
      <w:pPr>
        <w:pStyle w:val="TableofFigures"/>
        <w:tabs>
          <w:tab w:val="right" w:leader="dot" w:pos="9350"/>
        </w:tabs>
        <w:rPr>
          <w:rFonts w:asciiTheme="minorHAnsi" w:eastAsiaTheme="minorEastAsia" w:hAnsiTheme="minorHAnsi"/>
          <w:noProof/>
          <w:szCs w:val="24"/>
        </w:rPr>
      </w:pPr>
      <w:hyperlink w:anchor="_Toc165928693" w:history="1">
        <w:r w:rsidRPr="00CF4266">
          <w:rPr>
            <w:rStyle w:val="Hyperlink"/>
            <w:noProof/>
          </w:rPr>
          <w:t>Figure 22: Two apostrophe invalid input</w:t>
        </w:r>
        <w:r>
          <w:rPr>
            <w:noProof/>
            <w:webHidden/>
          </w:rPr>
          <w:tab/>
        </w:r>
        <w:r>
          <w:rPr>
            <w:noProof/>
            <w:webHidden/>
          </w:rPr>
          <w:fldChar w:fldCharType="begin"/>
        </w:r>
        <w:r>
          <w:rPr>
            <w:noProof/>
            <w:webHidden/>
          </w:rPr>
          <w:instrText xml:space="preserve"> PAGEREF _Toc165928693 \h </w:instrText>
        </w:r>
        <w:r>
          <w:rPr>
            <w:noProof/>
            <w:webHidden/>
          </w:rPr>
        </w:r>
        <w:r>
          <w:rPr>
            <w:noProof/>
            <w:webHidden/>
          </w:rPr>
          <w:fldChar w:fldCharType="separate"/>
        </w:r>
        <w:r w:rsidR="00CE3E44">
          <w:rPr>
            <w:noProof/>
            <w:webHidden/>
          </w:rPr>
          <w:t>26</w:t>
        </w:r>
        <w:r>
          <w:rPr>
            <w:noProof/>
            <w:webHidden/>
          </w:rPr>
          <w:fldChar w:fldCharType="end"/>
        </w:r>
      </w:hyperlink>
    </w:p>
    <w:p w14:paraId="0535898D" w14:textId="13AC2578" w:rsidR="00C01EA1" w:rsidRDefault="00C01EA1" w:rsidP="00C01EA1">
      <w:pPr>
        <w:pStyle w:val="TableofFigures"/>
        <w:tabs>
          <w:tab w:val="right" w:leader="dot" w:pos="9350"/>
        </w:tabs>
        <w:rPr>
          <w:rFonts w:asciiTheme="minorHAnsi" w:eastAsiaTheme="minorEastAsia" w:hAnsiTheme="minorHAnsi"/>
          <w:noProof/>
          <w:szCs w:val="24"/>
        </w:rPr>
      </w:pPr>
      <w:hyperlink w:anchor="_Toc165928694" w:history="1">
        <w:r w:rsidRPr="00CF4266">
          <w:rPr>
            <w:rStyle w:val="Hyperlink"/>
            <w:noProof/>
          </w:rPr>
          <w:t>Figure 23: SQLi Exploitation</w:t>
        </w:r>
        <w:r>
          <w:rPr>
            <w:noProof/>
            <w:webHidden/>
          </w:rPr>
          <w:tab/>
        </w:r>
        <w:r>
          <w:rPr>
            <w:noProof/>
            <w:webHidden/>
          </w:rPr>
          <w:fldChar w:fldCharType="begin"/>
        </w:r>
        <w:r>
          <w:rPr>
            <w:noProof/>
            <w:webHidden/>
          </w:rPr>
          <w:instrText xml:space="preserve"> PAGEREF _Toc165928694 \h </w:instrText>
        </w:r>
        <w:r>
          <w:rPr>
            <w:noProof/>
            <w:webHidden/>
          </w:rPr>
        </w:r>
        <w:r>
          <w:rPr>
            <w:noProof/>
            <w:webHidden/>
          </w:rPr>
          <w:fldChar w:fldCharType="separate"/>
        </w:r>
        <w:r w:rsidR="00CE3E44">
          <w:rPr>
            <w:noProof/>
            <w:webHidden/>
          </w:rPr>
          <w:t>26</w:t>
        </w:r>
        <w:r>
          <w:rPr>
            <w:noProof/>
            <w:webHidden/>
          </w:rPr>
          <w:fldChar w:fldCharType="end"/>
        </w:r>
      </w:hyperlink>
    </w:p>
    <w:p w14:paraId="71EA91E7" w14:textId="281C1F0A" w:rsidR="00C01EA1" w:rsidRDefault="00C01EA1" w:rsidP="00C01EA1">
      <w:pPr>
        <w:pStyle w:val="TableofFigures"/>
        <w:tabs>
          <w:tab w:val="right" w:leader="dot" w:pos="9350"/>
        </w:tabs>
        <w:rPr>
          <w:rFonts w:asciiTheme="minorHAnsi" w:eastAsiaTheme="minorEastAsia" w:hAnsiTheme="minorHAnsi"/>
          <w:noProof/>
          <w:szCs w:val="24"/>
        </w:rPr>
      </w:pPr>
      <w:hyperlink w:anchor="_Toc165928695" w:history="1">
        <w:r w:rsidRPr="00CF4266">
          <w:rPr>
            <w:rStyle w:val="Hyperlink"/>
            <w:noProof/>
          </w:rPr>
          <w:t>Figure 24: Testing XSS scripting vulnerability</w:t>
        </w:r>
        <w:r>
          <w:rPr>
            <w:noProof/>
            <w:webHidden/>
          </w:rPr>
          <w:tab/>
        </w:r>
        <w:r>
          <w:rPr>
            <w:noProof/>
            <w:webHidden/>
          </w:rPr>
          <w:fldChar w:fldCharType="begin"/>
        </w:r>
        <w:r>
          <w:rPr>
            <w:noProof/>
            <w:webHidden/>
          </w:rPr>
          <w:instrText xml:space="preserve"> PAGEREF _Toc165928695 \h </w:instrText>
        </w:r>
        <w:r>
          <w:rPr>
            <w:noProof/>
            <w:webHidden/>
          </w:rPr>
        </w:r>
        <w:r>
          <w:rPr>
            <w:noProof/>
            <w:webHidden/>
          </w:rPr>
          <w:fldChar w:fldCharType="separate"/>
        </w:r>
        <w:r w:rsidR="00CE3E44">
          <w:rPr>
            <w:noProof/>
            <w:webHidden/>
          </w:rPr>
          <w:t>28</w:t>
        </w:r>
        <w:r>
          <w:rPr>
            <w:noProof/>
            <w:webHidden/>
          </w:rPr>
          <w:fldChar w:fldCharType="end"/>
        </w:r>
      </w:hyperlink>
    </w:p>
    <w:p w14:paraId="4EEC4726" w14:textId="70BC740F" w:rsidR="00C01EA1" w:rsidRDefault="00C01EA1" w:rsidP="00C01EA1">
      <w:pPr>
        <w:pStyle w:val="TableofFigures"/>
        <w:tabs>
          <w:tab w:val="right" w:leader="dot" w:pos="9350"/>
        </w:tabs>
        <w:rPr>
          <w:rFonts w:asciiTheme="minorHAnsi" w:eastAsiaTheme="minorEastAsia" w:hAnsiTheme="minorHAnsi"/>
          <w:noProof/>
          <w:szCs w:val="24"/>
        </w:rPr>
      </w:pPr>
      <w:hyperlink w:anchor="_Toc165928696" w:history="1">
        <w:r w:rsidRPr="00CF4266">
          <w:rPr>
            <w:rStyle w:val="Hyperlink"/>
            <w:noProof/>
          </w:rPr>
          <w:t>Figure 25: Viewing page source (XSS)</w:t>
        </w:r>
        <w:r>
          <w:rPr>
            <w:noProof/>
            <w:webHidden/>
          </w:rPr>
          <w:tab/>
        </w:r>
        <w:r>
          <w:rPr>
            <w:noProof/>
            <w:webHidden/>
          </w:rPr>
          <w:fldChar w:fldCharType="begin"/>
        </w:r>
        <w:r>
          <w:rPr>
            <w:noProof/>
            <w:webHidden/>
          </w:rPr>
          <w:instrText xml:space="preserve"> PAGEREF _Toc165928696 \h </w:instrText>
        </w:r>
        <w:r>
          <w:rPr>
            <w:noProof/>
            <w:webHidden/>
          </w:rPr>
        </w:r>
        <w:r>
          <w:rPr>
            <w:noProof/>
            <w:webHidden/>
          </w:rPr>
          <w:fldChar w:fldCharType="separate"/>
        </w:r>
        <w:r w:rsidR="00CE3E44">
          <w:rPr>
            <w:noProof/>
            <w:webHidden/>
          </w:rPr>
          <w:t>29</w:t>
        </w:r>
        <w:r>
          <w:rPr>
            <w:noProof/>
            <w:webHidden/>
          </w:rPr>
          <w:fldChar w:fldCharType="end"/>
        </w:r>
      </w:hyperlink>
    </w:p>
    <w:p w14:paraId="59725CF0" w14:textId="646B5200" w:rsidR="00C01EA1" w:rsidRDefault="00C01EA1" w:rsidP="00C01EA1">
      <w:pPr>
        <w:pStyle w:val="TableofFigures"/>
        <w:tabs>
          <w:tab w:val="right" w:leader="dot" w:pos="9350"/>
        </w:tabs>
        <w:rPr>
          <w:rFonts w:asciiTheme="minorHAnsi" w:eastAsiaTheme="minorEastAsia" w:hAnsiTheme="minorHAnsi"/>
          <w:noProof/>
          <w:szCs w:val="24"/>
        </w:rPr>
      </w:pPr>
      <w:hyperlink w:anchor="_Toc165928697" w:history="1">
        <w:r w:rsidRPr="00CF4266">
          <w:rPr>
            <w:rStyle w:val="Hyperlink"/>
            <w:noProof/>
          </w:rPr>
          <w:t>Figure 26: Cookie alert script (XSS)</w:t>
        </w:r>
        <w:r>
          <w:rPr>
            <w:noProof/>
            <w:webHidden/>
          </w:rPr>
          <w:tab/>
        </w:r>
        <w:r>
          <w:rPr>
            <w:noProof/>
            <w:webHidden/>
          </w:rPr>
          <w:fldChar w:fldCharType="begin"/>
        </w:r>
        <w:r>
          <w:rPr>
            <w:noProof/>
            <w:webHidden/>
          </w:rPr>
          <w:instrText xml:space="preserve"> PAGEREF _Toc165928697 \h </w:instrText>
        </w:r>
        <w:r>
          <w:rPr>
            <w:noProof/>
            <w:webHidden/>
          </w:rPr>
        </w:r>
        <w:r>
          <w:rPr>
            <w:noProof/>
            <w:webHidden/>
          </w:rPr>
          <w:fldChar w:fldCharType="separate"/>
        </w:r>
        <w:r w:rsidR="00CE3E44">
          <w:rPr>
            <w:noProof/>
            <w:webHidden/>
          </w:rPr>
          <w:t>30</w:t>
        </w:r>
        <w:r>
          <w:rPr>
            <w:noProof/>
            <w:webHidden/>
          </w:rPr>
          <w:fldChar w:fldCharType="end"/>
        </w:r>
      </w:hyperlink>
    </w:p>
    <w:p w14:paraId="13643EC1" w14:textId="1AAFCBB3" w:rsidR="00C01EA1" w:rsidRDefault="00C01EA1" w:rsidP="00C01EA1">
      <w:pPr>
        <w:pStyle w:val="TableofFigures"/>
        <w:tabs>
          <w:tab w:val="right" w:leader="dot" w:pos="9350"/>
        </w:tabs>
        <w:rPr>
          <w:rFonts w:asciiTheme="minorHAnsi" w:eastAsiaTheme="minorEastAsia" w:hAnsiTheme="minorHAnsi"/>
          <w:noProof/>
          <w:szCs w:val="24"/>
        </w:rPr>
      </w:pPr>
      <w:hyperlink w:anchor="_Toc165928698" w:history="1">
        <w:r w:rsidRPr="00CF4266">
          <w:rPr>
            <w:rStyle w:val="Hyperlink"/>
            <w:noProof/>
          </w:rPr>
          <w:t>Figure 27: Returned cookie details</w:t>
        </w:r>
        <w:r>
          <w:rPr>
            <w:noProof/>
            <w:webHidden/>
          </w:rPr>
          <w:tab/>
        </w:r>
        <w:r>
          <w:rPr>
            <w:noProof/>
            <w:webHidden/>
          </w:rPr>
          <w:fldChar w:fldCharType="begin"/>
        </w:r>
        <w:r>
          <w:rPr>
            <w:noProof/>
            <w:webHidden/>
          </w:rPr>
          <w:instrText xml:space="preserve"> PAGEREF _Toc165928698 \h </w:instrText>
        </w:r>
        <w:r>
          <w:rPr>
            <w:noProof/>
            <w:webHidden/>
          </w:rPr>
        </w:r>
        <w:r>
          <w:rPr>
            <w:noProof/>
            <w:webHidden/>
          </w:rPr>
          <w:fldChar w:fldCharType="separate"/>
        </w:r>
        <w:r w:rsidR="00CE3E44">
          <w:rPr>
            <w:noProof/>
            <w:webHidden/>
          </w:rPr>
          <w:t>30</w:t>
        </w:r>
        <w:r>
          <w:rPr>
            <w:noProof/>
            <w:webHidden/>
          </w:rPr>
          <w:fldChar w:fldCharType="end"/>
        </w:r>
      </w:hyperlink>
    </w:p>
    <w:p w14:paraId="07C8243E" w14:textId="0B0577DB" w:rsidR="00C01EA1" w:rsidRDefault="00C01EA1" w:rsidP="00C01EA1">
      <w:pPr>
        <w:pStyle w:val="TableofFigures"/>
        <w:tabs>
          <w:tab w:val="right" w:leader="dot" w:pos="9350"/>
        </w:tabs>
        <w:rPr>
          <w:rFonts w:asciiTheme="minorHAnsi" w:eastAsiaTheme="minorEastAsia" w:hAnsiTheme="minorHAnsi"/>
          <w:noProof/>
          <w:szCs w:val="24"/>
        </w:rPr>
      </w:pPr>
      <w:hyperlink w:anchor="_Toc165928699" w:history="1">
        <w:r w:rsidRPr="00CF4266">
          <w:rPr>
            <w:rStyle w:val="Hyperlink"/>
            <w:noProof/>
          </w:rPr>
          <w:t>Figure 28: Buffer overflow demonstration</w:t>
        </w:r>
        <w:r>
          <w:rPr>
            <w:noProof/>
            <w:webHidden/>
          </w:rPr>
          <w:tab/>
        </w:r>
        <w:r>
          <w:rPr>
            <w:noProof/>
            <w:webHidden/>
          </w:rPr>
          <w:fldChar w:fldCharType="begin"/>
        </w:r>
        <w:r>
          <w:rPr>
            <w:noProof/>
            <w:webHidden/>
          </w:rPr>
          <w:instrText xml:space="preserve"> PAGEREF _Toc165928699 \h </w:instrText>
        </w:r>
        <w:r>
          <w:rPr>
            <w:noProof/>
            <w:webHidden/>
          </w:rPr>
        </w:r>
        <w:r>
          <w:rPr>
            <w:noProof/>
            <w:webHidden/>
          </w:rPr>
          <w:fldChar w:fldCharType="separate"/>
        </w:r>
        <w:r w:rsidR="00CE3E44">
          <w:rPr>
            <w:noProof/>
            <w:webHidden/>
          </w:rPr>
          <w:t>32</w:t>
        </w:r>
        <w:r>
          <w:rPr>
            <w:noProof/>
            <w:webHidden/>
          </w:rPr>
          <w:fldChar w:fldCharType="end"/>
        </w:r>
      </w:hyperlink>
    </w:p>
    <w:p w14:paraId="242325DB" w14:textId="339520CC" w:rsidR="00C01EA1" w:rsidRDefault="00C01EA1" w:rsidP="00C01EA1">
      <w:pPr>
        <w:pStyle w:val="TableofFigures"/>
        <w:tabs>
          <w:tab w:val="right" w:leader="dot" w:pos="9350"/>
        </w:tabs>
        <w:rPr>
          <w:rFonts w:asciiTheme="minorHAnsi" w:eastAsiaTheme="minorEastAsia" w:hAnsiTheme="minorHAnsi"/>
          <w:noProof/>
          <w:szCs w:val="24"/>
        </w:rPr>
      </w:pPr>
      <w:hyperlink w:anchor="_Toc165928700" w:history="1">
        <w:r w:rsidRPr="00CF4266">
          <w:rPr>
            <w:rStyle w:val="Hyperlink"/>
            <w:noProof/>
          </w:rPr>
          <w:t>Figure 29: Command injections demonstration</w:t>
        </w:r>
        <w:r>
          <w:rPr>
            <w:noProof/>
            <w:webHidden/>
          </w:rPr>
          <w:tab/>
        </w:r>
        <w:r>
          <w:rPr>
            <w:noProof/>
            <w:webHidden/>
          </w:rPr>
          <w:fldChar w:fldCharType="begin"/>
        </w:r>
        <w:r>
          <w:rPr>
            <w:noProof/>
            <w:webHidden/>
          </w:rPr>
          <w:instrText xml:space="preserve"> PAGEREF _Toc165928700 \h </w:instrText>
        </w:r>
        <w:r>
          <w:rPr>
            <w:noProof/>
            <w:webHidden/>
          </w:rPr>
        </w:r>
        <w:r>
          <w:rPr>
            <w:noProof/>
            <w:webHidden/>
          </w:rPr>
          <w:fldChar w:fldCharType="separate"/>
        </w:r>
        <w:r w:rsidR="00CE3E44">
          <w:rPr>
            <w:noProof/>
            <w:webHidden/>
          </w:rPr>
          <w:t>33</w:t>
        </w:r>
        <w:r>
          <w:rPr>
            <w:noProof/>
            <w:webHidden/>
          </w:rPr>
          <w:fldChar w:fldCharType="end"/>
        </w:r>
      </w:hyperlink>
    </w:p>
    <w:p w14:paraId="73701966" w14:textId="6563F161" w:rsidR="00C01EA1" w:rsidRDefault="00C01EA1" w:rsidP="00C01EA1">
      <w:pPr>
        <w:pStyle w:val="TableofFigures"/>
        <w:tabs>
          <w:tab w:val="right" w:leader="dot" w:pos="9350"/>
        </w:tabs>
        <w:rPr>
          <w:rFonts w:asciiTheme="minorHAnsi" w:eastAsiaTheme="minorEastAsia" w:hAnsiTheme="minorHAnsi"/>
          <w:noProof/>
          <w:szCs w:val="24"/>
        </w:rPr>
      </w:pPr>
      <w:hyperlink w:anchor="_Toc165928701" w:history="1">
        <w:r w:rsidRPr="00CF4266">
          <w:rPr>
            <w:rStyle w:val="Hyperlink"/>
            <w:noProof/>
          </w:rPr>
          <w:t>Figure 30: Injecting OS command</w:t>
        </w:r>
        <w:r>
          <w:rPr>
            <w:noProof/>
            <w:webHidden/>
          </w:rPr>
          <w:tab/>
        </w:r>
        <w:r>
          <w:rPr>
            <w:noProof/>
            <w:webHidden/>
          </w:rPr>
          <w:fldChar w:fldCharType="begin"/>
        </w:r>
        <w:r>
          <w:rPr>
            <w:noProof/>
            <w:webHidden/>
          </w:rPr>
          <w:instrText xml:space="preserve"> PAGEREF _Toc165928701 \h </w:instrText>
        </w:r>
        <w:r>
          <w:rPr>
            <w:noProof/>
            <w:webHidden/>
          </w:rPr>
        </w:r>
        <w:r>
          <w:rPr>
            <w:noProof/>
            <w:webHidden/>
          </w:rPr>
          <w:fldChar w:fldCharType="separate"/>
        </w:r>
        <w:r w:rsidR="00CE3E44">
          <w:rPr>
            <w:noProof/>
            <w:webHidden/>
          </w:rPr>
          <w:t>34</w:t>
        </w:r>
        <w:r>
          <w:rPr>
            <w:noProof/>
            <w:webHidden/>
          </w:rPr>
          <w:fldChar w:fldCharType="end"/>
        </w:r>
      </w:hyperlink>
    </w:p>
    <w:p w14:paraId="2E8B4BE7" w14:textId="38537E5A" w:rsidR="00C01EA1" w:rsidRDefault="00C01EA1" w:rsidP="00C01EA1">
      <w:pPr>
        <w:pStyle w:val="TableofFigures"/>
        <w:tabs>
          <w:tab w:val="right" w:leader="dot" w:pos="9350"/>
        </w:tabs>
        <w:rPr>
          <w:rFonts w:asciiTheme="minorHAnsi" w:eastAsiaTheme="minorEastAsia" w:hAnsiTheme="minorHAnsi"/>
          <w:noProof/>
          <w:szCs w:val="24"/>
        </w:rPr>
      </w:pPr>
      <w:hyperlink w:anchor="_Toc165928702" w:history="1">
        <w:r w:rsidRPr="00CF4266">
          <w:rPr>
            <w:rStyle w:val="Hyperlink"/>
            <w:noProof/>
          </w:rPr>
          <w:t>Figure 31: Exploiting the vulnerability</w:t>
        </w:r>
        <w:r>
          <w:rPr>
            <w:noProof/>
            <w:webHidden/>
          </w:rPr>
          <w:tab/>
        </w:r>
        <w:r>
          <w:rPr>
            <w:noProof/>
            <w:webHidden/>
          </w:rPr>
          <w:fldChar w:fldCharType="begin"/>
        </w:r>
        <w:r>
          <w:rPr>
            <w:noProof/>
            <w:webHidden/>
          </w:rPr>
          <w:instrText xml:space="preserve"> PAGEREF _Toc165928702 \h </w:instrText>
        </w:r>
        <w:r>
          <w:rPr>
            <w:noProof/>
            <w:webHidden/>
          </w:rPr>
        </w:r>
        <w:r>
          <w:rPr>
            <w:noProof/>
            <w:webHidden/>
          </w:rPr>
          <w:fldChar w:fldCharType="separate"/>
        </w:r>
        <w:r w:rsidR="00CE3E44">
          <w:rPr>
            <w:noProof/>
            <w:webHidden/>
          </w:rPr>
          <w:t>35</w:t>
        </w:r>
        <w:r>
          <w:rPr>
            <w:noProof/>
            <w:webHidden/>
          </w:rPr>
          <w:fldChar w:fldCharType="end"/>
        </w:r>
      </w:hyperlink>
    </w:p>
    <w:p w14:paraId="30EB9B7C" w14:textId="3B1ED00C" w:rsidR="00C01EA1" w:rsidRDefault="00C01EA1" w:rsidP="00C01EA1">
      <w:pPr>
        <w:pStyle w:val="TableofFigures"/>
        <w:tabs>
          <w:tab w:val="right" w:leader="dot" w:pos="9350"/>
        </w:tabs>
        <w:rPr>
          <w:rFonts w:asciiTheme="minorHAnsi" w:eastAsiaTheme="minorEastAsia" w:hAnsiTheme="minorHAnsi"/>
          <w:noProof/>
          <w:szCs w:val="24"/>
        </w:rPr>
      </w:pPr>
      <w:hyperlink w:anchor="_Toc165928703" w:history="1">
        <w:r w:rsidRPr="00CF4266">
          <w:rPr>
            <w:rStyle w:val="Hyperlink"/>
            <w:noProof/>
          </w:rPr>
          <w:t>Figure 32: Results of OS command injection</w:t>
        </w:r>
        <w:r>
          <w:rPr>
            <w:noProof/>
            <w:webHidden/>
          </w:rPr>
          <w:tab/>
        </w:r>
        <w:r>
          <w:rPr>
            <w:noProof/>
            <w:webHidden/>
          </w:rPr>
          <w:fldChar w:fldCharType="begin"/>
        </w:r>
        <w:r>
          <w:rPr>
            <w:noProof/>
            <w:webHidden/>
          </w:rPr>
          <w:instrText xml:space="preserve"> PAGEREF _Toc165928703 \h </w:instrText>
        </w:r>
        <w:r>
          <w:rPr>
            <w:noProof/>
            <w:webHidden/>
          </w:rPr>
        </w:r>
        <w:r>
          <w:rPr>
            <w:noProof/>
            <w:webHidden/>
          </w:rPr>
          <w:fldChar w:fldCharType="separate"/>
        </w:r>
        <w:r w:rsidR="00CE3E44">
          <w:rPr>
            <w:noProof/>
            <w:webHidden/>
          </w:rPr>
          <w:t>35</w:t>
        </w:r>
        <w:r>
          <w:rPr>
            <w:noProof/>
            <w:webHidden/>
          </w:rPr>
          <w:fldChar w:fldCharType="end"/>
        </w:r>
      </w:hyperlink>
    </w:p>
    <w:p w14:paraId="59B8B139" w14:textId="75A121A5" w:rsidR="00C01EA1" w:rsidRDefault="00C01EA1" w:rsidP="00C01EA1">
      <w:pPr>
        <w:pStyle w:val="TableofFigures"/>
        <w:tabs>
          <w:tab w:val="right" w:leader="dot" w:pos="9350"/>
        </w:tabs>
        <w:rPr>
          <w:rFonts w:asciiTheme="minorHAnsi" w:eastAsiaTheme="minorEastAsia" w:hAnsiTheme="minorHAnsi"/>
          <w:noProof/>
          <w:szCs w:val="24"/>
        </w:rPr>
      </w:pPr>
      <w:hyperlink w:anchor="_Toc165928704" w:history="1">
        <w:r w:rsidRPr="00CF4266">
          <w:rPr>
            <w:rStyle w:val="Hyperlink"/>
            <w:noProof/>
          </w:rPr>
          <w:t>Figure 33: Cryptanalysis challenge</w:t>
        </w:r>
        <w:r>
          <w:rPr>
            <w:noProof/>
            <w:webHidden/>
          </w:rPr>
          <w:tab/>
        </w:r>
        <w:r>
          <w:rPr>
            <w:noProof/>
            <w:webHidden/>
          </w:rPr>
          <w:fldChar w:fldCharType="begin"/>
        </w:r>
        <w:r>
          <w:rPr>
            <w:noProof/>
            <w:webHidden/>
          </w:rPr>
          <w:instrText xml:space="preserve"> PAGEREF _Toc165928704 \h </w:instrText>
        </w:r>
        <w:r>
          <w:rPr>
            <w:noProof/>
            <w:webHidden/>
          </w:rPr>
        </w:r>
        <w:r>
          <w:rPr>
            <w:noProof/>
            <w:webHidden/>
          </w:rPr>
          <w:fldChar w:fldCharType="separate"/>
        </w:r>
        <w:r w:rsidR="00CE3E44">
          <w:rPr>
            <w:noProof/>
            <w:webHidden/>
          </w:rPr>
          <w:t>36</w:t>
        </w:r>
        <w:r>
          <w:rPr>
            <w:noProof/>
            <w:webHidden/>
          </w:rPr>
          <w:fldChar w:fldCharType="end"/>
        </w:r>
      </w:hyperlink>
    </w:p>
    <w:p w14:paraId="1D73B4FF" w14:textId="022E8D96" w:rsidR="00C01EA1" w:rsidRDefault="00C01EA1" w:rsidP="00C01EA1">
      <w:pPr>
        <w:pStyle w:val="TableofFigures"/>
        <w:tabs>
          <w:tab w:val="right" w:leader="dot" w:pos="9350"/>
        </w:tabs>
        <w:rPr>
          <w:rFonts w:asciiTheme="minorHAnsi" w:eastAsiaTheme="minorEastAsia" w:hAnsiTheme="minorHAnsi"/>
          <w:noProof/>
          <w:szCs w:val="24"/>
        </w:rPr>
      </w:pPr>
      <w:hyperlink w:anchor="_Toc165928705" w:history="1">
        <w:r w:rsidRPr="00CF4266">
          <w:rPr>
            <w:rStyle w:val="Hyperlink"/>
            <w:noProof/>
          </w:rPr>
          <w:t>Figure 34: External tool for decryption</w:t>
        </w:r>
        <w:r>
          <w:rPr>
            <w:noProof/>
            <w:webHidden/>
          </w:rPr>
          <w:tab/>
        </w:r>
        <w:r>
          <w:rPr>
            <w:noProof/>
            <w:webHidden/>
          </w:rPr>
          <w:fldChar w:fldCharType="begin"/>
        </w:r>
        <w:r>
          <w:rPr>
            <w:noProof/>
            <w:webHidden/>
          </w:rPr>
          <w:instrText xml:space="preserve"> PAGEREF _Toc165928705 \h </w:instrText>
        </w:r>
        <w:r>
          <w:rPr>
            <w:noProof/>
            <w:webHidden/>
          </w:rPr>
        </w:r>
        <w:r>
          <w:rPr>
            <w:noProof/>
            <w:webHidden/>
          </w:rPr>
          <w:fldChar w:fldCharType="separate"/>
        </w:r>
        <w:r w:rsidR="00CE3E44">
          <w:rPr>
            <w:noProof/>
            <w:webHidden/>
          </w:rPr>
          <w:t>37</w:t>
        </w:r>
        <w:r>
          <w:rPr>
            <w:noProof/>
            <w:webHidden/>
          </w:rPr>
          <w:fldChar w:fldCharType="end"/>
        </w:r>
      </w:hyperlink>
    </w:p>
    <w:p w14:paraId="7AF35394" w14:textId="7960D1D7" w:rsidR="00C01EA1" w:rsidRDefault="00C01EA1" w:rsidP="00C01EA1">
      <w:pPr>
        <w:pStyle w:val="TableofFigures"/>
        <w:tabs>
          <w:tab w:val="right" w:leader="dot" w:pos="9350"/>
        </w:tabs>
        <w:rPr>
          <w:rFonts w:asciiTheme="minorHAnsi" w:eastAsiaTheme="minorEastAsia" w:hAnsiTheme="minorHAnsi"/>
          <w:noProof/>
          <w:szCs w:val="24"/>
        </w:rPr>
      </w:pPr>
      <w:hyperlink w:anchor="_Toc165928706" w:history="1">
        <w:r w:rsidRPr="00CF4266">
          <w:rPr>
            <w:rStyle w:val="Hyperlink"/>
            <w:noProof/>
          </w:rPr>
          <w:t>Figure 35: Result key</w:t>
        </w:r>
        <w:r>
          <w:rPr>
            <w:noProof/>
            <w:webHidden/>
          </w:rPr>
          <w:tab/>
        </w:r>
        <w:r>
          <w:rPr>
            <w:noProof/>
            <w:webHidden/>
          </w:rPr>
          <w:fldChar w:fldCharType="begin"/>
        </w:r>
        <w:r>
          <w:rPr>
            <w:noProof/>
            <w:webHidden/>
          </w:rPr>
          <w:instrText xml:space="preserve"> PAGEREF _Toc165928706 \h </w:instrText>
        </w:r>
        <w:r>
          <w:rPr>
            <w:noProof/>
            <w:webHidden/>
          </w:rPr>
        </w:r>
        <w:r>
          <w:rPr>
            <w:noProof/>
            <w:webHidden/>
          </w:rPr>
          <w:fldChar w:fldCharType="separate"/>
        </w:r>
        <w:r w:rsidR="00CE3E44">
          <w:rPr>
            <w:noProof/>
            <w:webHidden/>
          </w:rPr>
          <w:t>38</w:t>
        </w:r>
        <w:r>
          <w:rPr>
            <w:noProof/>
            <w:webHidden/>
          </w:rPr>
          <w:fldChar w:fldCharType="end"/>
        </w:r>
      </w:hyperlink>
    </w:p>
    <w:p w14:paraId="63DA56C4" w14:textId="65836C53" w:rsidR="00C01EA1" w:rsidRDefault="00C01EA1" w:rsidP="00C01EA1">
      <w:pPr>
        <w:pStyle w:val="TableofFigures"/>
        <w:tabs>
          <w:tab w:val="right" w:leader="dot" w:pos="9350"/>
        </w:tabs>
        <w:rPr>
          <w:rFonts w:asciiTheme="minorHAnsi" w:eastAsiaTheme="minorEastAsia" w:hAnsiTheme="minorHAnsi"/>
          <w:noProof/>
          <w:szCs w:val="24"/>
        </w:rPr>
      </w:pPr>
      <w:hyperlink w:anchor="_Toc165928707" w:history="1">
        <w:r w:rsidRPr="00CF4266">
          <w:rPr>
            <w:rStyle w:val="Hyperlink"/>
            <w:noProof/>
          </w:rPr>
          <w:t>Figure 36: Decrypting a password</w:t>
        </w:r>
        <w:r>
          <w:rPr>
            <w:noProof/>
            <w:webHidden/>
          </w:rPr>
          <w:tab/>
        </w:r>
        <w:r>
          <w:rPr>
            <w:noProof/>
            <w:webHidden/>
          </w:rPr>
          <w:fldChar w:fldCharType="begin"/>
        </w:r>
        <w:r>
          <w:rPr>
            <w:noProof/>
            <w:webHidden/>
          </w:rPr>
          <w:instrText xml:space="preserve"> PAGEREF _Toc165928707 \h </w:instrText>
        </w:r>
        <w:r>
          <w:rPr>
            <w:noProof/>
            <w:webHidden/>
          </w:rPr>
        </w:r>
        <w:r>
          <w:rPr>
            <w:noProof/>
            <w:webHidden/>
          </w:rPr>
          <w:fldChar w:fldCharType="separate"/>
        </w:r>
        <w:r w:rsidR="00CE3E44">
          <w:rPr>
            <w:noProof/>
            <w:webHidden/>
          </w:rPr>
          <w:t>39</w:t>
        </w:r>
        <w:r>
          <w:rPr>
            <w:noProof/>
            <w:webHidden/>
          </w:rPr>
          <w:fldChar w:fldCharType="end"/>
        </w:r>
      </w:hyperlink>
    </w:p>
    <w:p w14:paraId="4A3F7CBD" w14:textId="080C5A6F" w:rsidR="00C01EA1" w:rsidRDefault="00C01EA1" w:rsidP="00C01EA1">
      <w:pPr>
        <w:pStyle w:val="TableofFigures"/>
        <w:tabs>
          <w:tab w:val="right" w:leader="dot" w:pos="9350"/>
        </w:tabs>
        <w:rPr>
          <w:rFonts w:asciiTheme="minorHAnsi" w:eastAsiaTheme="minorEastAsia" w:hAnsiTheme="minorHAnsi"/>
          <w:noProof/>
          <w:szCs w:val="24"/>
        </w:rPr>
      </w:pPr>
      <w:hyperlink w:anchor="_Toc165928708" w:history="1">
        <w:r w:rsidRPr="00CF4266">
          <w:rPr>
            <w:rStyle w:val="Hyperlink"/>
            <w:noProof/>
          </w:rPr>
          <w:t>Figure 37: Target application (MiTM)</w:t>
        </w:r>
        <w:r>
          <w:rPr>
            <w:noProof/>
            <w:webHidden/>
          </w:rPr>
          <w:tab/>
        </w:r>
        <w:r>
          <w:rPr>
            <w:noProof/>
            <w:webHidden/>
          </w:rPr>
          <w:fldChar w:fldCharType="begin"/>
        </w:r>
        <w:r>
          <w:rPr>
            <w:noProof/>
            <w:webHidden/>
          </w:rPr>
          <w:instrText xml:space="preserve"> PAGEREF _Toc165928708 \h </w:instrText>
        </w:r>
        <w:r>
          <w:rPr>
            <w:noProof/>
            <w:webHidden/>
          </w:rPr>
        </w:r>
        <w:r>
          <w:rPr>
            <w:noProof/>
            <w:webHidden/>
          </w:rPr>
          <w:fldChar w:fldCharType="separate"/>
        </w:r>
        <w:r w:rsidR="00CE3E44">
          <w:rPr>
            <w:noProof/>
            <w:webHidden/>
          </w:rPr>
          <w:t>40</w:t>
        </w:r>
        <w:r>
          <w:rPr>
            <w:noProof/>
            <w:webHidden/>
          </w:rPr>
          <w:fldChar w:fldCharType="end"/>
        </w:r>
      </w:hyperlink>
    </w:p>
    <w:p w14:paraId="00A128D8" w14:textId="65DB120A" w:rsidR="00C01EA1" w:rsidRDefault="00C01EA1" w:rsidP="00C01EA1">
      <w:pPr>
        <w:pStyle w:val="TableofFigures"/>
        <w:tabs>
          <w:tab w:val="right" w:leader="dot" w:pos="9350"/>
        </w:tabs>
        <w:rPr>
          <w:rFonts w:asciiTheme="minorHAnsi" w:eastAsiaTheme="minorEastAsia" w:hAnsiTheme="minorHAnsi"/>
          <w:noProof/>
          <w:szCs w:val="24"/>
        </w:rPr>
      </w:pPr>
      <w:hyperlink w:anchor="_Toc165928709" w:history="1">
        <w:r w:rsidRPr="00CF4266">
          <w:rPr>
            <w:rStyle w:val="Hyperlink"/>
            <w:noProof/>
          </w:rPr>
          <w:t>Figure 38: Logging in as admin</w:t>
        </w:r>
        <w:r>
          <w:rPr>
            <w:noProof/>
            <w:webHidden/>
          </w:rPr>
          <w:tab/>
        </w:r>
        <w:r>
          <w:rPr>
            <w:noProof/>
            <w:webHidden/>
          </w:rPr>
          <w:fldChar w:fldCharType="begin"/>
        </w:r>
        <w:r>
          <w:rPr>
            <w:noProof/>
            <w:webHidden/>
          </w:rPr>
          <w:instrText xml:space="preserve"> PAGEREF _Toc165928709 \h </w:instrText>
        </w:r>
        <w:r>
          <w:rPr>
            <w:noProof/>
            <w:webHidden/>
          </w:rPr>
        </w:r>
        <w:r>
          <w:rPr>
            <w:noProof/>
            <w:webHidden/>
          </w:rPr>
          <w:fldChar w:fldCharType="separate"/>
        </w:r>
        <w:r w:rsidR="00CE3E44">
          <w:rPr>
            <w:noProof/>
            <w:webHidden/>
          </w:rPr>
          <w:t>41</w:t>
        </w:r>
        <w:r>
          <w:rPr>
            <w:noProof/>
            <w:webHidden/>
          </w:rPr>
          <w:fldChar w:fldCharType="end"/>
        </w:r>
      </w:hyperlink>
    </w:p>
    <w:p w14:paraId="41A89333" w14:textId="36320F79" w:rsidR="00C01EA1" w:rsidRDefault="00C01EA1" w:rsidP="00C01EA1">
      <w:pPr>
        <w:pStyle w:val="TableofFigures"/>
        <w:tabs>
          <w:tab w:val="right" w:leader="dot" w:pos="9350"/>
        </w:tabs>
        <w:rPr>
          <w:rFonts w:asciiTheme="minorHAnsi" w:eastAsiaTheme="minorEastAsia" w:hAnsiTheme="minorHAnsi"/>
          <w:noProof/>
          <w:szCs w:val="24"/>
        </w:rPr>
      </w:pPr>
      <w:hyperlink w:anchor="_Toc165928710" w:history="1">
        <w:r w:rsidRPr="00CF4266">
          <w:rPr>
            <w:rStyle w:val="Hyperlink"/>
            <w:noProof/>
          </w:rPr>
          <w:t>Figure 39: Ettercap setup</w:t>
        </w:r>
        <w:r>
          <w:rPr>
            <w:noProof/>
            <w:webHidden/>
          </w:rPr>
          <w:tab/>
        </w:r>
        <w:r>
          <w:rPr>
            <w:noProof/>
            <w:webHidden/>
          </w:rPr>
          <w:fldChar w:fldCharType="begin"/>
        </w:r>
        <w:r>
          <w:rPr>
            <w:noProof/>
            <w:webHidden/>
          </w:rPr>
          <w:instrText xml:space="preserve"> PAGEREF _Toc165928710 \h </w:instrText>
        </w:r>
        <w:r>
          <w:rPr>
            <w:noProof/>
            <w:webHidden/>
          </w:rPr>
        </w:r>
        <w:r>
          <w:rPr>
            <w:noProof/>
            <w:webHidden/>
          </w:rPr>
          <w:fldChar w:fldCharType="separate"/>
        </w:r>
        <w:r w:rsidR="00CE3E44">
          <w:rPr>
            <w:noProof/>
            <w:webHidden/>
          </w:rPr>
          <w:t>42</w:t>
        </w:r>
        <w:r>
          <w:rPr>
            <w:noProof/>
            <w:webHidden/>
          </w:rPr>
          <w:fldChar w:fldCharType="end"/>
        </w:r>
      </w:hyperlink>
    </w:p>
    <w:p w14:paraId="7B23F639" w14:textId="3EC7FF8B" w:rsidR="00C01EA1" w:rsidRDefault="00C01EA1" w:rsidP="00C01EA1">
      <w:pPr>
        <w:pStyle w:val="TableofFigures"/>
        <w:tabs>
          <w:tab w:val="right" w:leader="dot" w:pos="9350"/>
        </w:tabs>
        <w:rPr>
          <w:rFonts w:asciiTheme="minorHAnsi" w:eastAsiaTheme="minorEastAsia" w:hAnsiTheme="minorHAnsi"/>
          <w:noProof/>
          <w:szCs w:val="24"/>
        </w:rPr>
      </w:pPr>
      <w:hyperlink w:anchor="_Toc165928711" w:history="1">
        <w:r w:rsidRPr="00CF4266">
          <w:rPr>
            <w:rStyle w:val="Hyperlink"/>
            <w:noProof/>
          </w:rPr>
          <w:t>Figure 40: Ettercap interception</w:t>
        </w:r>
        <w:r>
          <w:rPr>
            <w:noProof/>
            <w:webHidden/>
          </w:rPr>
          <w:tab/>
        </w:r>
        <w:r>
          <w:rPr>
            <w:noProof/>
            <w:webHidden/>
          </w:rPr>
          <w:fldChar w:fldCharType="begin"/>
        </w:r>
        <w:r>
          <w:rPr>
            <w:noProof/>
            <w:webHidden/>
          </w:rPr>
          <w:instrText xml:space="preserve"> PAGEREF _Toc165928711 \h </w:instrText>
        </w:r>
        <w:r>
          <w:rPr>
            <w:noProof/>
            <w:webHidden/>
          </w:rPr>
        </w:r>
        <w:r>
          <w:rPr>
            <w:noProof/>
            <w:webHidden/>
          </w:rPr>
          <w:fldChar w:fldCharType="separate"/>
        </w:r>
        <w:r w:rsidR="00CE3E44">
          <w:rPr>
            <w:noProof/>
            <w:webHidden/>
          </w:rPr>
          <w:t>42</w:t>
        </w:r>
        <w:r>
          <w:rPr>
            <w:noProof/>
            <w:webHidden/>
          </w:rPr>
          <w:fldChar w:fldCharType="end"/>
        </w:r>
      </w:hyperlink>
    </w:p>
    <w:p w14:paraId="2DA9E730" w14:textId="2B7F4A61" w:rsidR="00C01EA1" w:rsidRDefault="00C01EA1" w:rsidP="00C01EA1">
      <w:pPr>
        <w:pStyle w:val="TableofFigures"/>
        <w:tabs>
          <w:tab w:val="right" w:leader="dot" w:pos="9350"/>
        </w:tabs>
        <w:rPr>
          <w:rFonts w:asciiTheme="minorHAnsi" w:eastAsiaTheme="minorEastAsia" w:hAnsiTheme="minorHAnsi"/>
          <w:noProof/>
          <w:szCs w:val="24"/>
        </w:rPr>
      </w:pPr>
      <w:hyperlink w:anchor="_Toc165928712" w:history="1">
        <w:r w:rsidRPr="00CF4266">
          <w:rPr>
            <w:rStyle w:val="Hyperlink"/>
            <w:noProof/>
          </w:rPr>
          <w:t>Figure 41: Listening on cloned website</w:t>
        </w:r>
        <w:r>
          <w:rPr>
            <w:noProof/>
            <w:webHidden/>
          </w:rPr>
          <w:tab/>
        </w:r>
        <w:r>
          <w:rPr>
            <w:noProof/>
            <w:webHidden/>
          </w:rPr>
          <w:fldChar w:fldCharType="begin"/>
        </w:r>
        <w:r>
          <w:rPr>
            <w:noProof/>
            <w:webHidden/>
          </w:rPr>
          <w:instrText xml:space="preserve"> PAGEREF _Toc165928712 \h </w:instrText>
        </w:r>
        <w:r>
          <w:rPr>
            <w:noProof/>
            <w:webHidden/>
          </w:rPr>
        </w:r>
        <w:r>
          <w:rPr>
            <w:noProof/>
            <w:webHidden/>
          </w:rPr>
          <w:fldChar w:fldCharType="separate"/>
        </w:r>
        <w:r w:rsidR="00CE3E44">
          <w:rPr>
            <w:noProof/>
            <w:webHidden/>
          </w:rPr>
          <w:t>44</w:t>
        </w:r>
        <w:r>
          <w:rPr>
            <w:noProof/>
            <w:webHidden/>
          </w:rPr>
          <w:fldChar w:fldCharType="end"/>
        </w:r>
      </w:hyperlink>
    </w:p>
    <w:p w14:paraId="6A16E74A" w14:textId="580C072F" w:rsidR="00C01EA1" w:rsidRDefault="00C01EA1" w:rsidP="00C01EA1">
      <w:pPr>
        <w:pStyle w:val="TableofFigures"/>
        <w:tabs>
          <w:tab w:val="right" w:leader="dot" w:pos="9350"/>
        </w:tabs>
        <w:rPr>
          <w:rFonts w:asciiTheme="minorHAnsi" w:eastAsiaTheme="minorEastAsia" w:hAnsiTheme="minorHAnsi"/>
          <w:noProof/>
          <w:szCs w:val="24"/>
        </w:rPr>
      </w:pPr>
      <w:hyperlink w:anchor="_Toc165928713" w:history="1">
        <w:r w:rsidRPr="00CF4266">
          <w:rPr>
            <w:rStyle w:val="Hyperlink"/>
            <w:noProof/>
          </w:rPr>
          <w:t>Figure 42: Cloned site</w:t>
        </w:r>
        <w:r>
          <w:rPr>
            <w:noProof/>
            <w:webHidden/>
          </w:rPr>
          <w:tab/>
        </w:r>
        <w:r>
          <w:rPr>
            <w:noProof/>
            <w:webHidden/>
          </w:rPr>
          <w:fldChar w:fldCharType="begin"/>
        </w:r>
        <w:r>
          <w:rPr>
            <w:noProof/>
            <w:webHidden/>
          </w:rPr>
          <w:instrText xml:space="preserve"> PAGEREF _Toc165928713 \h </w:instrText>
        </w:r>
        <w:r>
          <w:rPr>
            <w:noProof/>
            <w:webHidden/>
          </w:rPr>
        </w:r>
        <w:r>
          <w:rPr>
            <w:noProof/>
            <w:webHidden/>
          </w:rPr>
          <w:fldChar w:fldCharType="separate"/>
        </w:r>
        <w:r w:rsidR="00CE3E44">
          <w:rPr>
            <w:noProof/>
            <w:webHidden/>
          </w:rPr>
          <w:t>45</w:t>
        </w:r>
        <w:r>
          <w:rPr>
            <w:noProof/>
            <w:webHidden/>
          </w:rPr>
          <w:fldChar w:fldCharType="end"/>
        </w:r>
      </w:hyperlink>
    </w:p>
    <w:p w14:paraId="0BB3ED55" w14:textId="2070FA99" w:rsidR="00C01EA1" w:rsidRDefault="00C01EA1" w:rsidP="00C01EA1">
      <w:pPr>
        <w:pStyle w:val="TableofFigures"/>
        <w:tabs>
          <w:tab w:val="right" w:leader="dot" w:pos="9350"/>
        </w:tabs>
        <w:rPr>
          <w:rFonts w:asciiTheme="minorHAnsi" w:eastAsiaTheme="minorEastAsia" w:hAnsiTheme="minorHAnsi"/>
          <w:noProof/>
          <w:szCs w:val="24"/>
        </w:rPr>
      </w:pPr>
      <w:hyperlink w:anchor="_Toc165928714" w:history="1">
        <w:r w:rsidRPr="00CF4266">
          <w:rPr>
            <w:rStyle w:val="Hyperlink"/>
            <w:noProof/>
          </w:rPr>
          <w:t>Figure 43: Captured transmission</w:t>
        </w:r>
        <w:r>
          <w:rPr>
            <w:noProof/>
            <w:webHidden/>
          </w:rPr>
          <w:tab/>
        </w:r>
        <w:r>
          <w:rPr>
            <w:noProof/>
            <w:webHidden/>
          </w:rPr>
          <w:fldChar w:fldCharType="begin"/>
        </w:r>
        <w:r>
          <w:rPr>
            <w:noProof/>
            <w:webHidden/>
          </w:rPr>
          <w:instrText xml:space="preserve"> PAGEREF _Toc165928714 \h </w:instrText>
        </w:r>
        <w:r>
          <w:rPr>
            <w:noProof/>
            <w:webHidden/>
          </w:rPr>
        </w:r>
        <w:r>
          <w:rPr>
            <w:noProof/>
            <w:webHidden/>
          </w:rPr>
          <w:fldChar w:fldCharType="separate"/>
        </w:r>
        <w:r w:rsidR="00CE3E44">
          <w:rPr>
            <w:noProof/>
            <w:webHidden/>
          </w:rPr>
          <w:t>46</w:t>
        </w:r>
        <w:r>
          <w:rPr>
            <w:noProof/>
            <w:webHidden/>
          </w:rPr>
          <w:fldChar w:fldCharType="end"/>
        </w:r>
      </w:hyperlink>
    </w:p>
    <w:p w14:paraId="10A49B7E" w14:textId="28945378" w:rsidR="00C01EA1" w:rsidRDefault="00C01EA1" w:rsidP="00C01EA1">
      <w:pPr>
        <w:pStyle w:val="TableofFigures"/>
        <w:tabs>
          <w:tab w:val="right" w:leader="dot" w:pos="9350"/>
        </w:tabs>
        <w:rPr>
          <w:rFonts w:asciiTheme="minorHAnsi" w:eastAsiaTheme="minorEastAsia" w:hAnsiTheme="minorHAnsi"/>
          <w:noProof/>
          <w:szCs w:val="24"/>
        </w:rPr>
      </w:pPr>
      <w:hyperlink w:anchor="_Toc165928715" w:history="1">
        <w:r w:rsidRPr="00CF4266">
          <w:rPr>
            <w:rStyle w:val="Hyperlink"/>
            <w:noProof/>
          </w:rPr>
          <w:t>Figure 44: Top prior to attack</w:t>
        </w:r>
        <w:r>
          <w:rPr>
            <w:noProof/>
            <w:webHidden/>
          </w:rPr>
          <w:tab/>
        </w:r>
        <w:r>
          <w:rPr>
            <w:noProof/>
            <w:webHidden/>
          </w:rPr>
          <w:fldChar w:fldCharType="begin"/>
        </w:r>
        <w:r>
          <w:rPr>
            <w:noProof/>
            <w:webHidden/>
          </w:rPr>
          <w:instrText xml:space="preserve"> PAGEREF _Toc165928715 \h </w:instrText>
        </w:r>
        <w:r>
          <w:rPr>
            <w:noProof/>
            <w:webHidden/>
          </w:rPr>
        </w:r>
        <w:r>
          <w:rPr>
            <w:noProof/>
            <w:webHidden/>
          </w:rPr>
          <w:fldChar w:fldCharType="separate"/>
        </w:r>
        <w:r w:rsidR="00CE3E44">
          <w:rPr>
            <w:noProof/>
            <w:webHidden/>
          </w:rPr>
          <w:t>47</w:t>
        </w:r>
        <w:r>
          <w:rPr>
            <w:noProof/>
            <w:webHidden/>
          </w:rPr>
          <w:fldChar w:fldCharType="end"/>
        </w:r>
      </w:hyperlink>
    </w:p>
    <w:p w14:paraId="15EDDA70" w14:textId="4E9D7A31" w:rsidR="00C01EA1" w:rsidRDefault="00C01EA1" w:rsidP="00C01EA1">
      <w:pPr>
        <w:pStyle w:val="TableofFigures"/>
        <w:tabs>
          <w:tab w:val="right" w:leader="dot" w:pos="9350"/>
        </w:tabs>
        <w:rPr>
          <w:rFonts w:asciiTheme="minorHAnsi" w:eastAsiaTheme="minorEastAsia" w:hAnsiTheme="minorHAnsi"/>
          <w:noProof/>
          <w:szCs w:val="24"/>
        </w:rPr>
      </w:pPr>
      <w:hyperlink w:anchor="_Toc165928716" w:history="1">
        <w:r w:rsidRPr="00CF4266">
          <w:rPr>
            <w:rStyle w:val="Hyperlink"/>
            <w:noProof/>
          </w:rPr>
          <w:t>Figure 45: TCP SYN attack</w:t>
        </w:r>
        <w:r>
          <w:rPr>
            <w:noProof/>
            <w:webHidden/>
          </w:rPr>
          <w:tab/>
        </w:r>
        <w:r>
          <w:rPr>
            <w:noProof/>
            <w:webHidden/>
          </w:rPr>
          <w:fldChar w:fldCharType="begin"/>
        </w:r>
        <w:r>
          <w:rPr>
            <w:noProof/>
            <w:webHidden/>
          </w:rPr>
          <w:instrText xml:space="preserve"> PAGEREF _Toc165928716 \h </w:instrText>
        </w:r>
        <w:r>
          <w:rPr>
            <w:noProof/>
            <w:webHidden/>
          </w:rPr>
        </w:r>
        <w:r>
          <w:rPr>
            <w:noProof/>
            <w:webHidden/>
          </w:rPr>
          <w:fldChar w:fldCharType="separate"/>
        </w:r>
        <w:r w:rsidR="00CE3E44">
          <w:rPr>
            <w:noProof/>
            <w:webHidden/>
          </w:rPr>
          <w:t>48</w:t>
        </w:r>
        <w:r>
          <w:rPr>
            <w:noProof/>
            <w:webHidden/>
          </w:rPr>
          <w:fldChar w:fldCharType="end"/>
        </w:r>
      </w:hyperlink>
    </w:p>
    <w:p w14:paraId="60E1ADDD" w14:textId="755AE685" w:rsidR="00C01EA1" w:rsidRDefault="00C01EA1" w:rsidP="00C01EA1">
      <w:pPr>
        <w:pStyle w:val="TableofFigures"/>
        <w:tabs>
          <w:tab w:val="right" w:leader="dot" w:pos="9350"/>
        </w:tabs>
        <w:rPr>
          <w:rFonts w:asciiTheme="minorHAnsi" w:eastAsiaTheme="minorEastAsia" w:hAnsiTheme="minorHAnsi"/>
          <w:noProof/>
          <w:szCs w:val="24"/>
        </w:rPr>
      </w:pPr>
      <w:hyperlink w:anchor="_Toc165928717" w:history="1">
        <w:r w:rsidRPr="00CF4266">
          <w:rPr>
            <w:rStyle w:val="Hyperlink"/>
            <w:noProof/>
          </w:rPr>
          <w:t>Figure 46: Top during attack</w:t>
        </w:r>
        <w:r>
          <w:rPr>
            <w:noProof/>
            <w:webHidden/>
          </w:rPr>
          <w:tab/>
        </w:r>
        <w:r>
          <w:rPr>
            <w:noProof/>
            <w:webHidden/>
          </w:rPr>
          <w:fldChar w:fldCharType="begin"/>
        </w:r>
        <w:r>
          <w:rPr>
            <w:noProof/>
            <w:webHidden/>
          </w:rPr>
          <w:instrText xml:space="preserve"> PAGEREF _Toc165928717 \h </w:instrText>
        </w:r>
        <w:r>
          <w:rPr>
            <w:noProof/>
            <w:webHidden/>
          </w:rPr>
        </w:r>
        <w:r>
          <w:rPr>
            <w:noProof/>
            <w:webHidden/>
          </w:rPr>
          <w:fldChar w:fldCharType="separate"/>
        </w:r>
        <w:r w:rsidR="00CE3E44">
          <w:rPr>
            <w:noProof/>
            <w:webHidden/>
          </w:rPr>
          <w:t>48</w:t>
        </w:r>
        <w:r>
          <w:rPr>
            <w:noProof/>
            <w:webHidden/>
          </w:rPr>
          <w:fldChar w:fldCharType="end"/>
        </w:r>
      </w:hyperlink>
    </w:p>
    <w:p w14:paraId="4CD7D372" w14:textId="33418FF2" w:rsidR="00C01EA1" w:rsidRDefault="00C01EA1" w:rsidP="00C01EA1">
      <w:pPr>
        <w:pStyle w:val="TableofFigures"/>
        <w:tabs>
          <w:tab w:val="right" w:leader="dot" w:pos="9350"/>
        </w:tabs>
        <w:rPr>
          <w:rFonts w:asciiTheme="minorHAnsi" w:eastAsiaTheme="minorEastAsia" w:hAnsiTheme="minorHAnsi"/>
          <w:noProof/>
          <w:szCs w:val="24"/>
        </w:rPr>
      </w:pPr>
      <w:hyperlink w:anchor="_Toc165928718" w:history="1">
        <w:r w:rsidRPr="00CF4266">
          <w:rPr>
            <w:rStyle w:val="Hyperlink"/>
            <w:noProof/>
          </w:rPr>
          <w:t>Figure 47: Top prior to DDoS attack</w:t>
        </w:r>
        <w:r>
          <w:rPr>
            <w:noProof/>
            <w:webHidden/>
          </w:rPr>
          <w:tab/>
        </w:r>
        <w:r>
          <w:rPr>
            <w:noProof/>
            <w:webHidden/>
          </w:rPr>
          <w:fldChar w:fldCharType="begin"/>
        </w:r>
        <w:r>
          <w:rPr>
            <w:noProof/>
            <w:webHidden/>
          </w:rPr>
          <w:instrText xml:space="preserve"> PAGEREF _Toc165928718 \h </w:instrText>
        </w:r>
        <w:r>
          <w:rPr>
            <w:noProof/>
            <w:webHidden/>
          </w:rPr>
        </w:r>
        <w:r>
          <w:rPr>
            <w:noProof/>
            <w:webHidden/>
          </w:rPr>
          <w:fldChar w:fldCharType="separate"/>
        </w:r>
        <w:r w:rsidR="00CE3E44">
          <w:rPr>
            <w:noProof/>
            <w:webHidden/>
          </w:rPr>
          <w:t>49</w:t>
        </w:r>
        <w:r>
          <w:rPr>
            <w:noProof/>
            <w:webHidden/>
          </w:rPr>
          <w:fldChar w:fldCharType="end"/>
        </w:r>
      </w:hyperlink>
    </w:p>
    <w:p w14:paraId="0ED7A64B" w14:textId="18DD9602" w:rsidR="00C01EA1" w:rsidRDefault="00C01EA1" w:rsidP="00C01EA1">
      <w:pPr>
        <w:pStyle w:val="TableofFigures"/>
        <w:tabs>
          <w:tab w:val="right" w:leader="dot" w:pos="9350"/>
        </w:tabs>
        <w:rPr>
          <w:rFonts w:asciiTheme="minorHAnsi" w:eastAsiaTheme="minorEastAsia" w:hAnsiTheme="minorHAnsi"/>
          <w:noProof/>
          <w:szCs w:val="24"/>
        </w:rPr>
      </w:pPr>
      <w:hyperlink w:anchor="_Toc165928719" w:history="1">
        <w:r w:rsidRPr="00CF4266">
          <w:rPr>
            <w:rStyle w:val="Hyperlink"/>
            <w:noProof/>
          </w:rPr>
          <w:t>Figure 48: DDoS attack execution</w:t>
        </w:r>
        <w:r>
          <w:rPr>
            <w:noProof/>
            <w:webHidden/>
          </w:rPr>
          <w:tab/>
        </w:r>
        <w:r>
          <w:rPr>
            <w:noProof/>
            <w:webHidden/>
          </w:rPr>
          <w:fldChar w:fldCharType="begin"/>
        </w:r>
        <w:r>
          <w:rPr>
            <w:noProof/>
            <w:webHidden/>
          </w:rPr>
          <w:instrText xml:space="preserve"> PAGEREF _Toc165928719 \h </w:instrText>
        </w:r>
        <w:r>
          <w:rPr>
            <w:noProof/>
            <w:webHidden/>
          </w:rPr>
        </w:r>
        <w:r>
          <w:rPr>
            <w:noProof/>
            <w:webHidden/>
          </w:rPr>
          <w:fldChar w:fldCharType="separate"/>
        </w:r>
        <w:r w:rsidR="00CE3E44">
          <w:rPr>
            <w:noProof/>
            <w:webHidden/>
          </w:rPr>
          <w:t>50</w:t>
        </w:r>
        <w:r>
          <w:rPr>
            <w:noProof/>
            <w:webHidden/>
          </w:rPr>
          <w:fldChar w:fldCharType="end"/>
        </w:r>
      </w:hyperlink>
    </w:p>
    <w:p w14:paraId="0213319D" w14:textId="66D0C82E" w:rsidR="00C01EA1" w:rsidRDefault="00C01EA1" w:rsidP="00C01EA1">
      <w:pPr>
        <w:pStyle w:val="TableofFigures"/>
        <w:tabs>
          <w:tab w:val="right" w:leader="dot" w:pos="9350"/>
        </w:tabs>
        <w:rPr>
          <w:rFonts w:asciiTheme="minorHAnsi" w:eastAsiaTheme="minorEastAsia" w:hAnsiTheme="minorHAnsi"/>
          <w:noProof/>
          <w:szCs w:val="24"/>
        </w:rPr>
      </w:pPr>
      <w:hyperlink w:anchor="_Toc165928720" w:history="1">
        <w:r w:rsidRPr="00CF4266">
          <w:rPr>
            <w:rStyle w:val="Hyperlink"/>
            <w:noProof/>
          </w:rPr>
          <w:t>Figure 49: Top during DDoS attack</w:t>
        </w:r>
        <w:r>
          <w:rPr>
            <w:noProof/>
            <w:webHidden/>
          </w:rPr>
          <w:tab/>
        </w:r>
        <w:r>
          <w:rPr>
            <w:noProof/>
            <w:webHidden/>
          </w:rPr>
          <w:fldChar w:fldCharType="begin"/>
        </w:r>
        <w:r>
          <w:rPr>
            <w:noProof/>
            <w:webHidden/>
          </w:rPr>
          <w:instrText xml:space="preserve"> PAGEREF _Toc165928720 \h </w:instrText>
        </w:r>
        <w:r>
          <w:rPr>
            <w:noProof/>
            <w:webHidden/>
          </w:rPr>
        </w:r>
        <w:r>
          <w:rPr>
            <w:noProof/>
            <w:webHidden/>
          </w:rPr>
          <w:fldChar w:fldCharType="separate"/>
        </w:r>
        <w:r w:rsidR="00CE3E44">
          <w:rPr>
            <w:noProof/>
            <w:webHidden/>
          </w:rPr>
          <w:t>51</w:t>
        </w:r>
        <w:r>
          <w:rPr>
            <w:noProof/>
            <w:webHidden/>
          </w:rPr>
          <w:fldChar w:fldCharType="end"/>
        </w:r>
      </w:hyperlink>
    </w:p>
    <w:p w14:paraId="161D975F" w14:textId="35630783" w:rsidR="00C01EA1" w:rsidRDefault="00C01EA1" w:rsidP="00C01EA1">
      <w:r>
        <w:fldChar w:fldCharType="end"/>
      </w:r>
      <w:r>
        <w:br w:type="page"/>
      </w:r>
    </w:p>
    <w:p w14:paraId="20A6ED34" w14:textId="77777777" w:rsidR="003514DD" w:rsidRDefault="003514DD" w:rsidP="00300EC5">
      <w:pPr>
        <w:pStyle w:val="Heading1"/>
        <w:sectPr w:rsidR="003514DD" w:rsidSect="00BD7605">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31BD8010" w14:textId="65FF81A5" w:rsidR="000260D4" w:rsidRDefault="000260D4" w:rsidP="00300EC5">
      <w:pPr>
        <w:pStyle w:val="Heading1"/>
      </w:pPr>
      <w:bookmarkStart w:id="2" w:name="_Toc165928886"/>
      <w:r>
        <w:lastRenderedPageBreak/>
        <w:t>SCENARIO</w:t>
      </w:r>
      <w:bookmarkEnd w:id="2"/>
    </w:p>
    <w:p w14:paraId="7CB33EAE" w14:textId="0A27511A" w:rsidR="000260D4" w:rsidRDefault="00DB6123">
      <w:r>
        <w:t xml:space="preserve">Recently, my company was hired to carry out a penetration test for a </w:t>
      </w:r>
      <w:r w:rsidRPr="003260B9">
        <w:rPr>
          <w:b/>
          <w:bCs/>
        </w:rPr>
        <w:t>medical clinic</w:t>
      </w:r>
      <w:r>
        <w:t xml:space="preserve"> </w:t>
      </w:r>
      <w:r w:rsidR="00796866">
        <w:t xml:space="preserve">containing </w:t>
      </w:r>
      <w:r w:rsidR="00300EC5" w:rsidRPr="003260B9">
        <w:rPr>
          <w:b/>
          <w:bCs/>
        </w:rPr>
        <w:t>6</w:t>
      </w:r>
      <w:r w:rsidR="00796866" w:rsidRPr="003260B9">
        <w:rPr>
          <w:b/>
          <w:bCs/>
        </w:rPr>
        <w:t>0 employees</w:t>
      </w:r>
      <w:r w:rsidR="0031059C">
        <w:rPr>
          <w:b/>
          <w:bCs/>
        </w:rPr>
        <w:t xml:space="preserve"> (medium sized)</w:t>
      </w:r>
      <w:r w:rsidR="00796866">
        <w:t xml:space="preserve"> </w:t>
      </w:r>
      <w:r>
        <w:t>with many branches across Sri Lanka. The clinic offers a variety of</w:t>
      </w:r>
      <w:r w:rsidR="004702FA">
        <w:t xml:space="preserve"> online</w:t>
      </w:r>
      <w:r>
        <w:t xml:space="preserve"> services including </w:t>
      </w:r>
      <w:r w:rsidR="004702FA">
        <w:t xml:space="preserve">checking </w:t>
      </w:r>
      <w:r>
        <w:t xml:space="preserve">online lab reports, </w:t>
      </w:r>
      <w:r w:rsidR="004702FA">
        <w:t xml:space="preserve">scheduling </w:t>
      </w:r>
      <w:proofErr w:type="gramStart"/>
      <w:r w:rsidR="004702FA">
        <w:t>appointments</w:t>
      </w:r>
      <w:proofErr w:type="gramEnd"/>
      <w:r w:rsidR="004702FA">
        <w:t xml:space="preserve"> and checking availability of doctors.</w:t>
      </w:r>
    </w:p>
    <w:p w14:paraId="2A109EBE" w14:textId="0EC6BD26" w:rsidR="00DB6123" w:rsidRDefault="00DB6123">
      <w:r>
        <w:t xml:space="preserve">The clinic </w:t>
      </w:r>
      <w:r w:rsidRPr="003260B9">
        <w:rPr>
          <w:b/>
          <w:bCs/>
        </w:rPr>
        <w:t>web application</w:t>
      </w:r>
      <w:r>
        <w:t xml:space="preserve"> allows patients to view their reports online and schedule </w:t>
      </w:r>
      <w:r w:rsidR="00796866">
        <w:t>appointments,</w:t>
      </w:r>
      <w:r>
        <w:t xml:space="preserve"> so it handles </w:t>
      </w:r>
      <w:r w:rsidRPr="004702FA">
        <w:rPr>
          <w:b/>
          <w:bCs/>
        </w:rPr>
        <w:t xml:space="preserve">sensitive information like patient data, </w:t>
      </w:r>
      <w:proofErr w:type="gramStart"/>
      <w:r w:rsidRPr="004702FA">
        <w:rPr>
          <w:b/>
          <w:bCs/>
        </w:rPr>
        <w:t>history</w:t>
      </w:r>
      <w:proofErr w:type="gramEnd"/>
      <w:r w:rsidRPr="004702FA">
        <w:rPr>
          <w:b/>
          <w:bCs/>
        </w:rPr>
        <w:t xml:space="preserve"> and transactions</w:t>
      </w:r>
      <w:r>
        <w:t xml:space="preserve">. Also, the staff attendance monitoring and employee data </w:t>
      </w:r>
      <w:r w:rsidR="004702FA">
        <w:t>is also</w:t>
      </w:r>
      <w:r w:rsidR="00300EC5">
        <w:t xml:space="preserve"> contained in the application</w:t>
      </w:r>
      <w:r>
        <w:t xml:space="preserve"> due to payroll and HR management. It is critical that the clinic complies with mandatory healthcare rules and regulations like HIPAA due to the personal and sensitive information it contains.</w:t>
      </w:r>
    </w:p>
    <w:p w14:paraId="6F59A287" w14:textId="2328BE49" w:rsidR="00DB6123" w:rsidRDefault="00DB6123">
      <w:r>
        <w:t xml:space="preserve">The clinic contains </w:t>
      </w:r>
      <w:r w:rsidR="00796866" w:rsidRPr="004702FA">
        <w:rPr>
          <w:b/>
          <w:bCs/>
        </w:rPr>
        <w:t>2</w:t>
      </w:r>
      <w:r w:rsidRPr="004702FA">
        <w:rPr>
          <w:b/>
          <w:bCs/>
        </w:rPr>
        <w:t xml:space="preserve"> types of users: </w:t>
      </w:r>
      <w:r w:rsidR="00796866" w:rsidRPr="004702FA">
        <w:rPr>
          <w:b/>
          <w:bCs/>
        </w:rPr>
        <w:t>staff and patients</w:t>
      </w:r>
      <w:r>
        <w:t xml:space="preserve">. Staff </w:t>
      </w:r>
      <w:r w:rsidR="00796866">
        <w:t xml:space="preserve">members </w:t>
      </w:r>
      <w:r>
        <w:t xml:space="preserve">use the clinic’s application to monitor </w:t>
      </w:r>
      <w:r w:rsidR="00796866">
        <w:t>appointments and publish patient/lab reports. Patients can access the web application to schedule appointments, view reports and check the availability of doctors.</w:t>
      </w:r>
    </w:p>
    <w:p w14:paraId="34B299F1" w14:textId="77777777" w:rsidR="00026CC7" w:rsidRDefault="00026CC7"/>
    <w:p w14:paraId="596A5134" w14:textId="77777777" w:rsidR="00026CC7" w:rsidRPr="00AF0190" w:rsidRDefault="00026CC7" w:rsidP="00026CC7">
      <w:pPr>
        <w:rPr>
          <w:b/>
          <w:bCs/>
        </w:rPr>
      </w:pPr>
      <w:r w:rsidRPr="00AF0190">
        <w:rPr>
          <w:b/>
          <w:bCs/>
        </w:rPr>
        <w:t>Machine and Corresponding IPs</w:t>
      </w:r>
    </w:p>
    <w:tbl>
      <w:tblPr>
        <w:tblStyle w:val="TableGrid"/>
        <w:tblW w:w="0" w:type="auto"/>
        <w:tblLook w:val="04A0" w:firstRow="1" w:lastRow="0" w:firstColumn="1" w:lastColumn="0" w:noHBand="0" w:noVBand="1"/>
      </w:tblPr>
      <w:tblGrid>
        <w:gridCol w:w="3116"/>
        <w:gridCol w:w="3117"/>
        <w:gridCol w:w="3117"/>
      </w:tblGrid>
      <w:tr w:rsidR="00026CC7" w14:paraId="295CDF55" w14:textId="77777777" w:rsidTr="00A97645">
        <w:tc>
          <w:tcPr>
            <w:tcW w:w="3116" w:type="dxa"/>
          </w:tcPr>
          <w:p w14:paraId="5EBA1EB1" w14:textId="77777777" w:rsidR="00026CC7" w:rsidRDefault="00026CC7" w:rsidP="00A97645">
            <w:r>
              <w:t>Kali Linux (Attacker)</w:t>
            </w:r>
          </w:p>
        </w:tc>
        <w:tc>
          <w:tcPr>
            <w:tcW w:w="3117" w:type="dxa"/>
          </w:tcPr>
          <w:p w14:paraId="25384E3C" w14:textId="77777777" w:rsidR="00026CC7" w:rsidRDefault="00026CC7" w:rsidP="00A97645">
            <w:r>
              <w:t>OWASP (Vulnerable Server/ Victim)</w:t>
            </w:r>
          </w:p>
        </w:tc>
        <w:tc>
          <w:tcPr>
            <w:tcW w:w="3117" w:type="dxa"/>
          </w:tcPr>
          <w:p w14:paraId="7C1E16C8" w14:textId="77777777" w:rsidR="00026CC7" w:rsidRDefault="00026CC7" w:rsidP="00A97645">
            <w:r>
              <w:t>Windows (Victim)</w:t>
            </w:r>
          </w:p>
        </w:tc>
      </w:tr>
      <w:tr w:rsidR="00026CC7" w14:paraId="181082A6" w14:textId="77777777" w:rsidTr="00A97645">
        <w:tc>
          <w:tcPr>
            <w:tcW w:w="3116" w:type="dxa"/>
          </w:tcPr>
          <w:p w14:paraId="6AF09046" w14:textId="77777777" w:rsidR="00026CC7" w:rsidRDefault="00026CC7" w:rsidP="00A97645">
            <w:r>
              <w:t>192.168.56.100</w:t>
            </w:r>
          </w:p>
        </w:tc>
        <w:tc>
          <w:tcPr>
            <w:tcW w:w="3117" w:type="dxa"/>
          </w:tcPr>
          <w:p w14:paraId="29DBC9D0" w14:textId="77777777" w:rsidR="00026CC7" w:rsidRDefault="00026CC7" w:rsidP="00A97645">
            <w:r>
              <w:t>192.168.56.101</w:t>
            </w:r>
          </w:p>
        </w:tc>
        <w:tc>
          <w:tcPr>
            <w:tcW w:w="3117" w:type="dxa"/>
          </w:tcPr>
          <w:p w14:paraId="6FD9F81E" w14:textId="77777777" w:rsidR="00026CC7" w:rsidRDefault="00026CC7" w:rsidP="00A97645">
            <w:pPr>
              <w:keepNext/>
            </w:pPr>
            <w:r>
              <w:t>192.168.56.102</w:t>
            </w:r>
          </w:p>
        </w:tc>
      </w:tr>
    </w:tbl>
    <w:p w14:paraId="4C70D593" w14:textId="01C3A9C0" w:rsidR="00026CC7" w:rsidRPr="00AF0190" w:rsidRDefault="00026CC7" w:rsidP="00026CC7">
      <w:pPr>
        <w:pStyle w:val="Caption"/>
        <w:jc w:val="center"/>
      </w:pPr>
      <w:bookmarkStart w:id="3" w:name="_Toc165928651"/>
      <w:r>
        <w:t xml:space="preserve">Table </w:t>
      </w:r>
      <w:r w:rsidR="0031059C">
        <w:fldChar w:fldCharType="begin"/>
      </w:r>
      <w:r w:rsidR="0031059C">
        <w:instrText xml:space="preserve"> SEQ Table \* ARABIC </w:instrText>
      </w:r>
      <w:r w:rsidR="0031059C">
        <w:fldChar w:fldCharType="separate"/>
      </w:r>
      <w:r w:rsidR="00CE3E44">
        <w:rPr>
          <w:noProof/>
        </w:rPr>
        <w:t>1</w:t>
      </w:r>
      <w:r w:rsidR="0031059C">
        <w:fldChar w:fldCharType="end"/>
      </w:r>
      <w:r>
        <w:t>: Virtual machine IPs</w:t>
      </w:r>
      <w:bookmarkEnd w:id="3"/>
    </w:p>
    <w:p w14:paraId="2B6EEC41" w14:textId="77777777" w:rsidR="00026CC7" w:rsidRDefault="00026CC7"/>
    <w:p w14:paraId="01A31210" w14:textId="77777777" w:rsidR="00AA362F" w:rsidRDefault="00AA362F" w:rsidP="00AA362F"/>
    <w:p w14:paraId="3E480A85" w14:textId="77777777" w:rsidR="00300EC5" w:rsidRDefault="00300EC5">
      <w:r>
        <w:br w:type="page"/>
      </w:r>
    </w:p>
    <w:p w14:paraId="56F53FA1" w14:textId="743C0992" w:rsidR="00FC4A07" w:rsidRDefault="00DC4E86" w:rsidP="00DA72BA">
      <w:pPr>
        <w:pStyle w:val="Heading1"/>
      </w:pPr>
      <w:bookmarkStart w:id="4" w:name="_Toc165928887"/>
      <w:r>
        <w:lastRenderedPageBreak/>
        <w:t>PART A – INFORMATION GATHERING</w:t>
      </w:r>
      <w:bookmarkEnd w:id="4"/>
    </w:p>
    <w:p w14:paraId="254D596E" w14:textId="50C7B052" w:rsidR="00DC4E86" w:rsidRDefault="00DA72BA" w:rsidP="00DA72BA">
      <w:pPr>
        <w:pStyle w:val="Heading2"/>
      </w:pPr>
      <w:bookmarkStart w:id="5" w:name="_Toc165928888"/>
      <w:r>
        <w:t>A</w:t>
      </w:r>
      <w:r w:rsidR="00DC4E86">
        <w:t>.1 OSINT Activities</w:t>
      </w:r>
      <w:bookmarkEnd w:id="5"/>
    </w:p>
    <w:p w14:paraId="66C83E9A" w14:textId="5A9BDD5B" w:rsidR="00DC4E86" w:rsidRDefault="00DA72BA" w:rsidP="00DA72BA">
      <w:pPr>
        <w:pStyle w:val="Heading3"/>
      </w:pPr>
      <w:bookmarkStart w:id="6" w:name="_Toc165928889"/>
      <w:r>
        <w:t>A</w:t>
      </w:r>
      <w:r w:rsidR="00DC4E86">
        <w:t>.1.1 OSINT Activity 1</w:t>
      </w:r>
      <w:r w:rsidR="00300EC5">
        <w:t xml:space="preserve"> </w:t>
      </w:r>
      <w:r w:rsidR="00080F62">
        <w:t>–</w:t>
      </w:r>
      <w:r w:rsidR="00300EC5">
        <w:t xml:space="preserve"> WHOIS</w:t>
      </w:r>
      <w:bookmarkEnd w:id="6"/>
    </w:p>
    <w:p w14:paraId="49398AE6" w14:textId="43F6499A" w:rsidR="007654EB" w:rsidRDefault="007654EB">
      <w:r>
        <w:t>The author utilized WHOIS which is a protocol for querying and retrieving information about domain names and IP addresses. Below illustration</w:t>
      </w:r>
      <w:r w:rsidR="006852A6">
        <w:t>s</w:t>
      </w:r>
      <w:r>
        <w:t xml:space="preserve"> </w:t>
      </w:r>
      <w:proofErr w:type="gramStart"/>
      <w:r>
        <w:t>shows</w:t>
      </w:r>
      <w:proofErr w:type="gramEnd"/>
      <w:r>
        <w:t xml:space="preserve"> the command used and the results obtained by using this utility.</w:t>
      </w:r>
    </w:p>
    <w:p w14:paraId="5AB7C390" w14:textId="6A2A4AE7" w:rsidR="009D029B" w:rsidRDefault="009D029B" w:rsidP="009D029B">
      <w:pPr>
        <w:jc w:val="center"/>
      </w:pPr>
      <w:r w:rsidRPr="009D029B">
        <w:rPr>
          <w:noProof/>
        </w:rPr>
        <w:drawing>
          <wp:inline distT="0" distB="0" distL="0" distR="0" wp14:anchorId="376F8FD9" wp14:editId="728EC50C">
            <wp:extent cx="3065618" cy="288925"/>
            <wp:effectExtent l="0" t="0" r="1905" b="0"/>
            <wp:docPr id="192681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810255" name=""/>
                    <pic:cNvPicPr/>
                  </pic:nvPicPr>
                  <pic:blipFill rotWithShape="1">
                    <a:blip r:embed="rId14"/>
                    <a:srcRect l="3130" t="-2708" b="-1"/>
                    <a:stretch/>
                  </pic:blipFill>
                  <pic:spPr bwMode="auto">
                    <a:xfrm>
                      <a:off x="0" y="0"/>
                      <a:ext cx="3070696" cy="289404"/>
                    </a:xfrm>
                    <a:prstGeom prst="rect">
                      <a:avLst/>
                    </a:prstGeom>
                    <a:ln>
                      <a:noFill/>
                    </a:ln>
                    <a:extLst>
                      <a:ext uri="{53640926-AAD7-44D8-BBD7-CCE9431645EC}">
                        <a14:shadowObscured xmlns:a14="http://schemas.microsoft.com/office/drawing/2010/main"/>
                      </a:ext>
                    </a:extLst>
                  </pic:spPr>
                </pic:pic>
              </a:graphicData>
            </a:graphic>
          </wp:inline>
        </w:drawing>
      </w:r>
    </w:p>
    <w:p w14:paraId="58A21B37" w14:textId="77777777" w:rsidR="007654EB" w:rsidRDefault="00080F62" w:rsidP="007654EB">
      <w:pPr>
        <w:keepNext/>
      </w:pPr>
      <w:r w:rsidRPr="00080F62">
        <w:rPr>
          <w:noProof/>
        </w:rPr>
        <w:drawing>
          <wp:inline distT="0" distB="0" distL="0" distR="0" wp14:anchorId="2E6465C3" wp14:editId="5028F94D">
            <wp:extent cx="5539740" cy="4347157"/>
            <wp:effectExtent l="0" t="0" r="3810" b="0"/>
            <wp:docPr id="2068543618"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43618" name="Picture 1" descr="A computer screen shot of a computer program&#10;&#10;Description automatically generated"/>
                    <pic:cNvPicPr/>
                  </pic:nvPicPr>
                  <pic:blipFill>
                    <a:blip r:embed="rId15"/>
                    <a:stretch>
                      <a:fillRect/>
                    </a:stretch>
                  </pic:blipFill>
                  <pic:spPr>
                    <a:xfrm>
                      <a:off x="0" y="0"/>
                      <a:ext cx="5542117" cy="4349022"/>
                    </a:xfrm>
                    <a:prstGeom prst="rect">
                      <a:avLst/>
                    </a:prstGeom>
                  </pic:spPr>
                </pic:pic>
              </a:graphicData>
            </a:graphic>
          </wp:inline>
        </w:drawing>
      </w:r>
    </w:p>
    <w:p w14:paraId="6370C785" w14:textId="7CF29DB9" w:rsidR="00080F62" w:rsidRDefault="007654EB" w:rsidP="007654EB">
      <w:pPr>
        <w:pStyle w:val="Caption"/>
        <w:jc w:val="center"/>
      </w:pPr>
      <w:bookmarkStart w:id="7" w:name="_Toc165928672"/>
      <w:r>
        <w:t xml:space="preserve">Figure </w:t>
      </w:r>
      <w:r>
        <w:fldChar w:fldCharType="begin"/>
      </w:r>
      <w:r>
        <w:instrText xml:space="preserve"> SEQ Figure \* ARABIC </w:instrText>
      </w:r>
      <w:r>
        <w:fldChar w:fldCharType="separate"/>
      </w:r>
      <w:r w:rsidR="00CE3E44">
        <w:rPr>
          <w:noProof/>
        </w:rPr>
        <w:t>1</w:t>
      </w:r>
      <w:r>
        <w:fldChar w:fldCharType="end"/>
      </w:r>
      <w:r>
        <w:t xml:space="preserve">: WHOIS </w:t>
      </w:r>
      <w:proofErr w:type="gramStart"/>
      <w:r>
        <w:t>results</w:t>
      </w:r>
      <w:bookmarkEnd w:id="7"/>
      <w:proofErr w:type="gramEnd"/>
    </w:p>
    <w:p w14:paraId="3F681055" w14:textId="77777777" w:rsidR="0061201B" w:rsidRDefault="007654EB" w:rsidP="007654EB">
      <w:r>
        <w:t xml:space="preserve">The results obtained from WHOIS for the </w:t>
      </w:r>
      <w:proofErr w:type="spellStart"/>
      <w:proofErr w:type="gramStart"/>
      <w:r>
        <w:t>cwscenario.site</w:t>
      </w:r>
      <w:proofErr w:type="spellEnd"/>
      <w:proofErr w:type="gramEnd"/>
      <w:r>
        <w:t xml:space="preserve"> </w:t>
      </w:r>
      <w:proofErr w:type="gramStart"/>
      <w:r>
        <w:t>reveals</w:t>
      </w:r>
      <w:proofErr w:type="gramEnd"/>
      <w:r>
        <w:t xml:space="preserve"> private information such as domain status, registration expiry and other name servers. This information can be used to identify </w:t>
      </w:r>
      <w:r>
        <w:lastRenderedPageBreak/>
        <w:t xml:space="preserve">potential vulnerabilities in the infrastructure and plan attack strategies. Some of the </w:t>
      </w:r>
      <w:r w:rsidR="0061201B">
        <w:t xml:space="preserve">sensitive </w:t>
      </w:r>
      <w:r>
        <w:t xml:space="preserve">information gathered are </w:t>
      </w:r>
      <w:r w:rsidR="0061201B">
        <w:t>listed below:</w:t>
      </w:r>
    </w:p>
    <w:p w14:paraId="01C509A3" w14:textId="46FD4A1C" w:rsidR="0061201B" w:rsidRDefault="0061201B" w:rsidP="0061201B">
      <w:pPr>
        <w:pStyle w:val="ListParagraph"/>
        <w:numPr>
          <w:ilvl w:val="0"/>
          <w:numId w:val="4"/>
        </w:numPr>
        <w:jc w:val="left"/>
      </w:pPr>
      <w:r>
        <w:t>Registrar URL (https://ionos.com)</w:t>
      </w:r>
    </w:p>
    <w:p w14:paraId="6FC692DF" w14:textId="77777777" w:rsidR="0061201B" w:rsidRDefault="0061201B" w:rsidP="0061201B">
      <w:pPr>
        <w:pStyle w:val="ListParagraph"/>
        <w:numPr>
          <w:ilvl w:val="0"/>
          <w:numId w:val="4"/>
        </w:numPr>
        <w:jc w:val="left"/>
      </w:pPr>
      <w:r>
        <w:t>Creation date – 2021-01-07, Registry expiry date – 2025-01-07</w:t>
      </w:r>
    </w:p>
    <w:p w14:paraId="1738CB85" w14:textId="700FB370" w:rsidR="0061201B" w:rsidRDefault="0061201B" w:rsidP="0061201B">
      <w:pPr>
        <w:pStyle w:val="ListParagraph"/>
        <w:numPr>
          <w:ilvl w:val="0"/>
          <w:numId w:val="4"/>
        </w:numPr>
        <w:jc w:val="left"/>
      </w:pPr>
      <w:r>
        <w:t>Domain status</w:t>
      </w:r>
    </w:p>
    <w:p w14:paraId="2D2472F6" w14:textId="77777777" w:rsidR="0061201B" w:rsidRDefault="0061201B" w:rsidP="0061201B">
      <w:pPr>
        <w:pStyle w:val="ListParagraph"/>
        <w:numPr>
          <w:ilvl w:val="0"/>
          <w:numId w:val="4"/>
        </w:numPr>
        <w:jc w:val="left"/>
      </w:pPr>
      <w:r>
        <w:t>Registrant Country – GB</w:t>
      </w:r>
    </w:p>
    <w:p w14:paraId="2F3D634F" w14:textId="62105B7C" w:rsidR="0061201B" w:rsidRDefault="0061201B" w:rsidP="0061201B">
      <w:pPr>
        <w:pStyle w:val="ListParagraph"/>
        <w:numPr>
          <w:ilvl w:val="0"/>
          <w:numId w:val="4"/>
        </w:numPr>
        <w:jc w:val="left"/>
      </w:pPr>
      <w:r>
        <w:t>Registrant Province – GLS</w:t>
      </w:r>
    </w:p>
    <w:p w14:paraId="401B1709" w14:textId="452B995E" w:rsidR="0061201B" w:rsidRDefault="0061201B" w:rsidP="0061201B">
      <w:pPr>
        <w:pStyle w:val="ListParagraph"/>
        <w:numPr>
          <w:ilvl w:val="0"/>
          <w:numId w:val="4"/>
        </w:numPr>
        <w:jc w:val="left"/>
      </w:pPr>
      <w:r>
        <w:t xml:space="preserve">Name </w:t>
      </w:r>
      <w:proofErr w:type="gramStart"/>
      <w:r>
        <w:t>servers</w:t>
      </w:r>
      <w:proofErr w:type="gramEnd"/>
    </w:p>
    <w:p w14:paraId="19B07FC3" w14:textId="77777777" w:rsidR="0061201B" w:rsidRDefault="0061201B" w:rsidP="0061201B">
      <w:pPr>
        <w:pStyle w:val="ListParagraph"/>
        <w:numPr>
          <w:ilvl w:val="0"/>
          <w:numId w:val="4"/>
        </w:numPr>
        <w:jc w:val="left"/>
      </w:pPr>
      <w:r>
        <w:t>Registrar emails, phone numbers</w:t>
      </w:r>
    </w:p>
    <w:p w14:paraId="3AADDFAE" w14:textId="01593EC2" w:rsidR="007654EB" w:rsidRDefault="0061201B" w:rsidP="0061201B">
      <w:pPr>
        <w:jc w:val="left"/>
      </w:pPr>
      <w:r>
        <w:t>T</w:t>
      </w:r>
      <w:r w:rsidRPr="0061201B">
        <w:t xml:space="preserve">hey can provide </w:t>
      </w:r>
      <w:r>
        <w:t>valuable insights to attackers which can be used</w:t>
      </w:r>
      <w:r w:rsidRPr="0061201B">
        <w:t xml:space="preserve"> to plan and execute various types of malicious activities</w:t>
      </w:r>
      <w:r>
        <w:t xml:space="preserve"> such as:</w:t>
      </w:r>
      <w:r w:rsidRPr="0061201B">
        <w:t xml:space="preserve"> phishing, social engineering, DNS manipulation</w:t>
      </w:r>
      <w:r>
        <w:t xml:space="preserve"> and cybercrimes.</w:t>
      </w:r>
      <w:r w:rsidR="007654EB">
        <w:br w:type="page"/>
      </w:r>
    </w:p>
    <w:p w14:paraId="62EB8944" w14:textId="7B21C156" w:rsidR="00DC4E86" w:rsidRDefault="00DA72BA" w:rsidP="00DA72BA">
      <w:pPr>
        <w:pStyle w:val="Heading3"/>
      </w:pPr>
      <w:bookmarkStart w:id="8" w:name="_Toc165928890"/>
      <w:r>
        <w:lastRenderedPageBreak/>
        <w:t>A</w:t>
      </w:r>
      <w:r w:rsidR="00DC4E86">
        <w:t>.1.2 OSINT Activity 2</w:t>
      </w:r>
      <w:r w:rsidR="00300EC5">
        <w:t xml:space="preserve"> – </w:t>
      </w:r>
      <w:proofErr w:type="spellStart"/>
      <w:r w:rsidR="00300EC5">
        <w:t>TheHarvester</w:t>
      </w:r>
      <w:bookmarkEnd w:id="8"/>
      <w:proofErr w:type="spellEnd"/>
    </w:p>
    <w:p w14:paraId="36F68B15" w14:textId="2D67B52D" w:rsidR="0061201B" w:rsidRDefault="0061201B">
      <w:r>
        <w:t xml:space="preserve">The author utilized </w:t>
      </w:r>
      <w:proofErr w:type="spellStart"/>
      <w:r>
        <w:t>TheHarvester</w:t>
      </w:r>
      <w:proofErr w:type="spellEnd"/>
      <w:r>
        <w:t xml:space="preserve"> which is a tool for querying and retrieving passive information </w:t>
      </w:r>
      <w:r w:rsidR="000E6F4F">
        <w:t xml:space="preserve">mainly </w:t>
      </w:r>
      <w:r>
        <w:t>about domain names</w:t>
      </w:r>
      <w:r w:rsidR="000E6F4F">
        <w:t xml:space="preserve">, </w:t>
      </w:r>
      <w:proofErr w:type="gramStart"/>
      <w:r w:rsidR="000E6F4F">
        <w:t>hosts</w:t>
      </w:r>
      <w:proofErr w:type="gramEnd"/>
      <w:r w:rsidR="000E6F4F">
        <w:t xml:space="preserve"> and IPs</w:t>
      </w:r>
      <w:r>
        <w:t>. Below illustration shows the command used and the results obtained by using this utility.</w:t>
      </w:r>
    </w:p>
    <w:p w14:paraId="071C60DC" w14:textId="593E7AE8" w:rsidR="009D029B" w:rsidRDefault="009D029B" w:rsidP="009D029B">
      <w:pPr>
        <w:jc w:val="center"/>
      </w:pPr>
      <w:r w:rsidRPr="009D029B">
        <w:rPr>
          <w:noProof/>
        </w:rPr>
        <w:drawing>
          <wp:inline distT="0" distB="0" distL="0" distR="0" wp14:anchorId="4CFE028D" wp14:editId="3DFA465A">
            <wp:extent cx="4251960" cy="249068"/>
            <wp:effectExtent l="0" t="0" r="0" b="0"/>
            <wp:docPr id="1049720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20617" name=""/>
                    <pic:cNvPicPr/>
                  </pic:nvPicPr>
                  <pic:blipFill>
                    <a:blip r:embed="rId16"/>
                    <a:stretch>
                      <a:fillRect/>
                    </a:stretch>
                  </pic:blipFill>
                  <pic:spPr>
                    <a:xfrm>
                      <a:off x="0" y="0"/>
                      <a:ext cx="4347207" cy="254647"/>
                    </a:xfrm>
                    <a:prstGeom prst="rect">
                      <a:avLst/>
                    </a:prstGeom>
                  </pic:spPr>
                </pic:pic>
              </a:graphicData>
            </a:graphic>
          </wp:inline>
        </w:drawing>
      </w:r>
    </w:p>
    <w:p w14:paraId="5DBF4628" w14:textId="77777777" w:rsidR="000E6F4F" w:rsidRDefault="00080F62" w:rsidP="000E6F4F">
      <w:pPr>
        <w:keepNext/>
        <w:tabs>
          <w:tab w:val="left" w:pos="2679"/>
        </w:tabs>
        <w:jc w:val="center"/>
      </w:pPr>
      <w:r w:rsidRPr="00080F62">
        <w:rPr>
          <w:noProof/>
        </w:rPr>
        <w:drawing>
          <wp:inline distT="0" distB="0" distL="0" distR="0" wp14:anchorId="2E04287A" wp14:editId="70919613">
            <wp:extent cx="3566469" cy="4854361"/>
            <wp:effectExtent l="0" t="0" r="0" b="3810"/>
            <wp:docPr id="15745472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47285" name="Picture 1" descr="A screenshot of a computer program&#10;&#10;Description automatically generated"/>
                    <pic:cNvPicPr/>
                  </pic:nvPicPr>
                  <pic:blipFill>
                    <a:blip r:embed="rId17"/>
                    <a:stretch>
                      <a:fillRect/>
                    </a:stretch>
                  </pic:blipFill>
                  <pic:spPr>
                    <a:xfrm>
                      <a:off x="0" y="0"/>
                      <a:ext cx="3566469" cy="4854361"/>
                    </a:xfrm>
                    <a:prstGeom prst="rect">
                      <a:avLst/>
                    </a:prstGeom>
                  </pic:spPr>
                </pic:pic>
              </a:graphicData>
            </a:graphic>
          </wp:inline>
        </w:drawing>
      </w:r>
    </w:p>
    <w:p w14:paraId="117D2420" w14:textId="048D3A08" w:rsidR="00080F62" w:rsidRDefault="000E6F4F" w:rsidP="000E6F4F">
      <w:pPr>
        <w:pStyle w:val="Caption"/>
        <w:jc w:val="center"/>
      </w:pPr>
      <w:bookmarkStart w:id="9" w:name="_Toc165928673"/>
      <w:r>
        <w:t xml:space="preserve">Figure </w:t>
      </w:r>
      <w:r>
        <w:fldChar w:fldCharType="begin"/>
      </w:r>
      <w:r>
        <w:instrText xml:space="preserve"> SEQ Figure \* ARABIC </w:instrText>
      </w:r>
      <w:r>
        <w:fldChar w:fldCharType="separate"/>
      </w:r>
      <w:r w:rsidR="00CE3E44">
        <w:rPr>
          <w:noProof/>
        </w:rPr>
        <w:t>2</w:t>
      </w:r>
      <w:r>
        <w:fldChar w:fldCharType="end"/>
      </w:r>
      <w:r>
        <w:t xml:space="preserve">: </w:t>
      </w:r>
      <w:proofErr w:type="spellStart"/>
      <w:r>
        <w:t>TheHarvester</w:t>
      </w:r>
      <w:proofErr w:type="spellEnd"/>
      <w:r>
        <w:t xml:space="preserve"> </w:t>
      </w:r>
      <w:proofErr w:type="gramStart"/>
      <w:r>
        <w:t>results</w:t>
      </w:r>
      <w:bookmarkEnd w:id="9"/>
      <w:proofErr w:type="gramEnd"/>
    </w:p>
    <w:p w14:paraId="479CFD43" w14:textId="77777777" w:rsidR="000E6F4F" w:rsidRDefault="000E6F4F" w:rsidP="00AD746B">
      <w:r>
        <w:t xml:space="preserve">The results obtained from </w:t>
      </w:r>
      <w:proofErr w:type="spellStart"/>
      <w:r>
        <w:t>TheHarvester</w:t>
      </w:r>
      <w:proofErr w:type="spellEnd"/>
      <w:r>
        <w:t xml:space="preserve"> for the </w:t>
      </w:r>
      <w:proofErr w:type="spellStart"/>
      <w:proofErr w:type="gramStart"/>
      <w:r>
        <w:t>cwscenario.site</w:t>
      </w:r>
      <w:proofErr w:type="spellEnd"/>
      <w:proofErr w:type="gramEnd"/>
      <w:r>
        <w:t xml:space="preserve"> reveals private information such as ASNS, URLs, IPs and hosts. This information can be used for various harmful purposes. Some of the sensitive information gathered are listed below:</w:t>
      </w:r>
    </w:p>
    <w:p w14:paraId="4865067A" w14:textId="66B65E18" w:rsidR="000E6F4F" w:rsidRDefault="000E6F4F" w:rsidP="00AD746B">
      <w:pPr>
        <w:pStyle w:val="ListParagraph"/>
        <w:numPr>
          <w:ilvl w:val="0"/>
          <w:numId w:val="6"/>
        </w:numPr>
      </w:pPr>
      <w:r>
        <w:t>ASNS</w:t>
      </w:r>
    </w:p>
    <w:p w14:paraId="2E3FEC1B" w14:textId="1A8DA4BE" w:rsidR="000E6F4F" w:rsidRDefault="000E6F4F" w:rsidP="00AD746B">
      <w:pPr>
        <w:pStyle w:val="ListParagraph"/>
        <w:numPr>
          <w:ilvl w:val="0"/>
          <w:numId w:val="6"/>
        </w:numPr>
      </w:pPr>
      <w:r>
        <w:lastRenderedPageBreak/>
        <w:t>3 IP addresses</w:t>
      </w:r>
    </w:p>
    <w:p w14:paraId="0D481004" w14:textId="15504872" w:rsidR="000E6F4F" w:rsidRDefault="000E6F4F" w:rsidP="00AD746B">
      <w:pPr>
        <w:pStyle w:val="ListParagraph"/>
        <w:numPr>
          <w:ilvl w:val="0"/>
          <w:numId w:val="6"/>
        </w:numPr>
      </w:pPr>
      <w:r>
        <w:t>12 Hosts information</w:t>
      </w:r>
    </w:p>
    <w:p w14:paraId="6492AA30" w14:textId="2D427998" w:rsidR="008B2A90" w:rsidRDefault="000E6F4F" w:rsidP="000E6F4F">
      <w:r>
        <w:t>The information gathered like the ASNS can be used to identify the internet service provider and the IP addresses obtained could be specifically targeted for cybercrimes and host information could be used to identify entry points for attacks. A</w:t>
      </w:r>
      <w:r w:rsidRPr="000E6F4F">
        <w:t xml:space="preserve">ttackers </w:t>
      </w:r>
      <w:r>
        <w:t>can use this to plan and</w:t>
      </w:r>
      <w:r w:rsidRPr="000E6F4F">
        <w:t xml:space="preserve"> execute various types of malicious activities such as: network attacks, data breaches, and service disruptions.</w:t>
      </w:r>
      <w:r w:rsidR="008B2A90">
        <w:br w:type="page"/>
      </w:r>
    </w:p>
    <w:p w14:paraId="622632BC" w14:textId="629C8E17" w:rsidR="00E756A7" w:rsidRDefault="00DA72BA" w:rsidP="00DA72BA">
      <w:pPr>
        <w:pStyle w:val="Heading3"/>
      </w:pPr>
      <w:bookmarkStart w:id="10" w:name="_Toc165928891"/>
      <w:r>
        <w:lastRenderedPageBreak/>
        <w:t>A</w:t>
      </w:r>
      <w:r w:rsidR="00DC4E86">
        <w:t>.1.3 OSINT Activity 3</w:t>
      </w:r>
      <w:r w:rsidR="00300EC5">
        <w:t xml:space="preserve"> – </w:t>
      </w:r>
      <w:proofErr w:type="spellStart"/>
      <w:r w:rsidR="008B2A90">
        <w:t>dnsenum</w:t>
      </w:r>
      <w:bookmarkEnd w:id="10"/>
      <w:proofErr w:type="spellEnd"/>
    </w:p>
    <w:p w14:paraId="23BC608B" w14:textId="68A17615" w:rsidR="009D029B" w:rsidRDefault="009D029B" w:rsidP="009D029B">
      <w:pPr>
        <w:tabs>
          <w:tab w:val="left" w:pos="2679"/>
        </w:tabs>
        <w:jc w:val="center"/>
      </w:pPr>
      <w:r w:rsidRPr="009D029B">
        <w:rPr>
          <w:noProof/>
        </w:rPr>
        <w:drawing>
          <wp:inline distT="0" distB="0" distL="0" distR="0" wp14:anchorId="153BFDD7" wp14:editId="459F9405">
            <wp:extent cx="5867381" cy="198120"/>
            <wp:effectExtent l="0" t="0" r="635" b="0"/>
            <wp:docPr id="850928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28393" name=""/>
                    <pic:cNvPicPr/>
                  </pic:nvPicPr>
                  <pic:blipFill>
                    <a:blip r:embed="rId18"/>
                    <a:stretch>
                      <a:fillRect/>
                    </a:stretch>
                  </pic:blipFill>
                  <pic:spPr>
                    <a:xfrm>
                      <a:off x="0" y="0"/>
                      <a:ext cx="6223954" cy="210160"/>
                    </a:xfrm>
                    <a:prstGeom prst="rect">
                      <a:avLst/>
                    </a:prstGeom>
                  </pic:spPr>
                </pic:pic>
              </a:graphicData>
            </a:graphic>
          </wp:inline>
        </w:drawing>
      </w:r>
    </w:p>
    <w:p w14:paraId="7612A9DB" w14:textId="77777777" w:rsidR="00AD746B" w:rsidRDefault="008B2A90" w:rsidP="00AD746B">
      <w:pPr>
        <w:keepNext/>
        <w:tabs>
          <w:tab w:val="left" w:pos="2679"/>
        </w:tabs>
        <w:jc w:val="center"/>
      </w:pPr>
      <w:r w:rsidRPr="008B2A90">
        <w:rPr>
          <w:noProof/>
        </w:rPr>
        <w:drawing>
          <wp:inline distT="0" distB="0" distL="0" distR="0" wp14:anchorId="7074A10D" wp14:editId="455351E1">
            <wp:extent cx="5052498" cy="5418290"/>
            <wp:effectExtent l="0" t="0" r="0" b="0"/>
            <wp:docPr id="904588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588923" name="Picture 1" descr="A screenshot of a computer&#10;&#10;Description automatically generated"/>
                    <pic:cNvPicPr/>
                  </pic:nvPicPr>
                  <pic:blipFill>
                    <a:blip r:embed="rId19"/>
                    <a:stretch>
                      <a:fillRect/>
                    </a:stretch>
                  </pic:blipFill>
                  <pic:spPr>
                    <a:xfrm>
                      <a:off x="0" y="0"/>
                      <a:ext cx="5052498" cy="5418290"/>
                    </a:xfrm>
                    <a:prstGeom prst="rect">
                      <a:avLst/>
                    </a:prstGeom>
                  </pic:spPr>
                </pic:pic>
              </a:graphicData>
            </a:graphic>
          </wp:inline>
        </w:drawing>
      </w:r>
    </w:p>
    <w:p w14:paraId="007A0E0A" w14:textId="4BE1FFE1" w:rsidR="008B2A90" w:rsidRDefault="00AD746B" w:rsidP="00AD746B">
      <w:pPr>
        <w:pStyle w:val="Caption"/>
        <w:jc w:val="center"/>
      </w:pPr>
      <w:bookmarkStart w:id="11" w:name="_Toc165928674"/>
      <w:r>
        <w:t xml:space="preserve">Figure </w:t>
      </w:r>
      <w:r>
        <w:fldChar w:fldCharType="begin"/>
      </w:r>
      <w:r>
        <w:instrText xml:space="preserve"> SEQ Figure \* ARABIC </w:instrText>
      </w:r>
      <w:r>
        <w:fldChar w:fldCharType="separate"/>
      </w:r>
      <w:r w:rsidR="00CE3E44">
        <w:rPr>
          <w:noProof/>
        </w:rPr>
        <w:t>3</w:t>
      </w:r>
      <w:r>
        <w:fldChar w:fldCharType="end"/>
      </w:r>
      <w:r>
        <w:t xml:space="preserve">: The results for </w:t>
      </w:r>
      <w:proofErr w:type="spellStart"/>
      <w:r>
        <w:t>dnsenum</w:t>
      </w:r>
      <w:proofErr w:type="spellEnd"/>
      <w:r>
        <w:t xml:space="preserve"> (1/2)</w:t>
      </w:r>
      <w:bookmarkEnd w:id="11"/>
    </w:p>
    <w:p w14:paraId="7803D260" w14:textId="77777777" w:rsidR="00AD746B" w:rsidRDefault="008B2A90" w:rsidP="00AD746B">
      <w:pPr>
        <w:keepNext/>
        <w:tabs>
          <w:tab w:val="left" w:pos="2679"/>
        </w:tabs>
      </w:pPr>
      <w:r w:rsidRPr="008B2A90">
        <w:rPr>
          <w:noProof/>
        </w:rPr>
        <w:lastRenderedPageBreak/>
        <w:drawing>
          <wp:inline distT="0" distB="0" distL="0" distR="0" wp14:anchorId="16FCB944" wp14:editId="15A9298A">
            <wp:extent cx="5943600" cy="5908040"/>
            <wp:effectExtent l="0" t="0" r="0" b="0"/>
            <wp:docPr id="13787551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55166" name="Picture 1" descr="A screenshot of a computer&#10;&#10;Description automatically generated"/>
                    <pic:cNvPicPr/>
                  </pic:nvPicPr>
                  <pic:blipFill>
                    <a:blip r:embed="rId20"/>
                    <a:stretch>
                      <a:fillRect/>
                    </a:stretch>
                  </pic:blipFill>
                  <pic:spPr>
                    <a:xfrm>
                      <a:off x="0" y="0"/>
                      <a:ext cx="5943600" cy="5908040"/>
                    </a:xfrm>
                    <a:prstGeom prst="rect">
                      <a:avLst/>
                    </a:prstGeom>
                  </pic:spPr>
                </pic:pic>
              </a:graphicData>
            </a:graphic>
          </wp:inline>
        </w:drawing>
      </w:r>
    </w:p>
    <w:p w14:paraId="4486488B" w14:textId="51F8259A" w:rsidR="008B2A90" w:rsidRDefault="00AD746B" w:rsidP="00AD746B">
      <w:pPr>
        <w:pStyle w:val="Caption"/>
        <w:jc w:val="center"/>
      </w:pPr>
      <w:bookmarkStart w:id="12" w:name="_Toc165928675"/>
      <w:r>
        <w:t xml:space="preserve">Figure </w:t>
      </w:r>
      <w:r>
        <w:fldChar w:fldCharType="begin"/>
      </w:r>
      <w:r>
        <w:instrText xml:space="preserve"> SEQ Figure \* ARABIC </w:instrText>
      </w:r>
      <w:r>
        <w:fldChar w:fldCharType="separate"/>
      </w:r>
      <w:r w:rsidR="00CE3E44">
        <w:rPr>
          <w:noProof/>
        </w:rPr>
        <w:t>4</w:t>
      </w:r>
      <w:r>
        <w:fldChar w:fldCharType="end"/>
      </w:r>
      <w:r>
        <w:t xml:space="preserve">: </w:t>
      </w:r>
      <w:r w:rsidRPr="00A84EF4">
        <w:t xml:space="preserve">The results for </w:t>
      </w:r>
      <w:proofErr w:type="spellStart"/>
      <w:r w:rsidRPr="00A84EF4">
        <w:t>dnsenum</w:t>
      </w:r>
      <w:proofErr w:type="spellEnd"/>
      <w:r w:rsidRPr="00A84EF4">
        <w:t xml:space="preserve"> (</w:t>
      </w:r>
      <w:r w:rsidR="0031059C">
        <w:t>2</w:t>
      </w:r>
      <w:r w:rsidRPr="00A84EF4">
        <w:t>/2)</w:t>
      </w:r>
      <w:bookmarkEnd w:id="12"/>
    </w:p>
    <w:p w14:paraId="28646CD5" w14:textId="02F82468" w:rsidR="00AD746B" w:rsidRDefault="00AD746B" w:rsidP="00AD746B">
      <w:r>
        <w:t xml:space="preserve">The results obtained from </w:t>
      </w:r>
      <w:proofErr w:type="spellStart"/>
      <w:proofErr w:type="gramStart"/>
      <w:r>
        <w:t>dnsenum</w:t>
      </w:r>
      <w:proofErr w:type="spellEnd"/>
      <w:proofErr w:type="gramEnd"/>
      <w:r>
        <w:t xml:space="preserve"> for the </w:t>
      </w:r>
      <w:proofErr w:type="spellStart"/>
      <w:proofErr w:type="gramStart"/>
      <w:r>
        <w:t>cwscenario.site</w:t>
      </w:r>
      <w:proofErr w:type="spellEnd"/>
      <w:proofErr w:type="gramEnd"/>
      <w:r>
        <w:t xml:space="preserve"> reveals private information such as Host addresses, Name servers and IPs. This information can be used for various harmful purposes. Some of the sensitive information gathered are listed below:</w:t>
      </w:r>
    </w:p>
    <w:p w14:paraId="2FAFDD1B" w14:textId="68A10F43" w:rsidR="00AD746B" w:rsidRDefault="00AD746B" w:rsidP="00AD746B">
      <w:pPr>
        <w:pStyle w:val="ListParagraph"/>
        <w:numPr>
          <w:ilvl w:val="0"/>
          <w:numId w:val="6"/>
        </w:numPr>
      </w:pPr>
      <w:r>
        <w:t>4 name servers</w:t>
      </w:r>
    </w:p>
    <w:p w14:paraId="08C2115B" w14:textId="4C3165B6" w:rsidR="00AD746B" w:rsidRDefault="00AD746B" w:rsidP="00AD746B">
      <w:pPr>
        <w:pStyle w:val="ListParagraph"/>
        <w:numPr>
          <w:ilvl w:val="0"/>
          <w:numId w:val="6"/>
        </w:numPr>
      </w:pPr>
      <w:r>
        <w:t>2 mail servers</w:t>
      </w:r>
    </w:p>
    <w:p w14:paraId="18207A8C" w14:textId="107EF249" w:rsidR="00AD746B" w:rsidRDefault="00AD746B" w:rsidP="00AD746B">
      <w:pPr>
        <w:pStyle w:val="ListParagraph"/>
        <w:numPr>
          <w:ilvl w:val="0"/>
          <w:numId w:val="6"/>
        </w:numPr>
      </w:pPr>
      <w:r>
        <w:t xml:space="preserve">Host </w:t>
      </w:r>
      <w:proofErr w:type="gramStart"/>
      <w:r>
        <w:t>information</w:t>
      </w:r>
      <w:proofErr w:type="gramEnd"/>
    </w:p>
    <w:p w14:paraId="2C962640" w14:textId="2D1209F7" w:rsidR="00AD746B" w:rsidRDefault="00AD746B" w:rsidP="00AD746B">
      <w:pPr>
        <w:pStyle w:val="ListParagraph"/>
        <w:numPr>
          <w:ilvl w:val="0"/>
          <w:numId w:val="6"/>
        </w:numPr>
      </w:pPr>
      <w:r>
        <w:lastRenderedPageBreak/>
        <w:t>IPs</w:t>
      </w:r>
    </w:p>
    <w:p w14:paraId="2DD6E6E3" w14:textId="724F6063" w:rsidR="00AD746B" w:rsidRDefault="00AD746B" w:rsidP="00AD746B">
      <w:pPr>
        <w:tabs>
          <w:tab w:val="left" w:pos="2679"/>
        </w:tabs>
      </w:pPr>
      <w:r>
        <w:t>The information gathered via DNS Enumeration revealed sensitive information such as IPs, name servers, mail servers and host information. However, performing reverse lookup was denied which suggests the implementation of a security measure which denied a zone transfer.</w:t>
      </w:r>
    </w:p>
    <w:p w14:paraId="1857F88B" w14:textId="558B2438" w:rsidR="006939BE" w:rsidRDefault="00DA72BA" w:rsidP="006852A6">
      <w:pPr>
        <w:pStyle w:val="Heading3"/>
      </w:pPr>
      <w:bookmarkStart w:id="13" w:name="_Toc165928892"/>
      <w:r>
        <w:t>A</w:t>
      </w:r>
      <w:r w:rsidR="00E756A7">
        <w:t>.1.4 How OSINT Can be Effective and Why it is the First Activity Carried Out</w:t>
      </w:r>
      <w:bookmarkEnd w:id="13"/>
    </w:p>
    <w:p w14:paraId="01F60C81" w14:textId="5BBF734A" w:rsidR="00CD1698" w:rsidRDefault="00CD1698" w:rsidP="00E756A7">
      <w:pPr>
        <w:tabs>
          <w:tab w:val="left" w:pos="2679"/>
        </w:tabs>
      </w:pPr>
      <w:r w:rsidRPr="00CD1698">
        <w:t xml:space="preserve">OSINT stands for </w:t>
      </w:r>
      <w:r w:rsidR="00DA72BA" w:rsidRPr="00CD1698">
        <w:t>Open-Source</w:t>
      </w:r>
      <w:r w:rsidRPr="00CD1698">
        <w:t xml:space="preserve"> Intelligence which is used to collect information from public sources. It involves acquiring data and gathering information from</w:t>
      </w:r>
      <w:r w:rsidR="00AA362F">
        <w:t xml:space="preserve"> sources available publicly like</w:t>
      </w:r>
      <w:r w:rsidRPr="00CD1698">
        <w:t xml:space="preserve"> websites, social media, public databases </w:t>
      </w:r>
      <w:proofErr w:type="gramStart"/>
      <w:r w:rsidRPr="00CD1698">
        <w:t>and etc.</w:t>
      </w:r>
      <w:proofErr w:type="gramEnd"/>
      <w:r w:rsidRPr="00CD1698">
        <w:t xml:space="preserve"> The data gathered can be used for multiple purposes such as market research</w:t>
      </w:r>
      <w:r>
        <w:t xml:space="preserve">, data analysis and </w:t>
      </w:r>
      <w:r w:rsidRPr="00CD1698">
        <w:t>investigating competition</w:t>
      </w:r>
      <w:r>
        <w:t xml:space="preserve">. On the other hand, it is a critical tool used for cybercrimes to plan and execute targeted attacks on organizations </w:t>
      </w:r>
      <w:r>
        <w:fldChar w:fldCharType="begin"/>
      </w:r>
      <w:r>
        <w:instrText xml:space="preserve"> ADDIN ZOTERO_ITEM CSL_CITATION {"citationID":"56UliyaP","properties":{"formattedCitation":"(Titterington, 2023)","plainCitation":"(Titterington, 2023)","noteIndex":0},"citationItems":[{"id":451,"uris":["http://zotero.org/users/12312019/items/EXTDTUHH"],"itemData":{"id":451,"type":"webpage","abstract":"We explain what OSINT is, why it has to be front-of-mind at all times, and how to guard against hackers using it.","language":"en-US","title":"OSINT: what’s the danger, and how to stay safe","title-short":"OSINT","URL":"https://www.kaspersky.com/blog/osint-open-source-intelligence/48911/","author":[{"family":"Titterington","given":"Alanna"}],"accessed":{"date-parts":[["2024",4,30]]},"issued":{"date-parts":[["2023",9,1]]}}}],"schema":"https://github.com/citation-style-language/schema/raw/master/csl-citation.json"} </w:instrText>
      </w:r>
      <w:r>
        <w:fldChar w:fldCharType="separate"/>
      </w:r>
      <w:r w:rsidRPr="00CD1698">
        <w:rPr>
          <w:rFonts w:cs="Times New Roman"/>
        </w:rPr>
        <w:t>(Titterington, 2023)</w:t>
      </w:r>
      <w:r>
        <w:fldChar w:fldCharType="end"/>
      </w:r>
      <w:r>
        <w:t>.</w:t>
      </w:r>
    </w:p>
    <w:p w14:paraId="5C8DA88E" w14:textId="447D5A28" w:rsidR="00CD1698" w:rsidRDefault="00CD1698" w:rsidP="00E756A7">
      <w:pPr>
        <w:tabs>
          <w:tab w:val="left" w:pos="2679"/>
        </w:tabs>
      </w:pPr>
      <w:r>
        <w:t xml:space="preserve">Some of the ways in which OSINT activities can be </w:t>
      </w:r>
      <w:r w:rsidRPr="003462FB">
        <w:rPr>
          <w:b/>
          <w:bCs/>
        </w:rPr>
        <w:t>effective</w:t>
      </w:r>
      <w:r>
        <w:t xml:space="preserve"> are listed below:</w:t>
      </w:r>
    </w:p>
    <w:p w14:paraId="1F268F9C" w14:textId="1719E7B6" w:rsidR="00CD1698" w:rsidRDefault="00CD1698" w:rsidP="00CD1698">
      <w:pPr>
        <w:pStyle w:val="ListParagraph"/>
        <w:numPr>
          <w:ilvl w:val="0"/>
          <w:numId w:val="7"/>
        </w:numPr>
        <w:tabs>
          <w:tab w:val="left" w:pos="2679"/>
        </w:tabs>
      </w:pPr>
      <w:r>
        <w:t>Target Identification</w:t>
      </w:r>
    </w:p>
    <w:p w14:paraId="03D3C925" w14:textId="74B6C9FB" w:rsidR="00CD1698" w:rsidRDefault="00CD1698" w:rsidP="00CD1698">
      <w:pPr>
        <w:pStyle w:val="ListParagraph"/>
        <w:numPr>
          <w:ilvl w:val="0"/>
          <w:numId w:val="7"/>
        </w:numPr>
        <w:tabs>
          <w:tab w:val="left" w:pos="2679"/>
        </w:tabs>
      </w:pPr>
      <w:r>
        <w:t>Attack Surface Enumeration</w:t>
      </w:r>
    </w:p>
    <w:p w14:paraId="095CE841" w14:textId="328C78E1" w:rsidR="00CD1698" w:rsidRDefault="00CD1698" w:rsidP="00CD1698">
      <w:pPr>
        <w:pStyle w:val="ListParagraph"/>
        <w:numPr>
          <w:ilvl w:val="0"/>
          <w:numId w:val="7"/>
        </w:numPr>
        <w:tabs>
          <w:tab w:val="left" w:pos="2679"/>
        </w:tabs>
      </w:pPr>
      <w:r>
        <w:t>Vulnerability Assessment</w:t>
      </w:r>
    </w:p>
    <w:p w14:paraId="102A6EC8" w14:textId="070066F1" w:rsidR="00CD1698" w:rsidRDefault="00CD1698" w:rsidP="00CD1698">
      <w:pPr>
        <w:pStyle w:val="ListParagraph"/>
        <w:numPr>
          <w:ilvl w:val="0"/>
          <w:numId w:val="7"/>
        </w:numPr>
        <w:tabs>
          <w:tab w:val="left" w:pos="2679"/>
        </w:tabs>
      </w:pPr>
      <w:r>
        <w:t>Phishing</w:t>
      </w:r>
    </w:p>
    <w:p w14:paraId="14E8C589" w14:textId="6A2C53E6" w:rsidR="00DC4E86" w:rsidRDefault="003462FB" w:rsidP="00E756A7">
      <w:pPr>
        <w:tabs>
          <w:tab w:val="left" w:pos="2679"/>
        </w:tabs>
      </w:pPr>
      <w:r>
        <w:t xml:space="preserve">It is often the </w:t>
      </w:r>
      <w:r w:rsidRPr="003462FB">
        <w:rPr>
          <w:b/>
          <w:bCs/>
        </w:rPr>
        <w:t>first step carried out by penetration testers</w:t>
      </w:r>
      <w:r>
        <w:t xml:space="preserve"> because by the effectiveness mentioned above, it can be used to understand the target environment and gather information about the infrastructure of an organization. Also, helps identify potential attack entry points during the assessment such as exposed systems and network configurations. So these activities help penetration testers identify </w:t>
      </w:r>
      <w:r w:rsidR="00AA362F">
        <w:t>weaknesses and</w:t>
      </w:r>
      <w:r>
        <w:t xml:space="preserve"> identify breaches in industry regulations and mitigate risks which will contribute to a comprehensive testing process </w:t>
      </w:r>
      <w:r>
        <w:fldChar w:fldCharType="begin"/>
      </w:r>
      <w:r>
        <w:instrText xml:space="preserve"> ADDIN ZOTERO_ITEM CSL_CITATION {"citationID":"iNEQuPQR","properties":{"formattedCitation":"(Pritchard, 2020)","plainCitation":"(Pritchard, 2020)","noteIndex":0},"citationItems":[{"id":449,"uris":["http://zotero.org/users/12312019/items/TU48IIYR"],"itemData":{"id":449,"type":"webpage","abstract":"Long favored by spooks and spies, OSINT is also a powerful weapon in the security pro’s armory","container-title":"The Daily Swig | Cybersecurity news and views","language":"en","title":"OSINT: What is open source intelligence and how is it used?","title-short":"OSINT","URL":"https://portswigger.net/daily-swig/osint-what-is-open-source-intelligence-and-how-is-it-used","author":[{"family":"Pritchard","given":"Stephen"}],"accessed":{"date-parts":[["2024",4,30]]},"issued":{"date-parts":[["2020",11,19]]}}}],"schema":"https://github.com/citation-style-language/schema/raw/master/csl-citation.json"} </w:instrText>
      </w:r>
      <w:r>
        <w:fldChar w:fldCharType="separate"/>
      </w:r>
      <w:r w:rsidRPr="003462FB">
        <w:rPr>
          <w:rFonts w:cs="Times New Roman"/>
        </w:rPr>
        <w:t>(Pritchard, 2020)</w:t>
      </w:r>
      <w:r>
        <w:fldChar w:fldCharType="end"/>
      </w:r>
      <w:r>
        <w:t>.</w:t>
      </w:r>
    </w:p>
    <w:p w14:paraId="1DB788F4" w14:textId="0CC1A48D" w:rsidR="00E756A7" w:rsidRDefault="00DA72BA" w:rsidP="006852A6">
      <w:pPr>
        <w:pStyle w:val="Heading3"/>
      </w:pPr>
      <w:bookmarkStart w:id="14" w:name="_Toc165928893"/>
      <w:r>
        <w:t>A</w:t>
      </w:r>
      <w:r w:rsidR="00E756A7">
        <w:t>.1.5 Scenario Assessment</w:t>
      </w:r>
      <w:bookmarkEnd w:id="14"/>
    </w:p>
    <w:tbl>
      <w:tblPr>
        <w:tblStyle w:val="TableGrid"/>
        <w:tblW w:w="0" w:type="auto"/>
        <w:tblLook w:val="04A0" w:firstRow="1" w:lastRow="0" w:firstColumn="1" w:lastColumn="0" w:noHBand="0" w:noVBand="1"/>
      </w:tblPr>
      <w:tblGrid>
        <w:gridCol w:w="4675"/>
        <w:gridCol w:w="4675"/>
      </w:tblGrid>
      <w:tr w:rsidR="00661876" w14:paraId="4E6A9817" w14:textId="77777777" w:rsidTr="003F7345">
        <w:trPr>
          <w:trHeight w:val="710"/>
        </w:trPr>
        <w:tc>
          <w:tcPr>
            <w:tcW w:w="4675" w:type="dxa"/>
            <w:shd w:val="clear" w:color="auto" w:fill="E8E8E8" w:themeFill="background2"/>
          </w:tcPr>
          <w:p w14:paraId="0C73F85C" w14:textId="53BED2E3" w:rsidR="00661876" w:rsidRPr="003F7345" w:rsidRDefault="00661876" w:rsidP="003F7345">
            <w:pPr>
              <w:rPr>
                <w:b/>
                <w:bCs/>
              </w:rPr>
            </w:pPr>
            <w:r w:rsidRPr="003F7345">
              <w:rPr>
                <w:b/>
                <w:bCs/>
              </w:rPr>
              <w:t>Information Obtained</w:t>
            </w:r>
          </w:p>
        </w:tc>
        <w:tc>
          <w:tcPr>
            <w:tcW w:w="4675" w:type="dxa"/>
            <w:shd w:val="clear" w:color="auto" w:fill="E8E8E8" w:themeFill="background2"/>
          </w:tcPr>
          <w:p w14:paraId="580B8E9A" w14:textId="5A364E9B" w:rsidR="00661876" w:rsidRPr="003F7345" w:rsidRDefault="00661876" w:rsidP="003F7345">
            <w:pPr>
              <w:rPr>
                <w:b/>
                <w:bCs/>
              </w:rPr>
            </w:pPr>
            <w:r w:rsidRPr="003F7345">
              <w:rPr>
                <w:b/>
                <w:bCs/>
              </w:rPr>
              <w:t>How Dangerous it can be</w:t>
            </w:r>
          </w:p>
        </w:tc>
      </w:tr>
      <w:tr w:rsidR="00661876" w14:paraId="1DAABD7A" w14:textId="77777777" w:rsidTr="003F7345">
        <w:tc>
          <w:tcPr>
            <w:tcW w:w="4675" w:type="dxa"/>
          </w:tcPr>
          <w:p w14:paraId="097D316F" w14:textId="2BB10FC0" w:rsidR="00661876" w:rsidRDefault="00661876" w:rsidP="003F7345">
            <w:r>
              <w:t>Registrar URL</w:t>
            </w:r>
          </w:p>
          <w:p w14:paraId="6A5984A4" w14:textId="147DFEB3" w:rsidR="00661876" w:rsidRDefault="00661876" w:rsidP="003F7345"/>
        </w:tc>
        <w:tc>
          <w:tcPr>
            <w:tcW w:w="4675" w:type="dxa"/>
          </w:tcPr>
          <w:p w14:paraId="07428310" w14:textId="3B97518F" w:rsidR="00661876" w:rsidRDefault="00661876" w:rsidP="003F7345">
            <w:r>
              <w:t>Knowing the registrar URL, an attacker could impersonate</w:t>
            </w:r>
            <w:r w:rsidR="00AA4B2B">
              <w:t xml:space="preserve"> </w:t>
            </w:r>
            <w:r>
              <w:t xml:space="preserve">communications from the </w:t>
            </w:r>
            <w:r>
              <w:lastRenderedPageBreak/>
              <w:t>registrar and deceive clinic staff into providing sensitive information.</w:t>
            </w:r>
          </w:p>
        </w:tc>
      </w:tr>
      <w:tr w:rsidR="00661876" w14:paraId="4DB1A0BB" w14:textId="77777777" w:rsidTr="003F7345">
        <w:tc>
          <w:tcPr>
            <w:tcW w:w="4675" w:type="dxa"/>
          </w:tcPr>
          <w:p w14:paraId="3A33C1CB" w14:textId="0D597E34" w:rsidR="00661876" w:rsidRDefault="00661876" w:rsidP="003F7345">
            <w:r w:rsidRPr="00661876">
              <w:lastRenderedPageBreak/>
              <w:t xml:space="preserve">Creation date and </w:t>
            </w:r>
            <w:r>
              <w:t>r</w:t>
            </w:r>
            <w:r w:rsidRPr="00661876">
              <w:t>egistry expiry date</w:t>
            </w:r>
          </w:p>
        </w:tc>
        <w:tc>
          <w:tcPr>
            <w:tcW w:w="4675" w:type="dxa"/>
          </w:tcPr>
          <w:p w14:paraId="6E9E65BB" w14:textId="2B82556C" w:rsidR="00661876" w:rsidRDefault="00661876" w:rsidP="003F7345">
            <w:r>
              <w:t>This could be used to plan attacks in the long-term by strategically planning based on the duration of the domain of the clinic</w:t>
            </w:r>
          </w:p>
        </w:tc>
      </w:tr>
      <w:tr w:rsidR="00661876" w14:paraId="6D707AA7" w14:textId="77777777" w:rsidTr="003F7345">
        <w:tc>
          <w:tcPr>
            <w:tcW w:w="4675" w:type="dxa"/>
          </w:tcPr>
          <w:p w14:paraId="3270120E" w14:textId="0C50F2E6" w:rsidR="00661876" w:rsidRDefault="00661876" w:rsidP="003F7345">
            <w:r>
              <w:t>Domain status</w:t>
            </w:r>
          </w:p>
        </w:tc>
        <w:tc>
          <w:tcPr>
            <w:tcW w:w="4675" w:type="dxa"/>
          </w:tcPr>
          <w:p w14:paraId="1071810D" w14:textId="36885B03" w:rsidR="00661876" w:rsidRDefault="00661876" w:rsidP="003F7345">
            <w:r>
              <w:t xml:space="preserve">Attackers could exploit </w:t>
            </w:r>
            <w:r w:rsidR="003F7345">
              <w:t>the domain status</w:t>
            </w:r>
            <w:r>
              <w:t xml:space="preserve"> by impersonating and </w:t>
            </w:r>
            <w:r w:rsidR="00AA4B2B">
              <w:t>hijacking the domain</w:t>
            </w:r>
            <w:r>
              <w:t xml:space="preserve"> with the exposed domain information.</w:t>
            </w:r>
          </w:p>
        </w:tc>
      </w:tr>
      <w:tr w:rsidR="00661876" w14:paraId="6EECEC7A" w14:textId="77777777" w:rsidTr="003F7345">
        <w:tc>
          <w:tcPr>
            <w:tcW w:w="4675" w:type="dxa"/>
          </w:tcPr>
          <w:p w14:paraId="0F1E5BF2" w14:textId="3AE7F857" w:rsidR="00661876" w:rsidRDefault="00661876" w:rsidP="003F7345">
            <w:r>
              <w:t>Registrant country and province</w:t>
            </w:r>
          </w:p>
        </w:tc>
        <w:tc>
          <w:tcPr>
            <w:tcW w:w="4675" w:type="dxa"/>
          </w:tcPr>
          <w:p w14:paraId="1ABA0F62" w14:textId="45E5B3C2" w:rsidR="00661876" w:rsidRDefault="00661876" w:rsidP="003F7345">
            <w:r>
              <w:t>Attackers could use this for social engineering attacks and phishing purposes by exploiting regional vulnerabilities near the clinic area and location.</w:t>
            </w:r>
          </w:p>
        </w:tc>
      </w:tr>
      <w:tr w:rsidR="00661876" w14:paraId="44AD967D" w14:textId="77777777" w:rsidTr="003F7345">
        <w:tc>
          <w:tcPr>
            <w:tcW w:w="4675" w:type="dxa"/>
          </w:tcPr>
          <w:p w14:paraId="12390846" w14:textId="6A579BBF" w:rsidR="00661876" w:rsidRDefault="00661876" w:rsidP="003F7345">
            <w:r>
              <w:t>Registrar emails and phone numbers</w:t>
            </w:r>
          </w:p>
        </w:tc>
        <w:tc>
          <w:tcPr>
            <w:tcW w:w="4675" w:type="dxa"/>
          </w:tcPr>
          <w:p w14:paraId="30FF13F6" w14:textId="44114E2F" w:rsidR="00661876" w:rsidRDefault="003F7345" w:rsidP="003F7345">
            <w:r>
              <w:t>An a</w:t>
            </w:r>
            <w:r w:rsidR="00661876">
              <w:t>ttacker could impersonate as an employee from the medical clinic and try to gain unauthorized access.</w:t>
            </w:r>
          </w:p>
        </w:tc>
      </w:tr>
      <w:tr w:rsidR="00661876" w14:paraId="5F2575C0" w14:textId="77777777" w:rsidTr="003F7345">
        <w:tc>
          <w:tcPr>
            <w:tcW w:w="4675" w:type="dxa"/>
          </w:tcPr>
          <w:p w14:paraId="5273163F" w14:textId="4B261CF8" w:rsidR="00661876" w:rsidRDefault="00661876" w:rsidP="003F7345">
            <w:r>
              <w:t>Name servers</w:t>
            </w:r>
          </w:p>
        </w:tc>
        <w:tc>
          <w:tcPr>
            <w:tcW w:w="4675" w:type="dxa"/>
          </w:tcPr>
          <w:p w14:paraId="24294AC0" w14:textId="6507A7FC" w:rsidR="00661876" w:rsidRDefault="00661876" w:rsidP="003F7345">
            <w:r w:rsidRPr="00661876">
              <w:t xml:space="preserve">Knowledge of the name servers </w:t>
            </w:r>
            <w:r>
              <w:t>could lead to</w:t>
            </w:r>
            <w:r w:rsidRPr="00661876">
              <w:t xml:space="preserve"> targeting DNS infrastructure for hijacking or DDoS attacks</w:t>
            </w:r>
            <w:r w:rsidR="003F7345">
              <w:t xml:space="preserve"> which could disrupt clinic operations.</w:t>
            </w:r>
          </w:p>
        </w:tc>
      </w:tr>
      <w:tr w:rsidR="00661876" w14:paraId="59823B83" w14:textId="77777777" w:rsidTr="003F7345">
        <w:tc>
          <w:tcPr>
            <w:tcW w:w="4675" w:type="dxa"/>
          </w:tcPr>
          <w:p w14:paraId="3B2323F6" w14:textId="470FCACD" w:rsidR="00661876" w:rsidRDefault="003F7345" w:rsidP="003F7345">
            <w:r>
              <w:t>IPs and Host information</w:t>
            </w:r>
          </w:p>
        </w:tc>
        <w:tc>
          <w:tcPr>
            <w:tcW w:w="4675" w:type="dxa"/>
          </w:tcPr>
          <w:p w14:paraId="4E276CB5" w14:textId="7CDE441F" w:rsidR="00661876" w:rsidRDefault="003F7345" w:rsidP="0031059C">
            <w:pPr>
              <w:keepNext/>
            </w:pPr>
            <w:r>
              <w:t>This exposure could be used to find potential entry points for attack for the clinic which could lead to the loss of personal patient information.</w:t>
            </w:r>
          </w:p>
        </w:tc>
      </w:tr>
    </w:tbl>
    <w:p w14:paraId="510FC773" w14:textId="46A0B74C" w:rsidR="0031059C" w:rsidRDefault="0031059C" w:rsidP="0031059C">
      <w:pPr>
        <w:pStyle w:val="Caption"/>
        <w:jc w:val="center"/>
      </w:pPr>
      <w:bookmarkStart w:id="15" w:name="_Toc165928652"/>
      <w:r>
        <w:t xml:space="preserve">Table </w:t>
      </w:r>
      <w:r>
        <w:fldChar w:fldCharType="begin"/>
      </w:r>
      <w:r>
        <w:instrText xml:space="preserve"> SEQ Table \* ARABIC </w:instrText>
      </w:r>
      <w:r>
        <w:fldChar w:fldCharType="separate"/>
      </w:r>
      <w:r w:rsidR="00CE3E44">
        <w:rPr>
          <w:noProof/>
        </w:rPr>
        <w:t>2</w:t>
      </w:r>
      <w:r>
        <w:fldChar w:fldCharType="end"/>
      </w:r>
      <w:r>
        <w:t xml:space="preserve">: </w:t>
      </w:r>
      <w:r w:rsidRPr="002A1F95">
        <w:t>Scenario assessment (OSINT)</w:t>
      </w:r>
      <w:bookmarkEnd w:id="15"/>
    </w:p>
    <w:p w14:paraId="019C3818" w14:textId="77777777" w:rsidR="008B2A90" w:rsidRDefault="008B2A90">
      <w:pPr>
        <w:spacing w:line="259" w:lineRule="auto"/>
        <w:jc w:val="left"/>
      </w:pPr>
      <w:r>
        <w:br w:type="page"/>
      </w:r>
    </w:p>
    <w:p w14:paraId="50850B40" w14:textId="37391378" w:rsidR="00DC4E86" w:rsidRDefault="00DA72BA" w:rsidP="00DA72BA">
      <w:pPr>
        <w:pStyle w:val="Heading2"/>
      </w:pPr>
      <w:bookmarkStart w:id="16" w:name="_Toc165928894"/>
      <w:r>
        <w:lastRenderedPageBreak/>
        <w:t>A</w:t>
      </w:r>
      <w:r w:rsidR="00DC4E86">
        <w:t xml:space="preserve">.2 </w:t>
      </w:r>
      <w:r w:rsidR="000260D4">
        <w:t>Reconnaissance</w:t>
      </w:r>
      <w:bookmarkEnd w:id="16"/>
    </w:p>
    <w:p w14:paraId="472CC7DD" w14:textId="07B253E9" w:rsidR="000260D4" w:rsidRDefault="00DA72BA" w:rsidP="00DA72BA">
      <w:pPr>
        <w:pStyle w:val="Heading3"/>
      </w:pPr>
      <w:bookmarkStart w:id="17" w:name="_Toc165928895"/>
      <w:r>
        <w:t>A</w:t>
      </w:r>
      <w:r w:rsidR="000260D4">
        <w:t>.</w:t>
      </w:r>
      <w:r w:rsidR="00E756A7">
        <w:t>2.1 Reconnaissance Activity 1</w:t>
      </w:r>
      <w:r w:rsidR="00AF0190">
        <w:t xml:space="preserve"> - </w:t>
      </w:r>
      <w:proofErr w:type="spellStart"/>
      <w:r w:rsidR="00AF0190">
        <w:t>DirBuster</w:t>
      </w:r>
      <w:bookmarkEnd w:id="17"/>
      <w:proofErr w:type="spellEnd"/>
    </w:p>
    <w:p w14:paraId="249469CC" w14:textId="4A3DC31D" w:rsidR="00AF0190" w:rsidRDefault="00AF0190" w:rsidP="00AF0190">
      <w:pPr>
        <w:tabs>
          <w:tab w:val="left" w:pos="2679"/>
        </w:tabs>
      </w:pPr>
      <w:r w:rsidRPr="00AD746B">
        <w:t xml:space="preserve">The author utilized </w:t>
      </w:r>
      <w:proofErr w:type="spellStart"/>
      <w:r>
        <w:t>DirBuster</w:t>
      </w:r>
      <w:proofErr w:type="spellEnd"/>
      <w:r w:rsidRPr="00AD746B">
        <w:t xml:space="preserve"> </w:t>
      </w:r>
      <w:r>
        <w:t xml:space="preserve">to extract information by </w:t>
      </w:r>
      <w:r w:rsidR="00AA4B2B">
        <w:t>brute</w:t>
      </w:r>
      <w:r>
        <w:t xml:space="preserve"> force about </w:t>
      </w:r>
      <w:r w:rsidR="004A0E80">
        <w:t>searching</w:t>
      </w:r>
      <w:r>
        <w:t xml:space="preserve"> for a list of files</w:t>
      </w:r>
      <w:r w:rsidR="004A0E80">
        <w:t xml:space="preserve"> and directory in a web server by giving a text file which contains the target list of words</w:t>
      </w:r>
      <w:r w:rsidRPr="00AD746B">
        <w:t>. Below illustration shows the command</w:t>
      </w:r>
      <w:r w:rsidR="004A0E80">
        <w:t>s</w:t>
      </w:r>
      <w:r w:rsidRPr="00AD746B">
        <w:t xml:space="preserve"> used and the results obtained by using this utility.</w:t>
      </w:r>
    </w:p>
    <w:p w14:paraId="2581234C" w14:textId="11AD7BAB" w:rsidR="009D029B" w:rsidRPr="009D029B" w:rsidRDefault="009D029B" w:rsidP="009D029B">
      <w:pPr>
        <w:tabs>
          <w:tab w:val="left" w:pos="1272"/>
        </w:tabs>
      </w:pPr>
      <w:r w:rsidRPr="009D029B">
        <w:rPr>
          <w:noProof/>
        </w:rPr>
        <w:drawing>
          <wp:inline distT="0" distB="0" distL="0" distR="0" wp14:anchorId="4E31413C" wp14:editId="52A08C50">
            <wp:extent cx="5928874" cy="1005927"/>
            <wp:effectExtent l="0" t="0" r="0" b="3810"/>
            <wp:docPr id="59165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55416" name=""/>
                    <pic:cNvPicPr/>
                  </pic:nvPicPr>
                  <pic:blipFill>
                    <a:blip r:embed="rId21"/>
                    <a:stretch>
                      <a:fillRect/>
                    </a:stretch>
                  </pic:blipFill>
                  <pic:spPr>
                    <a:xfrm>
                      <a:off x="0" y="0"/>
                      <a:ext cx="5928874" cy="1005927"/>
                    </a:xfrm>
                    <a:prstGeom prst="rect">
                      <a:avLst/>
                    </a:prstGeom>
                  </pic:spPr>
                </pic:pic>
              </a:graphicData>
            </a:graphic>
          </wp:inline>
        </w:drawing>
      </w:r>
    </w:p>
    <w:p w14:paraId="2FD8AFFC" w14:textId="77777777" w:rsidR="003B64F3" w:rsidRDefault="004A0E80" w:rsidP="003B64F3">
      <w:pPr>
        <w:keepNext/>
      </w:pPr>
      <w:r w:rsidRPr="004A0E80">
        <w:rPr>
          <w:noProof/>
        </w:rPr>
        <w:drawing>
          <wp:inline distT="0" distB="0" distL="0" distR="0" wp14:anchorId="1061C213" wp14:editId="0A3FBFE7">
            <wp:extent cx="5943600" cy="3313430"/>
            <wp:effectExtent l="0" t="0" r="0" b="1270"/>
            <wp:docPr id="1987162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2144" name="Picture 1" descr="A screenshot of a computer&#10;&#10;Description automatically generated"/>
                    <pic:cNvPicPr/>
                  </pic:nvPicPr>
                  <pic:blipFill>
                    <a:blip r:embed="rId22"/>
                    <a:stretch>
                      <a:fillRect/>
                    </a:stretch>
                  </pic:blipFill>
                  <pic:spPr>
                    <a:xfrm>
                      <a:off x="0" y="0"/>
                      <a:ext cx="5943600" cy="3313430"/>
                    </a:xfrm>
                    <a:prstGeom prst="rect">
                      <a:avLst/>
                    </a:prstGeom>
                  </pic:spPr>
                </pic:pic>
              </a:graphicData>
            </a:graphic>
          </wp:inline>
        </w:drawing>
      </w:r>
    </w:p>
    <w:p w14:paraId="36B191C4" w14:textId="3132F0D4" w:rsidR="00DA72BA" w:rsidRDefault="003B64F3" w:rsidP="003B64F3">
      <w:pPr>
        <w:pStyle w:val="Caption"/>
        <w:jc w:val="center"/>
      </w:pPr>
      <w:bookmarkStart w:id="18" w:name="_Toc165928676"/>
      <w:r>
        <w:t xml:space="preserve">Figure </w:t>
      </w:r>
      <w:r>
        <w:fldChar w:fldCharType="begin"/>
      </w:r>
      <w:r>
        <w:instrText xml:space="preserve"> SEQ Figure \* ARABIC </w:instrText>
      </w:r>
      <w:r>
        <w:fldChar w:fldCharType="separate"/>
      </w:r>
      <w:r w:rsidR="00CE3E44">
        <w:rPr>
          <w:noProof/>
        </w:rPr>
        <w:t>5</w:t>
      </w:r>
      <w:r>
        <w:fldChar w:fldCharType="end"/>
      </w:r>
      <w:r>
        <w:t xml:space="preserve">: </w:t>
      </w:r>
      <w:proofErr w:type="spellStart"/>
      <w:r>
        <w:t>DirBuster</w:t>
      </w:r>
      <w:proofErr w:type="spellEnd"/>
      <w:r>
        <w:t xml:space="preserve"> setup (1/2)</w:t>
      </w:r>
      <w:bookmarkEnd w:id="18"/>
    </w:p>
    <w:p w14:paraId="4A058063" w14:textId="77777777" w:rsidR="003B64F3" w:rsidRDefault="003B64F3" w:rsidP="003B64F3">
      <w:pPr>
        <w:keepNext/>
      </w:pPr>
      <w:r w:rsidRPr="003B64F3">
        <w:rPr>
          <w:noProof/>
        </w:rPr>
        <w:lastRenderedPageBreak/>
        <w:drawing>
          <wp:inline distT="0" distB="0" distL="0" distR="0" wp14:anchorId="200F1FC3" wp14:editId="426123FD">
            <wp:extent cx="5943600" cy="3248025"/>
            <wp:effectExtent l="0" t="0" r="0" b="9525"/>
            <wp:docPr id="731160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60853" name="Picture 1" descr="A screenshot of a computer&#10;&#10;Description automatically generated"/>
                    <pic:cNvPicPr/>
                  </pic:nvPicPr>
                  <pic:blipFill>
                    <a:blip r:embed="rId23"/>
                    <a:stretch>
                      <a:fillRect/>
                    </a:stretch>
                  </pic:blipFill>
                  <pic:spPr>
                    <a:xfrm>
                      <a:off x="0" y="0"/>
                      <a:ext cx="5943600" cy="3248025"/>
                    </a:xfrm>
                    <a:prstGeom prst="rect">
                      <a:avLst/>
                    </a:prstGeom>
                  </pic:spPr>
                </pic:pic>
              </a:graphicData>
            </a:graphic>
          </wp:inline>
        </w:drawing>
      </w:r>
    </w:p>
    <w:p w14:paraId="7C05B9BA" w14:textId="7C5A2A4E" w:rsidR="003B64F3" w:rsidRPr="003B64F3" w:rsidRDefault="003B64F3" w:rsidP="003B64F3">
      <w:pPr>
        <w:pStyle w:val="Caption"/>
        <w:jc w:val="center"/>
      </w:pPr>
      <w:bookmarkStart w:id="19" w:name="_Toc165928677"/>
      <w:r>
        <w:t xml:space="preserve">Figure </w:t>
      </w:r>
      <w:r>
        <w:fldChar w:fldCharType="begin"/>
      </w:r>
      <w:r>
        <w:instrText xml:space="preserve"> SEQ Figure \* ARABIC </w:instrText>
      </w:r>
      <w:r>
        <w:fldChar w:fldCharType="separate"/>
      </w:r>
      <w:r w:rsidR="00CE3E44">
        <w:rPr>
          <w:noProof/>
        </w:rPr>
        <w:t>6</w:t>
      </w:r>
      <w:r>
        <w:fldChar w:fldCharType="end"/>
      </w:r>
      <w:r>
        <w:t xml:space="preserve">: </w:t>
      </w:r>
      <w:proofErr w:type="spellStart"/>
      <w:r>
        <w:t>DirBuster</w:t>
      </w:r>
      <w:proofErr w:type="spellEnd"/>
      <w:r>
        <w:t xml:space="preserve"> setup (2/2)</w:t>
      </w:r>
      <w:bookmarkEnd w:id="19"/>
    </w:p>
    <w:p w14:paraId="391A230F" w14:textId="77777777" w:rsidR="003B64F3" w:rsidRDefault="003B64F3" w:rsidP="003B64F3">
      <w:pPr>
        <w:keepNext/>
      </w:pPr>
      <w:r w:rsidRPr="003B64F3">
        <w:rPr>
          <w:noProof/>
        </w:rPr>
        <w:lastRenderedPageBreak/>
        <w:drawing>
          <wp:inline distT="0" distB="0" distL="0" distR="0" wp14:anchorId="79E8CBBD" wp14:editId="45F6019F">
            <wp:extent cx="6350635" cy="6347460"/>
            <wp:effectExtent l="0" t="0" r="0" b="3175"/>
            <wp:docPr id="1138411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11150" name="Picture 1" descr="A screenshot of a computer&#10;&#10;Description automatically generated"/>
                    <pic:cNvPicPr/>
                  </pic:nvPicPr>
                  <pic:blipFill>
                    <a:blip r:embed="rId24"/>
                    <a:stretch>
                      <a:fillRect/>
                    </a:stretch>
                  </pic:blipFill>
                  <pic:spPr>
                    <a:xfrm>
                      <a:off x="0" y="0"/>
                      <a:ext cx="6350635" cy="6347460"/>
                    </a:xfrm>
                    <a:prstGeom prst="rect">
                      <a:avLst/>
                    </a:prstGeom>
                  </pic:spPr>
                </pic:pic>
              </a:graphicData>
            </a:graphic>
          </wp:inline>
        </w:drawing>
      </w:r>
    </w:p>
    <w:p w14:paraId="125D8905" w14:textId="4E5E9219" w:rsidR="003B64F3" w:rsidRDefault="003B64F3" w:rsidP="003B64F3">
      <w:pPr>
        <w:pStyle w:val="Caption"/>
        <w:jc w:val="center"/>
      </w:pPr>
      <w:bookmarkStart w:id="20" w:name="_Toc165928678"/>
      <w:r>
        <w:t xml:space="preserve">Figure </w:t>
      </w:r>
      <w:r>
        <w:fldChar w:fldCharType="begin"/>
      </w:r>
      <w:r>
        <w:instrText xml:space="preserve"> SEQ Figure \* ARABIC </w:instrText>
      </w:r>
      <w:r>
        <w:fldChar w:fldCharType="separate"/>
      </w:r>
      <w:r w:rsidR="00CE3E44">
        <w:rPr>
          <w:noProof/>
        </w:rPr>
        <w:t>7</w:t>
      </w:r>
      <w:r>
        <w:fldChar w:fldCharType="end"/>
      </w:r>
      <w:r>
        <w:t xml:space="preserve">: </w:t>
      </w:r>
      <w:proofErr w:type="spellStart"/>
      <w:r>
        <w:t>DirBuster</w:t>
      </w:r>
      <w:proofErr w:type="spellEnd"/>
      <w:r>
        <w:t xml:space="preserve"> </w:t>
      </w:r>
      <w:proofErr w:type="gramStart"/>
      <w:r>
        <w:t>results</w:t>
      </w:r>
      <w:bookmarkEnd w:id="20"/>
      <w:proofErr w:type="gramEnd"/>
    </w:p>
    <w:p w14:paraId="15EDB9F9" w14:textId="3921D7D6" w:rsidR="00CC1A35" w:rsidRPr="00CC1A35" w:rsidRDefault="00CC1A35" w:rsidP="00CC1A35">
      <w:r>
        <w:t xml:space="preserve">OWASP bricks, </w:t>
      </w:r>
      <w:proofErr w:type="spellStart"/>
      <w:r>
        <w:t>jquery</w:t>
      </w:r>
      <w:proofErr w:type="spellEnd"/>
      <w:r>
        <w:t xml:space="preserve"> files, images and multiple JavaScript files were found using brute force on the server URL. Various directories were identified as well discovering hidden and different directories and file names. By identifying vulnerable and unprotected directories, attackers can use this to identify weak points allowing access to directories without authorization. Also, discovering hidden files could be used to gather intelligence and target attacks while stealing sensitive data. </w:t>
      </w:r>
      <w:r>
        <w:lastRenderedPageBreak/>
        <w:t>Then, configurations could be exploited from the misconfigured directories using the information gathered.</w:t>
      </w:r>
    </w:p>
    <w:p w14:paraId="1673E6EA" w14:textId="54AFED53" w:rsidR="00E756A7" w:rsidRDefault="00DA72BA" w:rsidP="00DA72BA">
      <w:pPr>
        <w:pStyle w:val="Heading3"/>
      </w:pPr>
      <w:bookmarkStart w:id="21" w:name="_Toc165928896"/>
      <w:r>
        <w:t>A</w:t>
      </w:r>
      <w:r w:rsidR="00E756A7">
        <w:t xml:space="preserve">.2.2 Reconnaissance Activity </w:t>
      </w:r>
      <w:r w:rsidR="003B64F3">
        <w:t>2</w:t>
      </w:r>
      <w:r w:rsidR="00F622AA">
        <w:t xml:space="preserve"> </w:t>
      </w:r>
      <w:r w:rsidR="00274749">
        <w:t>- Active Reconnaissance</w:t>
      </w:r>
      <w:bookmarkEnd w:id="21"/>
    </w:p>
    <w:p w14:paraId="51CBF514" w14:textId="62DB1058" w:rsidR="00274749" w:rsidRPr="00274749" w:rsidRDefault="00274749" w:rsidP="00274749">
      <w:r>
        <w:t xml:space="preserve">Sometimes by simply looking at the code of the page source, some information could be exposed. The author utilized active reconnaissance by ‘View page source’. </w:t>
      </w:r>
      <w:r w:rsidRPr="00AD746B">
        <w:t>Below illustration shows the results obtained by using this utility</w:t>
      </w:r>
    </w:p>
    <w:p w14:paraId="7A3FAD8C" w14:textId="77777777" w:rsidR="00274749" w:rsidRDefault="00274749" w:rsidP="00274749">
      <w:pPr>
        <w:keepNext/>
      </w:pPr>
      <w:r w:rsidRPr="00274749">
        <w:rPr>
          <w:noProof/>
        </w:rPr>
        <w:drawing>
          <wp:inline distT="0" distB="0" distL="0" distR="0" wp14:anchorId="7D8D14A1" wp14:editId="3D7D17A4">
            <wp:extent cx="6161405" cy="5166360"/>
            <wp:effectExtent l="0" t="0" r="0" b="0"/>
            <wp:docPr id="1864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435" name=""/>
                    <pic:cNvPicPr/>
                  </pic:nvPicPr>
                  <pic:blipFill>
                    <a:blip r:embed="rId25"/>
                    <a:stretch>
                      <a:fillRect/>
                    </a:stretch>
                  </pic:blipFill>
                  <pic:spPr>
                    <a:xfrm>
                      <a:off x="0" y="0"/>
                      <a:ext cx="6162946" cy="5167652"/>
                    </a:xfrm>
                    <a:prstGeom prst="rect">
                      <a:avLst/>
                    </a:prstGeom>
                  </pic:spPr>
                </pic:pic>
              </a:graphicData>
            </a:graphic>
          </wp:inline>
        </w:drawing>
      </w:r>
    </w:p>
    <w:p w14:paraId="208130B0" w14:textId="2CDD2AFB" w:rsidR="00274749" w:rsidRPr="00274749" w:rsidRDefault="00274749" w:rsidP="00274749">
      <w:pPr>
        <w:pStyle w:val="Caption"/>
        <w:jc w:val="center"/>
      </w:pPr>
      <w:bookmarkStart w:id="22" w:name="_Toc165928679"/>
      <w:r>
        <w:t xml:space="preserve">Figure </w:t>
      </w:r>
      <w:r>
        <w:fldChar w:fldCharType="begin"/>
      </w:r>
      <w:r>
        <w:instrText xml:space="preserve"> SEQ Figure \* ARABIC </w:instrText>
      </w:r>
      <w:r>
        <w:fldChar w:fldCharType="separate"/>
      </w:r>
      <w:r w:rsidR="00CE3E44">
        <w:rPr>
          <w:noProof/>
        </w:rPr>
        <w:t>8</w:t>
      </w:r>
      <w:r>
        <w:fldChar w:fldCharType="end"/>
      </w:r>
      <w:r>
        <w:t xml:space="preserve">: View page source </w:t>
      </w:r>
      <w:proofErr w:type="gramStart"/>
      <w:r>
        <w:t>code</w:t>
      </w:r>
      <w:bookmarkEnd w:id="22"/>
      <w:proofErr w:type="gramEnd"/>
    </w:p>
    <w:p w14:paraId="7553312D" w14:textId="0F66CD5B" w:rsidR="00DA72BA" w:rsidRDefault="00274749" w:rsidP="00DA72BA">
      <w:r>
        <w:t>Here you can see two crucial information visible by just inspecting the page source:</w:t>
      </w:r>
    </w:p>
    <w:p w14:paraId="4AD75FD7" w14:textId="22B79194" w:rsidR="00274749" w:rsidRDefault="00274749" w:rsidP="00274749">
      <w:pPr>
        <w:pStyle w:val="ListParagraph"/>
        <w:numPr>
          <w:ilvl w:val="0"/>
          <w:numId w:val="8"/>
        </w:numPr>
      </w:pPr>
      <w:r>
        <w:t>Usernames: user, demo, admin</w:t>
      </w:r>
    </w:p>
    <w:p w14:paraId="1B3BD35D" w14:textId="511D5FE9" w:rsidR="00274749" w:rsidRDefault="00274749" w:rsidP="00274749">
      <w:pPr>
        <w:pStyle w:val="ListParagraph"/>
        <w:numPr>
          <w:ilvl w:val="0"/>
          <w:numId w:val="8"/>
        </w:numPr>
      </w:pPr>
      <w:r>
        <w:lastRenderedPageBreak/>
        <w:t>Corresponding passwords: user, demo admin</w:t>
      </w:r>
    </w:p>
    <w:p w14:paraId="5450DFDF" w14:textId="2FB0AA42" w:rsidR="00274749" w:rsidRPr="00DA72BA" w:rsidRDefault="00274749" w:rsidP="00274749">
      <w:r>
        <w:t>This information could be easily used by attackers to gain unauthorized access to any system and word lists and workaround can be used to update these usernames and passwords to whichever credential the attacker wants.</w:t>
      </w:r>
    </w:p>
    <w:p w14:paraId="37A64625" w14:textId="1EA25552" w:rsidR="00E756A7" w:rsidRDefault="00DA72BA" w:rsidP="00DA72BA">
      <w:pPr>
        <w:pStyle w:val="Heading3"/>
      </w:pPr>
      <w:bookmarkStart w:id="23" w:name="_Toc165928897"/>
      <w:r>
        <w:t>A</w:t>
      </w:r>
      <w:r w:rsidR="00E756A7">
        <w:t xml:space="preserve">.2.3 Reconnaissance Activity </w:t>
      </w:r>
      <w:r w:rsidR="003B64F3">
        <w:t>3</w:t>
      </w:r>
      <w:r w:rsidR="00274749">
        <w:t xml:space="preserve"> -</w:t>
      </w:r>
      <w:r w:rsidR="00F622AA">
        <w:t xml:space="preserve"> </w:t>
      </w:r>
      <w:r w:rsidR="00274749">
        <w:t>robots.txt</w:t>
      </w:r>
      <w:bookmarkEnd w:id="23"/>
    </w:p>
    <w:p w14:paraId="54DD9302" w14:textId="3ADFC00F" w:rsidR="00274749" w:rsidRPr="00274749" w:rsidRDefault="00274749" w:rsidP="00274749">
      <w:r>
        <w:rPr>
          <w:kern w:val="0"/>
          <w14:ligatures w14:val="none"/>
        </w:rPr>
        <w:t xml:space="preserve">The author utilized </w:t>
      </w:r>
      <w:proofErr w:type="spellStart"/>
      <w:r>
        <w:rPr>
          <w:kern w:val="0"/>
          <w14:ligatures w14:val="none"/>
        </w:rPr>
        <w:t>vicnum</w:t>
      </w:r>
      <w:proofErr w:type="spellEnd"/>
      <w:r>
        <w:rPr>
          <w:kern w:val="0"/>
          <w14:ligatures w14:val="none"/>
        </w:rPr>
        <w:t xml:space="preserve"> which contains web apps based on games. The author utilized this method by trying to </w:t>
      </w:r>
      <w:proofErr w:type="gramStart"/>
      <w:r>
        <w:rPr>
          <w:kern w:val="0"/>
          <w14:ligatures w14:val="none"/>
        </w:rPr>
        <w:t>access to</w:t>
      </w:r>
      <w:proofErr w:type="gramEnd"/>
      <w:r>
        <w:rPr>
          <w:kern w:val="0"/>
          <w14:ligatures w14:val="none"/>
        </w:rPr>
        <w:t xml:space="preserve"> robots.txt file of this site to find files and directory that may not be directly linked to the main application.</w:t>
      </w:r>
    </w:p>
    <w:p w14:paraId="40A89634" w14:textId="77777777" w:rsidR="00274749" w:rsidRDefault="00274749" w:rsidP="00274749">
      <w:pPr>
        <w:keepNext/>
      </w:pPr>
      <w:r w:rsidRPr="00274749">
        <w:rPr>
          <w:noProof/>
        </w:rPr>
        <w:drawing>
          <wp:inline distT="0" distB="0" distL="0" distR="0" wp14:anchorId="385415A7" wp14:editId="033CE9CB">
            <wp:extent cx="3809999" cy="2676525"/>
            <wp:effectExtent l="0" t="0" r="635" b="0"/>
            <wp:docPr id="1117387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87195" name="Picture 1" descr="A screenshot of a computer&#10;&#10;Description automatically generated"/>
                    <pic:cNvPicPr/>
                  </pic:nvPicPr>
                  <pic:blipFill>
                    <a:blip r:embed="rId26"/>
                    <a:stretch>
                      <a:fillRect/>
                    </a:stretch>
                  </pic:blipFill>
                  <pic:spPr>
                    <a:xfrm>
                      <a:off x="0" y="0"/>
                      <a:ext cx="3814161" cy="2679449"/>
                    </a:xfrm>
                    <a:prstGeom prst="rect">
                      <a:avLst/>
                    </a:prstGeom>
                  </pic:spPr>
                </pic:pic>
              </a:graphicData>
            </a:graphic>
          </wp:inline>
        </w:drawing>
      </w:r>
    </w:p>
    <w:p w14:paraId="75686FC4" w14:textId="0D3CAAF1" w:rsidR="00DA72BA" w:rsidRDefault="00274749" w:rsidP="00274749">
      <w:pPr>
        <w:pStyle w:val="Caption"/>
      </w:pPr>
      <w:bookmarkStart w:id="24" w:name="_Toc165928680"/>
      <w:r>
        <w:t xml:space="preserve">Figure </w:t>
      </w:r>
      <w:r>
        <w:fldChar w:fldCharType="begin"/>
      </w:r>
      <w:r>
        <w:instrText xml:space="preserve"> SEQ Figure \* ARABIC </w:instrText>
      </w:r>
      <w:r>
        <w:fldChar w:fldCharType="separate"/>
      </w:r>
      <w:r w:rsidR="00CE3E44">
        <w:rPr>
          <w:noProof/>
        </w:rPr>
        <w:t>9</w:t>
      </w:r>
      <w:r>
        <w:fldChar w:fldCharType="end"/>
      </w:r>
      <w:r>
        <w:t xml:space="preserve">: Access </w:t>
      </w:r>
      <w:proofErr w:type="gramStart"/>
      <w:r>
        <w:t>robots.txt</w:t>
      </w:r>
      <w:bookmarkEnd w:id="24"/>
      <w:proofErr w:type="gramEnd"/>
    </w:p>
    <w:p w14:paraId="43114F04" w14:textId="6D9743FC" w:rsidR="00274749" w:rsidRDefault="00274749" w:rsidP="00274749">
      <w:r>
        <w:t>This shows that the /</w:t>
      </w:r>
      <w:proofErr w:type="spellStart"/>
      <w:r>
        <w:t>jotto</w:t>
      </w:r>
      <w:proofErr w:type="spellEnd"/>
      <w:r>
        <w:t>/ and /</w:t>
      </w:r>
      <w:proofErr w:type="spellStart"/>
      <w:r>
        <w:t>cgi</w:t>
      </w:r>
      <w:proofErr w:type="spellEnd"/>
      <w:r>
        <w:t xml:space="preserve">-bin/ </w:t>
      </w:r>
      <w:proofErr w:type="gramStart"/>
      <w:r>
        <w:t>is</w:t>
      </w:r>
      <w:proofErr w:type="gramEnd"/>
      <w:r>
        <w:t xml:space="preserve"> disallowed for all user agents. However, </w:t>
      </w:r>
      <w:r w:rsidR="002D6968">
        <w:t>may be vulnerable to exploitation and can be checked by trying to access that directory.</w:t>
      </w:r>
    </w:p>
    <w:p w14:paraId="0781A076" w14:textId="77777777" w:rsidR="002D6968" w:rsidRDefault="002D6968" w:rsidP="002D6968">
      <w:pPr>
        <w:keepNext/>
      </w:pPr>
      <w:r w:rsidRPr="002D6968">
        <w:rPr>
          <w:noProof/>
        </w:rPr>
        <w:lastRenderedPageBreak/>
        <w:drawing>
          <wp:inline distT="0" distB="0" distL="0" distR="0" wp14:anchorId="1C6225FB" wp14:editId="7C57C0AF">
            <wp:extent cx="3543607" cy="3337849"/>
            <wp:effectExtent l="0" t="0" r="0" b="0"/>
            <wp:docPr id="65426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60789" name=""/>
                    <pic:cNvPicPr/>
                  </pic:nvPicPr>
                  <pic:blipFill>
                    <a:blip r:embed="rId27"/>
                    <a:stretch>
                      <a:fillRect/>
                    </a:stretch>
                  </pic:blipFill>
                  <pic:spPr>
                    <a:xfrm>
                      <a:off x="0" y="0"/>
                      <a:ext cx="3543607" cy="3337849"/>
                    </a:xfrm>
                    <a:prstGeom prst="rect">
                      <a:avLst/>
                    </a:prstGeom>
                  </pic:spPr>
                </pic:pic>
              </a:graphicData>
            </a:graphic>
          </wp:inline>
        </w:drawing>
      </w:r>
    </w:p>
    <w:p w14:paraId="3685B184" w14:textId="5CB4E69B" w:rsidR="002D6968" w:rsidRDefault="002D6968" w:rsidP="002D6968">
      <w:pPr>
        <w:pStyle w:val="Caption"/>
      </w:pPr>
      <w:bookmarkStart w:id="25" w:name="_Toc165928681"/>
      <w:r>
        <w:t xml:space="preserve">Figure </w:t>
      </w:r>
      <w:r>
        <w:fldChar w:fldCharType="begin"/>
      </w:r>
      <w:r>
        <w:instrText xml:space="preserve"> SEQ Figure \* ARABIC </w:instrText>
      </w:r>
      <w:r>
        <w:fldChar w:fldCharType="separate"/>
      </w:r>
      <w:r w:rsidR="00CE3E44">
        <w:rPr>
          <w:noProof/>
        </w:rPr>
        <w:t>10</w:t>
      </w:r>
      <w:r>
        <w:fldChar w:fldCharType="end"/>
      </w:r>
      <w:r>
        <w:t xml:space="preserve">: Accessing </w:t>
      </w:r>
      <w:proofErr w:type="spellStart"/>
      <w:r>
        <w:t>cgi</w:t>
      </w:r>
      <w:proofErr w:type="spellEnd"/>
      <w:r>
        <w:t>-</w:t>
      </w:r>
      <w:proofErr w:type="gramStart"/>
      <w:r>
        <w:t>bin</w:t>
      </w:r>
      <w:bookmarkEnd w:id="25"/>
      <w:proofErr w:type="gramEnd"/>
    </w:p>
    <w:p w14:paraId="7138FF0F" w14:textId="77777777" w:rsidR="002D6968" w:rsidRDefault="002D6968" w:rsidP="00274749"/>
    <w:p w14:paraId="3151D179" w14:textId="77777777" w:rsidR="002D6968" w:rsidRDefault="002D6968" w:rsidP="002D6968">
      <w:pPr>
        <w:keepNext/>
      </w:pPr>
      <w:r w:rsidRPr="002D6968">
        <w:rPr>
          <w:noProof/>
        </w:rPr>
        <w:drawing>
          <wp:inline distT="0" distB="0" distL="0" distR="0" wp14:anchorId="72DA7707" wp14:editId="42153D7B">
            <wp:extent cx="3558848" cy="2568163"/>
            <wp:effectExtent l="0" t="0" r="3810" b="3810"/>
            <wp:docPr id="13198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640" name="Picture 1" descr="A screenshot of a computer&#10;&#10;Description automatically generated"/>
                    <pic:cNvPicPr/>
                  </pic:nvPicPr>
                  <pic:blipFill>
                    <a:blip r:embed="rId28"/>
                    <a:stretch>
                      <a:fillRect/>
                    </a:stretch>
                  </pic:blipFill>
                  <pic:spPr>
                    <a:xfrm>
                      <a:off x="0" y="0"/>
                      <a:ext cx="3558848" cy="2568163"/>
                    </a:xfrm>
                    <a:prstGeom prst="rect">
                      <a:avLst/>
                    </a:prstGeom>
                  </pic:spPr>
                </pic:pic>
              </a:graphicData>
            </a:graphic>
          </wp:inline>
        </w:drawing>
      </w:r>
    </w:p>
    <w:p w14:paraId="6C9FE2C3" w14:textId="1575E06A" w:rsidR="002D6968" w:rsidRDefault="002D6968" w:rsidP="002D6968">
      <w:pPr>
        <w:pStyle w:val="Caption"/>
      </w:pPr>
      <w:bookmarkStart w:id="26" w:name="_Toc165928682"/>
      <w:r>
        <w:t xml:space="preserve">Figure </w:t>
      </w:r>
      <w:r>
        <w:fldChar w:fldCharType="begin"/>
      </w:r>
      <w:r>
        <w:instrText xml:space="preserve"> SEQ Figure \* ARABIC </w:instrText>
      </w:r>
      <w:r>
        <w:fldChar w:fldCharType="separate"/>
      </w:r>
      <w:r w:rsidR="00CE3E44">
        <w:rPr>
          <w:noProof/>
        </w:rPr>
        <w:t>11</w:t>
      </w:r>
      <w:r>
        <w:fldChar w:fldCharType="end"/>
      </w:r>
      <w:r>
        <w:t xml:space="preserve">: Accessing </w:t>
      </w:r>
      <w:proofErr w:type="spellStart"/>
      <w:proofErr w:type="gramStart"/>
      <w:r>
        <w:t>jotto</w:t>
      </w:r>
      <w:bookmarkEnd w:id="26"/>
      <w:proofErr w:type="spellEnd"/>
      <w:proofErr w:type="gramEnd"/>
    </w:p>
    <w:p w14:paraId="241F2D17" w14:textId="77777777" w:rsidR="002D6968" w:rsidRDefault="002D6968" w:rsidP="001E7BF6">
      <w:pPr>
        <w:keepNext/>
      </w:pPr>
      <w:r w:rsidRPr="002D6968">
        <w:rPr>
          <w:noProof/>
        </w:rPr>
        <w:lastRenderedPageBreak/>
        <w:drawing>
          <wp:inline distT="0" distB="0" distL="0" distR="0" wp14:anchorId="621250BD" wp14:editId="54645045">
            <wp:extent cx="2972058" cy="2438611"/>
            <wp:effectExtent l="0" t="0" r="0" b="0"/>
            <wp:docPr id="406218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18332" name="Picture 1" descr="A screenshot of a computer&#10;&#10;Description automatically generated"/>
                    <pic:cNvPicPr/>
                  </pic:nvPicPr>
                  <pic:blipFill>
                    <a:blip r:embed="rId29"/>
                    <a:stretch>
                      <a:fillRect/>
                    </a:stretch>
                  </pic:blipFill>
                  <pic:spPr>
                    <a:xfrm>
                      <a:off x="0" y="0"/>
                      <a:ext cx="2972058" cy="2438611"/>
                    </a:xfrm>
                    <a:prstGeom prst="rect">
                      <a:avLst/>
                    </a:prstGeom>
                  </pic:spPr>
                </pic:pic>
              </a:graphicData>
            </a:graphic>
          </wp:inline>
        </w:drawing>
      </w:r>
    </w:p>
    <w:p w14:paraId="4F053C45" w14:textId="03F5957C" w:rsidR="00274749" w:rsidRDefault="002D6968" w:rsidP="001E7BF6">
      <w:pPr>
        <w:pStyle w:val="Caption"/>
        <w:spacing w:line="360" w:lineRule="auto"/>
      </w:pPr>
      <w:bookmarkStart w:id="27" w:name="_Toc165928683"/>
      <w:r>
        <w:t xml:space="preserve">Figure </w:t>
      </w:r>
      <w:r>
        <w:fldChar w:fldCharType="begin"/>
      </w:r>
      <w:r>
        <w:instrText xml:space="preserve"> SEQ Figure \* ARABIC </w:instrText>
      </w:r>
      <w:r>
        <w:fldChar w:fldCharType="separate"/>
      </w:r>
      <w:r w:rsidR="00CE3E44">
        <w:rPr>
          <w:noProof/>
        </w:rPr>
        <w:t>12</w:t>
      </w:r>
      <w:r>
        <w:fldChar w:fldCharType="end"/>
      </w:r>
      <w:r>
        <w:t xml:space="preserve">: Exploited </w:t>
      </w:r>
      <w:proofErr w:type="spellStart"/>
      <w:r>
        <w:t>jotto</w:t>
      </w:r>
      <w:proofErr w:type="spellEnd"/>
      <w:r>
        <w:t xml:space="preserve"> </w:t>
      </w:r>
      <w:proofErr w:type="gramStart"/>
      <w:r>
        <w:t>answers</w:t>
      </w:r>
      <w:bookmarkEnd w:id="27"/>
      <w:proofErr w:type="gramEnd"/>
    </w:p>
    <w:p w14:paraId="3E927A25" w14:textId="22F38430" w:rsidR="002D6968" w:rsidRPr="002D6968" w:rsidRDefault="002D6968" w:rsidP="001E7BF6">
      <w:r>
        <w:t xml:space="preserve">By seeing </w:t>
      </w:r>
      <w:proofErr w:type="gramStart"/>
      <w:r>
        <w:t>the robots.txt</w:t>
      </w:r>
      <w:proofErr w:type="gramEnd"/>
      <w:r>
        <w:t xml:space="preserve"> we can see the important files for the web application. By indexing and accessing </w:t>
      </w:r>
      <w:proofErr w:type="spellStart"/>
      <w:r>
        <w:t>jotto</w:t>
      </w:r>
      <w:proofErr w:type="spellEnd"/>
      <w:r>
        <w:t xml:space="preserve"> and </w:t>
      </w:r>
      <w:proofErr w:type="spellStart"/>
      <w:r>
        <w:t>cgi</w:t>
      </w:r>
      <w:proofErr w:type="spellEnd"/>
      <w:r>
        <w:t xml:space="preserve">-bin directories, unauthorized access was </w:t>
      </w:r>
      <w:proofErr w:type="gramStart"/>
      <w:r>
        <w:t>gained</w:t>
      </w:r>
      <w:proofErr w:type="gramEnd"/>
      <w:r>
        <w:t xml:space="preserve"> and the answers were obtained using this approach.</w:t>
      </w:r>
    </w:p>
    <w:p w14:paraId="386AACB7" w14:textId="0A789204" w:rsidR="00E756A7" w:rsidRDefault="00DA72BA" w:rsidP="00497B1A">
      <w:pPr>
        <w:pStyle w:val="Heading3"/>
      </w:pPr>
      <w:bookmarkStart w:id="28" w:name="_Toc165928898"/>
      <w:r>
        <w:t>A</w:t>
      </w:r>
      <w:r w:rsidR="00E756A7">
        <w:t>.2.4 Scenario Assessment</w:t>
      </w:r>
      <w:bookmarkEnd w:id="28"/>
    </w:p>
    <w:p w14:paraId="143D4A1B" w14:textId="7EE0B639" w:rsidR="00717C72" w:rsidRDefault="00AB5CFF">
      <w:r>
        <w:t xml:space="preserve">The </w:t>
      </w:r>
      <w:proofErr w:type="spellStart"/>
      <w:r w:rsidR="00717C72">
        <w:t>DirBuster</w:t>
      </w:r>
      <w:proofErr w:type="spellEnd"/>
      <w:r w:rsidR="00497B1A">
        <w:t xml:space="preserve"> revealed information such as OWASP bricks, image directories, multiple </w:t>
      </w:r>
      <w:proofErr w:type="gramStart"/>
      <w:r w:rsidR="00497B1A">
        <w:t>JS</w:t>
      </w:r>
      <w:proofErr w:type="gramEnd"/>
      <w:r w:rsidR="00497B1A">
        <w:t xml:space="preserve"> and jQuery files. For a clinic it could lead to identifying the infrastructure of directories and could be used to exploit potential vulnerabilities. </w:t>
      </w:r>
      <w:r w:rsidR="001E7BF6">
        <w:t>Also,</w:t>
      </w:r>
      <w:r w:rsidR="00497B1A">
        <w:t xml:space="preserve"> if image directories are exposed that would compromise sensitive patient data and lead to </w:t>
      </w:r>
      <w:r w:rsidR="001E7BF6">
        <w:t>reputation</w:t>
      </w:r>
      <w:r w:rsidR="00497B1A">
        <w:t xml:space="preserve"> damage </w:t>
      </w:r>
      <w:r w:rsidR="001E7BF6">
        <w:t>as it violates</w:t>
      </w:r>
      <w:r w:rsidR="00497B1A">
        <w:t xml:space="preserve"> compliance regulations. Discovery of OWASP bricks could also lead to security flaws and attacks of the </w:t>
      </w:r>
      <w:r w:rsidR="001E7BF6">
        <w:t>clinic’s</w:t>
      </w:r>
      <w:r w:rsidR="00497B1A">
        <w:t xml:space="preserve"> web services.</w:t>
      </w:r>
    </w:p>
    <w:p w14:paraId="1A5C8B5C" w14:textId="561F7390" w:rsidR="00717C72" w:rsidRDefault="00497B1A">
      <w:r>
        <w:t xml:space="preserve">Looking at the code directly and having exposed credentials like the examples could lead to an attacker stealing those credentials and using it for unauthorized access. </w:t>
      </w:r>
      <w:r w:rsidR="001E7BF6">
        <w:t>So,</w:t>
      </w:r>
      <w:r>
        <w:t xml:space="preserve"> </w:t>
      </w:r>
      <w:r w:rsidR="001E7BF6">
        <w:t>the medical</w:t>
      </w:r>
      <w:r>
        <w:t xml:space="preserve"> services</w:t>
      </w:r>
      <w:r w:rsidR="001E7BF6">
        <w:t xml:space="preserve"> of a clinic</w:t>
      </w:r>
      <w:r>
        <w:t xml:space="preserve"> could be disrupted due to a system breach and affect the overall reputation and trust of the clinic</w:t>
      </w:r>
      <w:r w:rsidR="001E7BF6">
        <w:t xml:space="preserve">. Leaked credentials could also lead </w:t>
      </w:r>
      <w:proofErr w:type="gramStart"/>
      <w:r w:rsidR="001E7BF6">
        <w:t>to:</w:t>
      </w:r>
      <w:proofErr w:type="gramEnd"/>
      <w:r w:rsidR="001E7BF6">
        <w:t xml:space="preserve"> </w:t>
      </w:r>
      <w:r>
        <w:t>identity theft, financial losses and reputational damage.</w:t>
      </w:r>
    </w:p>
    <w:p w14:paraId="1CCC14BD" w14:textId="4138C824" w:rsidR="00717C72" w:rsidRDefault="00717C72">
      <w:r>
        <w:t>Accessing the robots.txt file</w:t>
      </w:r>
      <w:r w:rsidR="00AB5CFF">
        <w:t xml:space="preserve"> revealed a way to access directories which cannot normally be browsed through a web application directly. </w:t>
      </w:r>
      <w:r w:rsidR="00AA4B2B">
        <w:t>So,</w:t>
      </w:r>
      <w:r w:rsidR="00AB5CFF">
        <w:t xml:space="preserve"> if the medical clinic has an exposed or unprotected robots.txt file </w:t>
      </w:r>
      <w:r w:rsidR="00221437">
        <w:t>i</w:t>
      </w:r>
      <w:r w:rsidR="00AB5CFF">
        <w:t xml:space="preserve">t could be used by attackers to exploit the web services of the clinic in several ways such as: directory enumeration and access, discovering vulnerabilities, gathering </w:t>
      </w:r>
      <w:proofErr w:type="gramStart"/>
      <w:r w:rsidR="00AB5CFF">
        <w:t>information</w:t>
      </w:r>
      <w:proofErr w:type="gramEnd"/>
      <w:r w:rsidR="00AB5CFF">
        <w:t xml:space="preserve"> and </w:t>
      </w:r>
      <w:r w:rsidR="00AB5CFF">
        <w:lastRenderedPageBreak/>
        <w:t>identifying entry points visible through the robots.txt like the /</w:t>
      </w:r>
      <w:proofErr w:type="spellStart"/>
      <w:r w:rsidR="00AB5CFF">
        <w:t>cgi</w:t>
      </w:r>
      <w:proofErr w:type="spellEnd"/>
      <w:r w:rsidR="00AB5CFF">
        <w:t>-bin/ and /</w:t>
      </w:r>
      <w:proofErr w:type="spellStart"/>
      <w:r w:rsidR="00AB5CFF">
        <w:t>jotto</w:t>
      </w:r>
      <w:proofErr w:type="spellEnd"/>
      <w:r w:rsidR="00AB5CFF">
        <w:t>/ directories.</w:t>
      </w:r>
      <w:r w:rsidR="00497B1A">
        <w:t xml:space="preserve"> </w:t>
      </w:r>
      <w:r w:rsidR="001E7BF6">
        <w:t>So,</w:t>
      </w:r>
      <w:r w:rsidR="00497B1A">
        <w:t xml:space="preserve"> accessing directories in an unauthorized way will compromise patient data and leak sensitive directories and files of the clinic.</w:t>
      </w:r>
    </w:p>
    <w:p w14:paraId="628F74B7" w14:textId="05306E7A" w:rsidR="00E756A7" w:rsidRDefault="00D22061" w:rsidP="00497B1A">
      <w:pPr>
        <w:pStyle w:val="Heading2"/>
      </w:pPr>
      <w:bookmarkStart w:id="29" w:name="_Toc165928899"/>
      <w:r>
        <w:t>A</w:t>
      </w:r>
      <w:r w:rsidR="00E756A7">
        <w:t>.3 Port Scanning and Enumeration</w:t>
      </w:r>
      <w:bookmarkEnd w:id="29"/>
    </w:p>
    <w:p w14:paraId="347D6EAB" w14:textId="74277993" w:rsidR="00E756A7" w:rsidRDefault="00D22061" w:rsidP="00497B1A">
      <w:pPr>
        <w:pStyle w:val="Heading3"/>
      </w:pPr>
      <w:bookmarkStart w:id="30" w:name="_Toc165928900"/>
      <w:r>
        <w:t>A</w:t>
      </w:r>
      <w:r w:rsidR="00E756A7">
        <w:t>.3.1 Ports Identified</w:t>
      </w:r>
      <w:bookmarkEnd w:id="30"/>
    </w:p>
    <w:p w14:paraId="3EF81354" w14:textId="16F407A8" w:rsidR="00D22061" w:rsidRDefault="00D57D9E" w:rsidP="00D22061">
      <w:pPr>
        <w:keepNext/>
        <w:jc w:val="center"/>
      </w:pPr>
      <w:r w:rsidRPr="00D57D9E">
        <w:rPr>
          <w:noProof/>
        </w:rPr>
        <w:drawing>
          <wp:inline distT="0" distB="0" distL="0" distR="0" wp14:anchorId="2AD68176" wp14:editId="02316603">
            <wp:extent cx="5608806" cy="3223539"/>
            <wp:effectExtent l="0" t="0" r="0" b="0"/>
            <wp:docPr id="1600567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567776" name=""/>
                    <pic:cNvPicPr/>
                  </pic:nvPicPr>
                  <pic:blipFill>
                    <a:blip r:embed="rId30"/>
                    <a:stretch>
                      <a:fillRect/>
                    </a:stretch>
                  </pic:blipFill>
                  <pic:spPr>
                    <a:xfrm>
                      <a:off x="0" y="0"/>
                      <a:ext cx="5608806" cy="3223539"/>
                    </a:xfrm>
                    <a:prstGeom prst="rect">
                      <a:avLst/>
                    </a:prstGeom>
                  </pic:spPr>
                </pic:pic>
              </a:graphicData>
            </a:graphic>
          </wp:inline>
        </w:drawing>
      </w:r>
    </w:p>
    <w:p w14:paraId="29EADFBD" w14:textId="2E6D3AEF" w:rsidR="00D22061" w:rsidRDefault="00D22061" w:rsidP="00D22061">
      <w:pPr>
        <w:pStyle w:val="Caption"/>
        <w:jc w:val="center"/>
      </w:pPr>
      <w:bookmarkStart w:id="31" w:name="_Toc165928684"/>
      <w:r>
        <w:t xml:space="preserve">Figure </w:t>
      </w:r>
      <w:r>
        <w:fldChar w:fldCharType="begin"/>
      </w:r>
      <w:r>
        <w:instrText xml:space="preserve"> SEQ Figure \* ARABIC </w:instrText>
      </w:r>
      <w:r>
        <w:fldChar w:fldCharType="separate"/>
      </w:r>
      <w:r w:rsidR="00CE3E44">
        <w:rPr>
          <w:noProof/>
        </w:rPr>
        <w:t>13</w:t>
      </w:r>
      <w:r>
        <w:fldChar w:fldCharType="end"/>
      </w:r>
      <w:r>
        <w:t>: Investigating open ports</w:t>
      </w:r>
      <w:r w:rsidR="00A67497">
        <w:t xml:space="preserve"> and </w:t>
      </w:r>
      <w:proofErr w:type="gramStart"/>
      <w:r w:rsidR="00A67497">
        <w:t>OS</w:t>
      </w:r>
      <w:bookmarkEnd w:id="31"/>
      <w:proofErr w:type="gramEnd"/>
    </w:p>
    <w:p w14:paraId="669D20DA" w14:textId="77777777" w:rsidR="00D22061" w:rsidRDefault="00D22061" w:rsidP="00D22061">
      <w:pPr>
        <w:keepNext/>
        <w:jc w:val="center"/>
      </w:pPr>
      <w:r w:rsidRPr="00D22061">
        <w:rPr>
          <w:noProof/>
        </w:rPr>
        <w:drawing>
          <wp:inline distT="0" distB="0" distL="0" distR="0" wp14:anchorId="589F6112" wp14:editId="10CB0D04">
            <wp:extent cx="5191125" cy="1827436"/>
            <wp:effectExtent l="0" t="0" r="0" b="1905"/>
            <wp:docPr id="79109923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99233" name="Picture 1" descr="A computer screen shot of a computer&#10;&#10;Description automatically generated"/>
                    <pic:cNvPicPr/>
                  </pic:nvPicPr>
                  <pic:blipFill>
                    <a:blip r:embed="rId31"/>
                    <a:stretch>
                      <a:fillRect/>
                    </a:stretch>
                  </pic:blipFill>
                  <pic:spPr>
                    <a:xfrm>
                      <a:off x="0" y="0"/>
                      <a:ext cx="5246404" cy="1846896"/>
                    </a:xfrm>
                    <a:prstGeom prst="rect">
                      <a:avLst/>
                    </a:prstGeom>
                  </pic:spPr>
                </pic:pic>
              </a:graphicData>
            </a:graphic>
          </wp:inline>
        </w:drawing>
      </w:r>
    </w:p>
    <w:p w14:paraId="7D9F56B9" w14:textId="3D7DDDA1" w:rsidR="00D22061" w:rsidRDefault="00D22061" w:rsidP="00D22061">
      <w:pPr>
        <w:pStyle w:val="Caption"/>
        <w:jc w:val="center"/>
      </w:pPr>
      <w:bookmarkStart w:id="32" w:name="_Toc165928685"/>
      <w:r>
        <w:t xml:space="preserve">Figure </w:t>
      </w:r>
      <w:r>
        <w:fldChar w:fldCharType="begin"/>
      </w:r>
      <w:r>
        <w:instrText xml:space="preserve"> SEQ Figure \* ARABIC </w:instrText>
      </w:r>
      <w:r>
        <w:fldChar w:fldCharType="separate"/>
      </w:r>
      <w:r w:rsidR="00CE3E44">
        <w:rPr>
          <w:noProof/>
        </w:rPr>
        <w:t>14</w:t>
      </w:r>
      <w:r>
        <w:fldChar w:fldCharType="end"/>
      </w:r>
      <w:r>
        <w:t xml:space="preserve">: Investigating remote access </w:t>
      </w:r>
      <w:proofErr w:type="gramStart"/>
      <w:r>
        <w:t>port</w:t>
      </w:r>
      <w:bookmarkEnd w:id="32"/>
      <w:proofErr w:type="gramEnd"/>
    </w:p>
    <w:p w14:paraId="2F926BBF" w14:textId="77777777" w:rsidR="00D22061" w:rsidRDefault="00D22061" w:rsidP="00D22061">
      <w:pPr>
        <w:keepNext/>
        <w:jc w:val="center"/>
      </w:pPr>
      <w:r w:rsidRPr="00D22061">
        <w:rPr>
          <w:noProof/>
        </w:rPr>
        <w:lastRenderedPageBreak/>
        <w:drawing>
          <wp:inline distT="0" distB="0" distL="0" distR="0" wp14:anchorId="2A566653" wp14:editId="4FA03885">
            <wp:extent cx="4046571" cy="2072820"/>
            <wp:effectExtent l="0" t="0" r="0" b="3810"/>
            <wp:docPr id="85368541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85411" name="Picture 1" descr="A computer screen shot of a computer&#10;&#10;Description automatically generated"/>
                    <pic:cNvPicPr/>
                  </pic:nvPicPr>
                  <pic:blipFill>
                    <a:blip r:embed="rId32"/>
                    <a:stretch>
                      <a:fillRect/>
                    </a:stretch>
                  </pic:blipFill>
                  <pic:spPr>
                    <a:xfrm>
                      <a:off x="0" y="0"/>
                      <a:ext cx="4046571" cy="2072820"/>
                    </a:xfrm>
                    <a:prstGeom prst="rect">
                      <a:avLst/>
                    </a:prstGeom>
                  </pic:spPr>
                </pic:pic>
              </a:graphicData>
            </a:graphic>
          </wp:inline>
        </w:drawing>
      </w:r>
    </w:p>
    <w:p w14:paraId="495B4D36" w14:textId="215242A6" w:rsidR="00D22061" w:rsidRDefault="00D22061" w:rsidP="00D22061">
      <w:pPr>
        <w:pStyle w:val="Caption"/>
        <w:jc w:val="center"/>
      </w:pPr>
      <w:bookmarkStart w:id="33" w:name="_Toc165928686"/>
      <w:r>
        <w:t xml:space="preserve">Figure </w:t>
      </w:r>
      <w:r>
        <w:fldChar w:fldCharType="begin"/>
      </w:r>
      <w:r>
        <w:instrText xml:space="preserve"> SEQ Figure \* ARABIC </w:instrText>
      </w:r>
      <w:r>
        <w:fldChar w:fldCharType="separate"/>
      </w:r>
      <w:r w:rsidR="00CE3E44">
        <w:rPr>
          <w:noProof/>
        </w:rPr>
        <w:t>15</w:t>
      </w:r>
      <w:r>
        <w:fldChar w:fldCharType="end"/>
      </w:r>
      <w:r>
        <w:t xml:space="preserve">: Identifying all machines on the </w:t>
      </w:r>
      <w:proofErr w:type="gramStart"/>
      <w:r>
        <w:t>network</w:t>
      </w:r>
      <w:bookmarkEnd w:id="33"/>
      <w:proofErr w:type="gramEnd"/>
    </w:p>
    <w:p w14:paraId="022073B5" w14:textId="0AACBC61" w:rsidR="00D22061" w:rsidRDefault="00D22061" w:rsidP="00D22061">
      <w:r>
        <w:t xml:space="preserve">Nmap or ‘Network Mapper’ is a tool used to provide insights about the network architecture and was utilized by the author. It helps in port scanning, service enumeration, OS </w:t>
      </w:r>
      <w:r w:rsidR="00A67497">
        <w:t>detection and network mapping among many. The ports identified through this tool which are used by the server are listed below.</w:t>
      </w:r>
    </w:p>
    <w:p w14:paraId="2D15927F" w14:textId="7E1B9679" w:rsidR="00A67497" w:rsidRDefault="005D3456" w:rsidP="00A67497">
      <w:pPr>
        <w:pStyle w:val="ListParagraph"/>
        <w:numPr>
          <w:ilvl w:val="0"/>
          <w:numId w:val="9"/>
        </w:numPr>
      </w:pPr>
      <w:r w:rsidRPr="005D3456">
        <w:rPr>
          <w:b/>
          <w:bCs/>
        </w:rPr>
        <w:t>Port 22/</w:t>
      </w:r>
      <w:proofErr w:type="spellStart"/>
      <w:r w:rsidRPr="005D3456">
        <w:rPr>
          <w:b/>
          <w:bCs/>
        </w:rPr>
        <w:t>tcp</w:t>
      </w:r>
      <w:proofErr w:type="spellEnd"/>
      <w:r w:rsidRPr="005D3456">
        <w:rPr>
          <w:b/>
          <w:bCs/>
        </w:rPr>
        <w:t xml:space="preserve"> (SSH)</w:t>
      </w:r>
      <w:r>
        <w:t xml:space="preserve"> – If an attacker finds this port to be open, they will try to gain unauthorized access through weak credentials and steal SSH keys and try to breach the vulnerability.</w:t>
      </w:r>
    </w:p>
    <w:p w14:paraId="61BAE0B5" w14:textId="3CC0A55B" w:rsidR="005D3456" w:rsidRDefault="005D3456" w:rsidP="00A67497">
      <w:pPr>
        <w:pStyle w:val="ListParagraph"/>
        <w:numPr>
          <w:ilvl w:val="0"/>
          <w:numId w:val="9"/>
        </w:numPr>
      </w:pPr>
      <w:r>
        <w:rPr>
          <w:b/>
          <w:bCs/>
        </w:rPr>
        <w:t>Port 80/</w:t>
      </w:r>
      <w:proofErr w:type="spellStart"/>
      <w:r>
        <w:rPr>
          <w:b/>
          <w:bCs/>
        </w:rPr>
        <w:t>tcp</w:t>
      </w:r>
      <w:proofErr w:type="spellEnd"/>
      <w:r>
        <w:rPr>
          <w:b/>
          <w:bCs/>
        </w:rPr>
        <w:t xml:space="preserve"> (HTTP)</w:t>
      </w:r>
      <w:r>
        <w:t xml:space="preserve"> – </w:t>
      </w:r>
      <w:bookmarkStart w:id="34" w:name="_Hlk165499122"/>
      <w:r>
        <w:t>An open HTTP port could lead to brute force attacks and DDoS attacks for running services on this open port.</w:t>
      </w:r>
      <w:bookmarkEnd w:id="34"/>
    </w:p>
    <w:p w14:paraId="6B59F5F0" w14:textId="4C78BBB6" w:rsidR="005D3456" w:rsidRDefault="005D3456" w:rsidP="00A67497">
      <w:pPr>
        <w:pStyle w:val="ListParagraph"/>
        <w:numPr>
          <w:ilvl w:val="0"/>
          <w:numId w:val="9"/>
        </w:numPr>
      </w:pPr>
      <w:r>
        <w:rPr>
          <w:b/>
          <w:bCs/>
        </w:rPr>
        <w:t xml:space="preserve">Port </w:t>
      </w:r>
      <w:r w:rsidRPr="005D3456">
        <w:rPr>
          <w:b/>
          <w:bCs/>
        </w:rPr>
        <w:t>143/</w:t>
      </w:r>
      <w:proofErr w:type="spellStart"/>
      <w:r w:rsidRPr="005D3456">
        <w:rPr>
          <w:b/>
          <w:bCs/>
        </w:rPr>
        <w:t>tcp</w:t>
      </w:r>
      <w:proofErr w:type="spellEnd"/>
      <w:r w:rsidRPr="005D3456">
        <w:rPr>
          <w:b/>
          <w:bCs/>
        </w:rPr>
        <w:t xml:space="preserve"> </w:t>
      </w:r>
      <w:r>
        <w:rPr>
          <w:b/>
          <w:bCs/>
        </w:rPr>
        <w:t xml:space="preserve">(IMAP) – </w:t>
      </w:r>
      <w:r>
        <w:t>An attacker may intercept emails and try to gain unauthorized access from weak authentication through open services on this port.</w:t>
      </w:r>
    </w:p>
    <w:p w14:paraId="2174C28A" w14:textId="687AA26F" w:rsidR="00A67497" w:rsidRPr="00D22061" w:rsidRDefault="005D3456" w:rsidP="00D22061">
      <w:r>
        <w:t>Some of the other open ports identified include 139/</w:t>
      </w:r>
      <w:proofErr w:type="spellStart"/>
      <w:r>
        <w:t>tcp</w:t>
      </w:r>
      <w:proofErr w:type="spellEnd"/>
      <w:r>
        <w:t xml:space="preserve"> (NetBIOS-SSN), 445/</w:t>
      </w:r>
      <w:proofErr w:type="spellStart"/>
      <w:r>
        <w:t>tcp</w:t>
      </w:r>
      <w:proofErr w:type="spellEnd"/>
      <w:r>
        <w:t xml:space="preserve"> (Microsoft-DS), 8080/</w:t>
      </w:r>
      <w:proofErr w:type="spellStart"/>
      <w:r>
        <w:t>tcp</w:t>
      </w:r>
      <w:proofErr w:type="spellEnd"/>
      <w:r>
        <w:t xml:space="preserve"> (HTTP-proxy), 443/</w:t>
      </w:r>
      <w:proofErr w:type="spellStart"/>
      <w:r>
        <w:t>tcp</w:t>
      </w:r>
      <w:proofErr w:type="spellEnd"/>
      <w:r>
        <w:t xml:space="preserve"> (HTTPS)</w:t>
      </w:r>
      <w:r w:rsidR="005A13BC">
        <w:t xml:space="preserve">, 5001 and 8081 ports. So having such open ports </w:t>
      </w:r>
      <w:r w:rsidR="0037338F">
        <w:t>increases</w:t>
      </w:r>
      <w:r w:rsidR="005A13BC">
        <w:t xml:space="preserve"> </w:t>
      </w:r>
      <w:proofErr w:type="gramStart"/>
      <w:r w:rsidR="005A13BC">
        <w:t>risk</w:t>
      </w:r>
      <w:proofErr w:type="gramEnd"/>
      <w:r w:rsidR="005A13BC">
        <w:t xml:space="preserve"> of unauthorized access and its best practice for any business or company with an online presence to minimize their open port to reduce the risks associated with open ports.</w:t>
      </w:r>
    </w:p>
    <w:p w14:paraId="4B0B55F6" w14:textId="15693E9A" w:rsidR="00E756A7" w:rsidRDefault="00D22061" w:rsidP="00497B1A">
      <w:pPr>
        <w:pStyle w:val="Heading3"/>
      </w:pPr>
      <w:bookmarkStart w:id="35" w:name="_Toc165928901"/>
      <w:r>
        <w:t>A</w:t>
      </w:r>
      <w:r w:rsidR="00E756A7">
        <w:t>.3.2 Open Ports and Threats</w:t>
      </w:r>
      <w:r w:rsidR="00F51659">
        <w:t xml:space="preserve"> Research</w:t>
      </w:r>
      <w:bookmarkEnd w:id="35"/>
    </w:p>
    <w:p w14:paraId="19947A2A" w14:textId="5B6888D0" w:rsidR="005A13BC" w:rsidRDefault="005A13BC" w:rsidP="00E756A7">
      <w:proofErr w:type="gramStart"/>
      <w:r>
        <w:t>By definition, an</w:t>
      </w:r>
      <w:proofErr w:type="gramEnd"/>
      <w:r>
        <w:t xml:space="preserve"> open port refers to </w:t>
      </w:r>
      <w:r w:rsidRPr="005A13BC">
        <w:t>TCP or UDP port number that is configured to accept packets.</w:t>
      </w:r>
      <w:r>
        <w:t xml:space="preserve"> </w:t>
      </w:r>
      <w:r w:rsidRPr="005A13BC">
        <w:t>Meanwhile, a port that declines connections or processes all packets yet drops them is a closed one</w:t>
      </w:r>
      <w:r>
        <w:t xml:space="preserve"> </w:t>
      </w:r>
      <w:r>
        <w:fldChar w:fldCharType="begin"/>
      </w:r>
      <w:r>
        <w:instrText xml:space="preserve"> ADDIN ZOTERO_ITEM CSL_CITATION {"citationID":"VmMk0zvB","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5A13BC">
        <w:rPr>
          <w:rFonts w:cs="Times New Roman"/>
        </w:rPr>
        <w:t>(Tunggal, 2024)</w:t>
      </w:r>
      <w:r>
        <w:fldChar w:fldCharType="end"/>
      </w:r>
      <w:r>
        <w:t>.</w:t>
      </w:r>
      <w:r w:rsidR="003951E9">
        <w:t xml:space="preserve"> </w:t>
      </w:r>
      <w:r w:rsidR="003951E9" w:rsidRPr="003951E9">
        <w:t xml:space="preserve">Having </w:t>
      </w:r>
      <w:r w:rsidR="003951E9">
        <w:t xml:space="preserve">a </w:t>
      </w:r>
      <w:r w:rsidR="003951E9" w:rsidRPr="003951E9">
        <w:t xml:space="preserve">port open is </w:t>
      </w:r>
      <w:proofErr w:type="gramStart"/>
      <w:r w:rsidR="003951E9" w:rsidRPr="003951E9">
        <w:t>similar to</w:t>
      </w:r>
      <w:proofErr w:type="gramEnd"/>
      <w:r w:rsidR="003951E9" w:rsidRPr="003951E9">
        <w:t xml:space="preserve"> </w:t>
      </w:r>
      <w:r w:rsidR="003951E9">
        <w:t xml:space="preserve">leaving an open door to enter </w:t>
      </w:r>
      <w:r w:rsidR="00CB1DBC">
        <w:t>and</w:t>
      </w:r>
      <w:r w:rsidR="003951E9">
        <w:t xml:space="preserve"> exit a</w:t>
      </w:r>
      <w:r w:rsidR="003951E9" w:rsidRPr="003951E9">
        <w:t xml:space="preserve"> system that allows network communication flow to come in and out</w:t>
      </w:r>
      <w:r w:rsidR="003951E9">
        <w:t xml:space="preserve">.  This raises the possibility of </w:t>
      </w:r>
      <w:r w:rsidR="003951E9" w:rsidRPr="003951E9">
        <w:t xml:space="preserve">potential </w:t>
      </w:r>
      <w:r w:rsidR="003951E9" w:rsidRPr="003951E9">
        <w:lastRenderedPageBreak/>
        <w:t xml:space="preserve">dangers </w:t>
      </w:r>
      <w:r w:rsidR="003951E9">
        <w:t xml:space="preserve">that comes with a port being open as it could be used as an entry point by an attacker </w:t>
      </w:r>
      <w:r w:rsidR="003951E9">
        <w:fldChar w:fldCharType="begin"/>
      </w:r>
      <w:r w:rsidR="003951E9">
        <w:instrText xml:space="preserve"> ADDIN ZOTERO_ITEM CSL_CITATION {"citationID":"CVhezkMl","properties":{"formattedCitation":"(Schrader, 2022)","plainCitation":"(Schrader, 2022)","noteIndex":0},"citationItems":[{"id":457,"uris":["http://zotero.org/users/12312019/items/TJXZHRK3"],"itemData":{"id":457,"type":"post-weblog","abstract":"In this blogpost, we detail the most vulnerable ports and provide tips on how to secure them.","container-title":"https://blog.netwrix.com/","language":"en_US","title":"Common Open Port Vulnerabilities List","URL":"https://blog.netwrix.com/2022/08/04/open-port-vulnerabilities-list/","author":[{"family":"Schrader","given":"Dirk"}],"accessed":{"date-parts":[["2024",5,1]]},"issued":{"date-parts":[["2022",8,4]]}}}],"schema":"https://github.com/citation-style-language/schema/raw/master/csl-citation.json"} </w:instrText>
      </w:r>
      <w:r w:rsidR="003951E9">
        <w:fldChar w:fldCharType="separate"/>
      </w:r>
      <w:r w:rsidR="003951E9" w:rsidRPr="003951E9">
        <w:rPr>
          <w:rFonts w:cs="Times New Roman"/>
        </w:rPr>
        <w:t>(Schrader, 2022)</w:t>
      </w:r>
      <w:r w:rsidR="003951E9">
        <w:fldChar w:fldCharType="end"/>
      </w:r>
      <w:r w:rsidR="003951E9">
        <w:t>.</w:t>
      </w:r>
    </w:p>
    <w:p w14:paraId="7B5ADA1F" w14:textId="1B2B8AED" w:rsidR="005A13BC" w:rsidRDefault="005A13BC" w:rsidP="00E756A7">
      <w:r>
        <w:t xml:space="preserve">Some threats that can be caused by </w:t>
      </w:r>
      <w:r w:rsidR="003951E9">
        <w:t xml:space="preserve">having an open </w:t>
      </w:r>
      <w:r w:rsidR="003951E9" w:rsidRPr="005D3456">
        <w:rPr>
          <w:b/>
          <w:bCs/>
        </w:rPr>
        <w:t>Port 22/</w:t>
      </w:r>
      <w:proofErr w:type="spellStart"/>
      <w:r w:rsidR="003951E9" w:rsidRPr="005D3456">
        <w:rPr>
          <w:b/>
          <w:bCs/>
        </w:rPr>
        <w:t>tcp</w:t>
      </w:r>
      <w:proofErr w:type="spellEnd"/>
      <w:r w:rsidR="003951E9" w:rsidRPr="005D3456">
        <w:rPr>
          <w:b/>
          <w:bCs/>
        </w:rPr>
        <w:t xml:space="preserve"> (SSH)</w:t>
      </w:r>
      <w:r w:rsidR="003951E9">
        <w:rPr>
          <w:b/>
          <w:bCs/>
        </w:rPr>
        <w:t xml:space="preserve"> </w:t>
      </w:r>
      <w:r w:rsidR="003951E9">
        <w:t>include gaining unauthorized access from weak credentials or attempts to steal SSH keys that may compromise the system and lose control</w:t>
      </w:r>
      <w:r w:rsidR="00CB1DBC">
        <w:t xml:space="preserve"> </w:t>
      </w:r>
      <w:r w:rsidR="00CB1DBC">
        <w:fldChar w:fldCharType="begin"/>
      </w:r>
      <w:r w:rsidR="00CB1DBC">
        <w:instrText xml:space="preserve"> ADDIN ZOTERO_ITEM CSL_CITATION {"citationID":"t1mCFScE","properties":{"formattedCitation":"(Einoryt\\uc0\\u279{}, 2024)","plainCitation":"(Einorytė, 2024)","noteIndex":0},"citationItems":[{"id":459,"uris":["http://zotero.org/users/12312019/items/5Q5RTYF9"],"itemData":{"id":459,"type":"webpage","abstract":"Open ports are a part of network communication, allowing the exchange of data between devices. Find out more about open ports and the security risks they pose.","language":"en","title":"What are open ports? Risks and security | NordVPN","title-short":"What are open ports?","URL":"https://nordvpn.com/blog/what-are-open-ports/","author":[{"family":"Einorytė","given":"Aurelija"}],"accessed":{"date-parts":[["2024",5,1]]},"issued":{"date-parts":[["2024",1,7]]}}}],"schema":"https://github.com/citation-style-language/schema/raw/master/csl-citation.json"} </w:instrText>
      </w:r>
      <w:r w:rsidR="00CB1DBC">
        <w:fldChar w:fldCharType="separate"/>
      </w:r>
      <w:r w:rsidR="00CB1DBC" w:rsidRPr="00CB1DBC">
        <w:rPr>
          <w:rFonts w:cs="Times New Roman"/>
          <w:kern w:val="0"/>
        </w:rPr>
        <w:t>(</w:t>
      </w:r>
      <w:proofErr w:type="spellStart"/>
      <w:r w:rsidR="00CB1DBC" w:rsidRPr="00CB1DBC">
        <w:rPr>
          <w:rFonts w:cs="Times New Roman"/>
          <w:kern w:val="0"/>
        </w:rPr>
        <w:t>Einorytė</w:t>
      </w:r>
      <w:proofErr w:type="spellEnd"/>
      <w:r w:rsidR="00CB1DBC" w:rsidRPr="00CB1DBC">
        <w:rPr>
          <w:rFonts w:cs="Times New Roman"/>
          <w:kern w:val="0"/>
        </w:rPr>
        <w:t>, 2024)</w:t>
      </w:r>
      <w:r w:rsidR="00CB1DBC">
        <w:fldChar w:fldCharType="end"/>
      </w:r>
      <w:r w:rsidR="00CB1DBC">
        <w:t>.</w:t>
      </w:r>
    </w:p>
    <w:p w14:paraId="14CDE379" w14:textId="048525C1" w:rsidR="00CB1DBC" w:rsidRDefault="00CB1DBC" w:rsidP="00E756A7">
      <w:r>
        <w:t xml:space="preserve">Additionally, open </w:t>
      </w:r>
      <w:r w:rsidRPr="00CB1DBC">
        <w:rPr>
          <w:b/>
          <w:bCs/>
        </w:rPr>
        <w:t>HTTP ports such as 80/</w:t>
      </w:r>
      <w:proofErr w:type="spellStart"/>
      <w:r w:rsidRPr="00CB1DBC">
        <w:rPr>
          <w:b/>
          <w:bCs/>
        </w:rPr>
        <w:t>tcp</w:t>
      </w:r>
      <w:proofErr w:type="spellEnd"/>
      <w:r>
        <w:rPr>
          <w:b/>
          <w:bCs/>
        </w:rPr>
        <w:t xml:space="preserve"> </w:t>
      </w:r>
      <w:r>
        <w:t xml:space="preserve">could lead to brute force attacks and DDoS attacks by using the port as a launching point. This is where attackers can overwhelm the application listening on open ports with large amounts of traffic and disrupt the system </w:t>
      </w:r>
      <w:r>
        <w:fldChar w:fldCharType="begin"/>
      </w:r>
      <w:r>
        <w:instrText xml:space="preserve"> ADDIN ZOTERO_ITEM CSL_CITATION {"citationID":"L7oOksVG","properties":{"formattedCitation":"(Chappell, 2022)","plainCitation":"(Chappell, 2022)","noteIndex":0},"citationItems":[{"id":461,"uris":["http://zotero.org/users/12312019/items/T9HDUGXM"],"itemData":{"id":461,"type":"webpage","abstract":"Learn an overview of ports, how they are used, and how to mitigate port-related cybersecurity vulnerabilities and risks across your environment.","container-title":"BeyondTrust","language":"en","title":"What is an Open Port &amp; What are the Security…","URL":"https://www.beyondtrust.com/blog/entry/what-is-an-open-port-what-are-the-security-implications","author":[{"family":"Chappell","given":"Brian"}],"accessed":{"date-parts":[["2024",5,1]]},"issued":{"date-parts":[["2022",5,19]]}}}],"schema":"https://github.com/citation-style-language/schema/raw/master/csl-citation.json"} </w:instrText>
      </w:r>
      <w:r>
        <w:fldChar w:fldCharType="separate"/>
      </w:r>
      <w:r w:rsidRPr="00CB1DBC">
        <w:rPr>
          <w:rFonts w:cs="Times New Roman"/>
        </w:rPr>
        <w:t>(Chappell, 2022)</w:t>
      </w:r>
      <w:r>
        <w:fldChar w:fldCharType="end"/>
      </w:r>
      <w:r>
        <w:t>.</w:t>
      </w:r>
    </w:p>
    <w:p w14:paraId="1B2A3D5B" w14:textId="345055ED" w:rsidR="00834E5F" w:rsidRDefault="00CB1DBC" w:rsidP="00E756A7">
      <w:r>
        <w:t xml:space="preserve">So, attackers scan for open ports to find potential vulnerabilities and exploits. By accessing the services and versions of a machine, attackers carry out mapping and find vulnerabilities in a system. So for that purpose, attackers rely on open ports which are publicly accessible to analyze the infrastructure of the services on a machine </w:t>
      </w:r>
      <w:r>
        <w:fldChar w:fldCharType="begin"/>
      </w:r>
      <w:r>
        <w:instrText xml:space="preserve"> ADDIN ZOTERO_ITEM CSL_CITATION {"citationID":"h5R27RWp","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CB1DBC">
        <w:rPr>
          <w:rFonts w:cs="Times New Roman"/>
        </w:rPr>
        <w:t>(Tunggal, 2024)</w:t>
      </w:r>
      <w:r>
        <w:fldChar w:fldCharType="end"/>
      </w:r>
      <w:r>
        <w:t>.</w:t>
      </w:r>
    </w:p>
    <w:p w14:paraId="08FD4310" w14:textId="77777777" w:rsidR="00834E5F" w:rsidRDefault="00834E5F">
      <w:pPr>
        <w:spacing w:line="259" w:lineRule="auto"/>
        <w:jc w:val="left"/>
      </w:pPr>
      <w:r>
        <w:br w:type="page"/>
      </w:r>
    </w:p>
    <w:p w14:paraId="27E91827" w14:textId="77777777" w:rsidR="00CB1DBC" w:rsidRPr="00CB1DBC" w:rsidRDefault="00CB1DBC" w:rsidP="00E756A7"/>
    <w:p w14:paraId="66AAB6BD" w14:textId="5ED4431D" w:rsidR="00E756A7" w:rsidRDefault="00D22061" w:rsidP="00497B1A">
      <w:pPr>
        <w:pStyle w:val="Heading3"/>
      </w:pPr>
      <w:bookmarkStart w:id="36" w:name="_Toc165928902"/>
      <w:r>
        <w:t>A</w:t>
      </w:r>
      <w:r w:rsidR="00497B1A">
        <w:t>.3.3 Scenario Assessment</w:t>
      </w:r>
      <w:bookmarkEnd w:id="36"/>
    </w:p>
    <w:tbl>
      <w:tblPr>
        <w:tblStyle w:val="TableGrid"/>
        <w:tblW w:w="0" w:type="auto"/>
        <w:tblLook w:val="04A0" w:firstRow="1" w:lastRow="0" w:firstColumn="1" w:lastColumn="0" w:noHBand="0" w:noVBand="1"/>
      </w:tblPr>
      <w:tblGrid>
        <w:gridCol w:w="3235"/>
        <w:gridCol w:w="6115"/>
      </w:tblGrid>
      <w:tr w:rsidR="00682498" w14:paraId="4D26DA17" w14:textId="77777777" w:rsidTr="00461A3B">
        <w:trPr>
          <w:trHeight w:val="647"/>
        </w:trPr>
        <w:tc>
          <w:tcPr>
            <w:tcW w:w="3235" w:type="dxa"/>
            <w:shd w:val="clear" w:color="auto" w:fill="E8E8E8" w:themeFill="background2"/>
          </w:tcPr>
          <w:p w14:paraId="73AC4FC7" w14:textId="3B45CD4F" w:rsidR="00682498" w:rsidRPr="00682498" w:rsidRDefault="00682498">
            <w:pPr>
              <w:rPr>
                <w:b/>
                <w:bCs/>
              </w:rPr>
            </w:pPr>
            <w:r w:rsidRPr="00682498">
              <w:rPr>
                <w:b/>
                <w:bCs/>
              </w:rPr>
              <w:t>Port Identified</w:t>
            </w:r>
          </w:p>
        </w:tc>
        <w:tc>
          <w:tcPr>
            <w:tcW w:w="6115" w:type="dxa"/>
            <w:shd w:val="clear" w:color="auto" w:fill="E8E8E8" w:themeFill="background2"/>
          </w:tcPr>
          <w:p w14:paraId="347D7CBB" w14:textId="7A145A38" w:rsidR="00682498" w:rsidRPr="00682498" w:rsidRDefault="00682498">
            <w:pPr>
              <w:rPr>
                <w:b/>
                <w:bCs/>
              </w:rPr>
            </w:pPr>
            <w:r w:rsidRPr="00682498">
              <w:rPr>
                <w:b/>
                <w:bCs/>
              </w:rPr>
              <w:t>Applicability to Scenario</w:t>
            </w:r>
          </w:p>
        </w:tc>
      </w:tr>
      <w:tr w:rsidR="00682498" w14:paraId="51FA969D" w14:textId="77777777" w:rsidTr="00461A3B">
        <w:trPr>
          <w:trHeight w:val="521"/>
        </w:trPr>
        <w:tc>
          <w:tcPr>
            <w:tcW w:w="3235" w:type="dxa"/>
          </w:tcPr>
          <w:p w14:paraId="66897B1F" w14:textId="0707E852" w:rsidR="00682498" w:rsidRPr="00682498" w:rsidRDefault="00682498">
            <w:bookmarkStart w:id="37" w:name="_Hlk165538017"/>
            <w:r w:rsidRPr="00682498">
              <w:t>Port 22/</w:t>
            </w:r>
            <w:proofErr w:type="spellStart"/>
            <w:r w:rsidRPr="00682498">
              <w:t>tcp</w:t>
            </w:r>
            <w:proofErr w:type="spellEnd"/>
            <w:r w:rsidRPr="00682498">
              <w:t xml:space="preserve"> (SSH)</w:t>
            </w:r>
          </w:p>
        </w:tc>
        <w:tc>
          <w:tcPr>
            <w:tcW w:w="6115" w:type="dxa"/>
          </w:tcPr>
          <w:p w14:paraId="43453B23" w14:textId="52D0353F" w:rsidR="00461A3B" w:rsidRDefault="00461A3B">
            <w:r>
              <w:t>Gaining unauthorized access via this port or through stolen SSH keys could lead to the attacker gaining unauthorized access. This would compromise the system security and lead to a breach of patient and employee information which is personal.</w:t>
            </w:r>
          </w:p>
        </w:tc>
      </w:tr>
      <w:tr w:rsidR="00682498" w14:paraId="22EDCA22" w14:textId="77777777" w:rsidTr="00461A3B">
        <w:trPr>
          <w:trHeight w:val="449"/>
        </w:trPr>
        <w:tc>
          <w:tcPr>
            <w:tcW w:w="3235" w:type="dxa"/>
          </w:tcPr>
          <w:p w14:paraId="1570EA44" w14:textId="78313446" w:rsidR="00682498" w:rsidRPr="00682498" w:rsidRDefault="00682498">
            <w:r w:rsidRPr="00682498">
              <w:t>Port 80/</w:t>
            </w:r>
            <w:proofErr w:type="spellStart"/>
            <w:r w:rsidRPr="00682498">
              <w:t>tcp</w:t>
            </w:r>
            <w:proofErr w:type="spellEnd"/>
            <w:r w:rsidRPr="00682498">
              <w:t xml:space="preserve"> (HTTP)</w:t>
            </w:r>
          </w:p>
        </w:tc>
        <w:tc>
          <w:tcPr>
            <w:tcW w:w="6115" w:type="dxa"/>
          </w:tcPr>
          <w:p w14:paraId="27D7F564" w14:textId="32A5A4DA" w:rsidR="00461A3B" w:rsidRDefault="00461A3B">
            <w:r>
              <w:t>A brute force or DDoS attack carried out on this open port could lead to overwhelming traffic for the medical clinic application. This could lead to patients or potential customers not being able to access the application which threatens the availability.</w:t>
            </w:r>
          </w:p>
        </w:tc>
      </w:tr>
      <w:tr w:rsidR="00682498" w14:paraId="737E8428" w14:textId="77777777" w:rsidTr="00461A3B">
        <w:tc>
          <w:tcPr>
            <w:tcW w:w="3235" w:type="dxa"/>
          </w:tcPr>
          <w:p w14:paraId="177034CC" w14:textId="049AF400" w:rsidR="00682498" w:rsidRPr="00461A3B" w:rsidRDefault="00461A3B">
            <w:r w:rsidRPr="00461A3B">
              <w:t>Port 143/</w:t>
            </w:r>
            <w:proofErr w:type="spellStart"/>
            <w:r w:rsidRPr="00461A3B">
              <w:t>tcp</w:t>
            </w:r>
            <w:proofErr w:type="spellEnd"/>
            <w:r w:rsidRPr="00461A3B">
              <w:t xml:space="preserve"> (IMAP)</w:t>
            </w:r>
          </w:p>
        </w:tc>
        <w:tc>
          <w:tcPr>
            <w:tcW w:w="6115" w:type="dxa"/>
          </w:tcPr>
          <w:p w14:paraId="46A643A9" w14:textId="64801796" w:rsidR="00461A3B" w:rsidRDefault="00461A3B" w:rsidP="00AA4B2B">
            <w:pPr>
              <w:keepNext/>
            </w:pPr>
            <w:r>
              <w:t>An attacker may intercept emails sent to the medical clinic via this port. This would compromise sensitive information shared between the clinic and its patients. It could also disrupt the communication service if exploited through weak authentication and credentials.</w:t>
            </w:r>
          </w:p>
        </w:tc>
      </w:tr>
    </w:tbl>
    <w:p w14:paraId="3ADEB904" w14:textId="0D2580E6" w:rsidR="00E756A7" w:rsidRDefault="00AA4B2B" w:rsidP="00AA4B2B">
      <w:pPr>
        <w:pStyle w:val="Caption"/>
        <w:jc w:val="center"/>
      </w:pPr>
      <w:bookmarkStart w:id="38" w:name="_Toc165928653"/>
      <w:bookmarkEnd w:id="37"/>
      <w:r>
        <w:t xml:space="preserve">Table </w:t>
      </w:r>
      <w:r w:rsidR="0031059C">
        <w:fldChar w:fldCharType="begin"/>
      </w:r>
      <w:r w:rsidR="0031059C">
        <w:instrText xml:space="preserve"> SEQ Table \* ARABIC </w:instrText>
      </w:r>
      <w:r w:rsidR="0031059C">
        <w:fldChar w:fldCharType="separate"/>
      </w:r>
      <w:r w:rsidR="00CE3E44">
        <w:rPr>
          <w:noProof/>
        </w:rPr>
        <w:t>3</w:t>
      </w:r>
      <w:r w:rsidR="0031059C">
        <w:fldChar w:fldCharType="end"/>
      </w:r>
      <w:r>
        <w:t>: Ports applicability to scenario</w:t>
      </w:r>
      <w:bookmarkEnd w:id="38"/>
    </w:p>
    <w:p w14:paraId="1EF09FAF" w14:textId="47053F7E" w:rsidR="00834E5F" w:rsidRDefault="00461A3B" w:rsidP="004B2033">
      <w:r>
        <w:t>Overall, it is crucial for medical clinics to minimize the number of open ports it has in their web application and integrate strong security measures in place. Also constantly, updating the software and web application with patches and recent security updates would help mitigate risks associated with compromising patient data and operations within a clinic.</w:t>
      </w:r>
    </w:p>
    <w:p w14:paraId="545CAA1B" w14:textId="77777777" w:rsidR="00DC4E86" w:rsidRDefault="00DC4E86" w:rsidP="004B48E0"/>
    <w:p w14:paraId="3AE73B16" w14:textId="77777777" w:rsidR="004B48E0" w:rsidRDefault="004B48E0">
      <w:pPr>
        <w:spacing w:line="259" w:lineRule="auto"/>
        <w:jc w:val="left"/>
        <w:rPr>
          <w:rFonts w:eastAsiaTheme="majorEastAsia" w:cstheme="majorBidi"/>
          <w:b/>
          <w:sz w:val="32"/>
          <w:szCs w:val="40"/>
        </w:rPr>
      </w:pPr>
      <w:r>
        <w:br w:type="page"/>
      </w:r>
    </w:p>
    <w:p w14:paraId="6DBE4628" w14:textId="23B391A5" w:rsidR="00DC4E86" w:rsidRDefault="00DC4E86" w:rsidP="004B48E0">
      <w:pPr>
        <w:pStyle w:val="Heading1"/>
      </w:pPr>
      <w:bookmarkStart w:id="39" w:name="_Toc165928903"/>
      <w:r>
        <w:lastRenderedPageBreak/>
        <w:t>PART B – SERVER-SIDE EXPLOTS</w:t>
      </w:r>
      <w:bookmarkEnd w:id="39"/>
    </w:p>
    <w:p w14:paraId="508AA237" w14:textId="16F8DDB7" w:rsidR="004B48E0" w:rsidRDefault="00FE526D" w:rsidP="00D60BA9">
      <w:pPr>
        <w:pStyle w:val="Heading2"/>
      </w:pPr>
      <w:bookmarkStart w:id="40" w:name="_Toc165928904"/>
      <w:r>
        <w:t>B.1 Data Tampering</w:t>
      </w:r>
      <w:bookmarkEnd w:id="40"/>
    </w:p>
    <w:p w14:paraId="13520B50" w14:textId="3AA88919" w:rsidR="00D60BA9" w:rsidRPr="00D60BA9" w:rsidRDefault="00D60BA9" w:rsidP="00D60BA9">
      <w:pPr>
        <w:pStyle w:val="Heading3"/>
      </w:pPr>
      <w:bookmarkStart w:id="41" w:name="_Toc165928905"/>
      <w:r>
        <w:t>B.1.1 OWASP Mantra</w:t>
      </w:r>
      <w:bookmarkEnd w:id="41"/>
    </w:p>
    <w:p w14:paraId="45CDD91F" w14:textId="77777777" w:rsidR="00EC2922" w:rsidRDefault="00151A18" w:rsidP="00EC2922">
      <w:pPr>
        <w:keepNext/>
        <w:jc w:val="center"/>
      </w:pPr>
      <w:r w:rsidRPr="00151A18">
        <w:rPr>
          <w:noProof/>
        </w:rPr>
        <w:drawing>
          <wp:inline distT="0" distB="0" distL="0" distR="0" wp14:anchorId="391584B7" wp14:editId="7BE0F40F">
            <wp:extent cx="5026857" cy="3457575"/>
            <wp:effectExtent l="0" t="0" r="2540" b="0"/>
            <wp:docPr id="831600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0007" name="Picture 1" descr="A screenshot of a computer&#10;&#10;Description automatically generated"/>
                    <pic:cNvPicPr/>
                  </pic:nvPicPr>
                  <pic:blipFill>
                    <a:blip r:embed="rId33"/>
                    <a:stretch>
                      <a:fillRect/>
                    </a:stretch>
                  </pic:blipFill>
                  <pic:spPr>
                    <a:xfrm>
                      <a:off x="0" y="0"/>
                      <a:ext cx="5039126" cy="3466014"/>
                    </a:xfrm>
                    <a:prstGeom prst="rect">
                      <a:avLst/>
                    </a:prstGeom>
                  </pic:spPr>
                </pic:pic>
              </a:graphicData>
            </a:graphic>
          </wp:inline>
        </w:drawing>
      </w:r>
    </w:p>
    <w:p w14:paraId="2FFBCB0E" w14:textId="255FF4E8" w:rsidR="00151A18" w:rsidRDefault="00EC2922" w:rsidP="00EC2922">
      <w:pPr>
        <w:pStyle w:val="Caption"/>
        <w:jc w:val="center"/>
      </w:pPr>
      <w:bookmarkStart w:id="42" w:name="_Toc165928687"/>
      <w:r>
        <w:t xml:space="preserve">Figure </w:t>
      </w:r>
      <w:r>
        <w:fldChar w:fldCharType="begin"/>
      </w:r>
      <w:r>
        <w:instrText xml:space="preserve"> SEQ Figure \* ARABIC </w:instrText>
      </w:r>
      <w:r>
        <w:fldChar w:fldCharType="separate"/>
      </w:r>
      <w:r w:rsidR="00CE3E44">
        <w:rPr>
          <w:noProof/>
        </w:rPr>
        <w:t>16</w:t>
      </w:r>
      <w:r>
        <w:fldChar w:fldCharType="end"/>
      </w:r>
      <w:r>
        <w:t xml:space="preserve">: Application landing </w:t>
      </w:r>
      <w:proofErr w:type="gramStart"/>
      <w:r>
        <w:t>page</w:t>
      </w:r>
      <w:bookmarkEnd w:id="42"/>
      <w:proofErr w:type="gramEnd"/>
    </w:p>
    <w:p w14:paraId="1049253E" w14:textId="147C5E34" w:rsidR="00151A18" w:rsidRDefault="00694A96" w:rsidP="004B48E0">
      <w:r>
        <w:br/>
      </w:r>
      <w:r w:rsidR="00EC2922">
        <w:t>The login page of the site which data tampering is attempted is shown above. A tool called OWASP mantra will be used for this purpose to see if the data can be intercepted and exploited if possible.</w:t>
      </w:r>
    </w:p>
    <w:p w14:paraId="3D6DF2EB" w14:textId="77777777" w:rsidR="00EC2922" w:rsidRDefault="00151A18" w:rsidP="00EC2922">
      <w:pPr>
        <w:keepNext/>
        <w:jc w:val="center"/>
      </w:pPr>
      <w:r w:rsidRPr="00151A18">
        <w:rPr>
          <w:noProof/>
        </w:rPr>
        <w:lastRenderedPageBreak/>
        <w:drawing>
          <wp:inline distT="0" distB="0" distL="0" distR="0" wp14:anchorId="5AFD7D08" wp14:editId="5BC6D104">
            <wp:extent cx="4305300" cy="2641595"/>
            <wp:effectExtent l="0" t="0" r="0" b="6985"/>
            <wp:docPr id="11207655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765566" name="Picture 1" descr="A screenshot of a computer&#10;&#10;Description automatically generated"/>
                    <pic:cNvPicPr/>
                  </pic:nvPicPr>
                  <pic:blipFill>
                    <a:blip r:embed="rId34"/>
                    <a:stretch>
                      <a:fillRect/>
                    </a:stretch>
                  </pic:blipFill>
                  <pic:spPr>
                    <a:xfrm>
                      <a:off x="0" y="0"/>
                      <a:ext cx="4315979" cy="2648148"/>
                    </a:xfrm>
                    <a:prstGeom prst="rect">
                      <a:avLst/>
                    </a:prstGeom>
                  </pic:spPr>
                </pic:pic>
              </a:graphicData>
            </a:graphic>
          </wp:inline>
        </w:drawing>
      </w:r>
    </w:p>
    <w:p w14:paraId="1ACDA10E" w14:textId="1A788CF4" w:rsidR="00151A18" w:rsidRDefault="00EC2922" w:rsidP="00EC2922">
      <w:pPr>
        <w:pStyle w:val="Caption"/>
        <w:jc w:val="center"/>
      </w:pPr>
      <w:bookmarkStart w:id="43" w:name="_Toc165928688"/>
      <w:r>
        <w:t xml:space="preserve">Figure </w:t>
      </w:r>
      <w:r>
        <w:fldChar w:fldCharType="begin"/>
      </w:r>
      <w:r>
        <w:instrText xml:space="preserve"> SEQ Figure \* ARABIC </w:instrText>
      </w:r>
      <w:r>
        <w:fldChar w:fldCharType="separate"/>
      </w:r>
      <w:r w:rsidR="00CE3E44">
        <w:rPr>
          <w:noProof/>
        </w:rPr>
        <w:t>17</w:t>
      </w:r>
      <w:r>
        <w:fldChar w:fldCharType="end"/>
      </w:r>
      <w:r>
        <w:t xml:space="preserve">: Intercepted </w:t>
      </w:r>
      <w:proofErr w:type="gramStart"/>
      <w:r>
        <w:t>request</w:t>
      </w:r>
      <w:bookmarkEnd w:id="43"/>
      <w:proofErr w:type="gramEnd"/>
    </w:p>
    <w:p w14:paraId="7C623589" w14:textId="73C1A34B" w:rsidR="00EC2922" w:rsidRPr="00EC2922" w:rsidRDefault="00EC2922" w:rsidP="00EC2922">
      <w:proofErr w:type="gramStart"/>
      <w:r>
        <w:t>Above</w:t>
      </w:r>
      <w:proofErr w:type="gramEnd"/>
      <w:r>
        <w:t xml:space="preserve"> illustration shows the intercepted request before submission where the data can be manipulated such as the username and password making it vulnerable. </w:t>
      </w:r>
      <w:r w:rsidR="007B098E">
        <w:t>Therefore,</w:t>
      </w:r>
      <w:r>
        <w:t xml:space="preserve"> this could be used to bypass invalid credentials with valid ones.</w:t>
      </w:r>
    </w:p>
    <w:p w14:paraId="7AE87DB7" w14:textId="77777777" w:rsidR="00EC2922" w:rsidRDefault="00EC2922" w:rsidP="00EC2922">
      <w:pPr>
        <w:keepNext/>
        <w:jc w:val="center"/>
      </w:pPr>
      <w:r w:rsidRPr="00EC2922">
        <w:rPr>
          <w:noProof/>
        </w:rPr>
        <w:drawing>
          <wp:inline distT="0" distB="0" distL="0" distR="0" wp14:anchorId="0D191C96" wp14:editId="1E664283">
            <wp:extent cx="5074920" cy="3113268"/>
            <wp:effectExtent l="0" t="0" r="0" b="0"/>
            <wp:docPr id="14791063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06392" name="Picture 1" descr="A screenshot of a computer&#10;&#10;Description automatically generated"/>
                    <pic:cNvPicPr/>
                  </pic:nvPicPr>
                  <pic:blipFill>
                    <a:blip r:embed="rId35"/>
                    <a:stretch>
                      <a:fillRect/>
                    </a:stretch>
                  </pic:blipFill>
                  <pic:spPr>
                    <a:xfrm>
                      <a:off x="0" y="0"/>
                      <a:ext cx="5084138" cy="3118923"/>
                    </a:xfrm>
                    <a:prstGeom prst="rect">
                      <a:avLst/>
                    </a:prstGeom>
                  </pic:spPr>
                </pic:pic>
              </a:graphicData>
            </a:graphic>
          </wp:inline>
        </w:drawing>
      </w:r>
    </w:p>
    <w:p w14:paraId="25141E0A" w14:textId="586BAA46" w:rsidR="00EC2922" w:rsidRDefault="00EC2922" w:rsidP="00EC2922">
      <w:pPr>
        <w:pStyle w:val="Caption"/>
        <w:jc w:val="center"/>
      </w:pPr>
      <w:bookmarkStart w:id="44" w:name="_Toc165928689"/>
      <w:r>
        <w:t xml:space="preserve">Figure </w:t>
      </w:r>
      <w:r>
        <w:fldChar w:fldCharType="begin"/>
      </w:r>
      <w:r>
        <w:instrText xml:space="preserve"> SEQ Figure \* ARABIC </w:instrText>
      </w:r>
      <w:r>
        <w:fldChar w:fldCharType="separate"/>
      </w:r>
      <w:r w:rsidR="00CE3E44">
        <w:rPr>
          <w:noProof/>
        </w:rPr>
        <w:t>18</w:t>
      </w:r>
      <w:r>
        <w:fldChar w:fldCharType="end"/>
      </w:r>
      <w:r>
        <w:t xml:space="preserve">: Manipulated </w:t>
      </w:r>
      <w:proofErr w:type="gramStart"/>
      <w:r>
        <w:t>request</w:t>
      </w:r>
      <w:bookmarkEnd w:id="44"/>
      <w:proofErr w:type="gramEnd"/>
    </w:p>
    <w:p w14:paraId="61F95C99" w14:textId="0BEA2374" w:rsidR="00EC2922" w:rsidRPr="00EC2922" w:rsidRDefault="00EC2922" w:rsidP="00EC2922"/>
    <w:p w14:paraId="4C2F0732" w14:textId="77777777" w:rsidR="00EC2922" w:rsidRDefault="00EC2922" w:rsidP="00EC2922">
      <w:pPr>
        <w:keepNext/>
      </w:pPr>
      <w:r w:rsidRPr="00EC2922">
        <w:rPr>
          <w:noProof/>
        </w:rPr>
        <w:lastRenderedPageBreak/>
        <w:drawing>
          <wp:inline distT="0" distB="0" distL="0" distR="0" wp14:anchorId="4B14782D" wp14:editId="681A6D62">
            <wp:extent cx="5943600" cy="3937635"/>
            <wp:effectExtent l="0" t="0" r="0" b="5715"/>
            <wp:docPr id="2091698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98690" name=""/>
                    <pic:cNvPicPr/>
                  </pic:nvPicPr>
                  <pic:blipFill>
                    <a:blip r:embed="rId36"/>
                    <a:stretch>
                      <a:fillRect/>
                    </a:stretch>
                  </pic:blipFill>
                  <pic:spPr>
                    <a:xfrm>
                      <a:off x="0" y="0"/>
                      <a:ext cx="5943600" cy="3937635"/>
                    </a:xfrm>
                    <a:prstGeom prst="rect">
                      <a:avLst/>
                    </a:prstGeom>
                  </pic:spPr>
                </pic:pic>
              </a:graphicData>
            </a:graphic>
          </wp:inline>
        </w:drawing>
      </w:r>
    </w:p>
    <w:p w14:paraId="5238E242" w14:textId="06C253A3" w:rsidR="00EC2922" w:rsidRDefault="00EC2922" w:rsidP="00EC2922">
      <w:pPr>
        <w:pStyle w:val="Caption"/>
        <w:jc w:val="center"/>
      </w:pPr>
      <w:bookmarkStart w:id="45" w:name="_Toc165928690"/>
      <w:r>
        <w:t xml:space="preserve">Figure </w:t>
      </w:r>
      <w:r>
        <w:fldChar w:fldCharType="begin"/>
      </w:r>
      <w:r>
        <w:instrText xml:space="preserve"> SEQ Figure \* ARABIC </w:instrText>
      </w:r>
      <w:r>
        <w:fldChar w:fldCharType="separate"/>
      </w:r>
      <w:r w:rsidR="00CE3E44">
        <w:rPr>
          <w:noProof/>
        </w:rPr>
        <w:t>19</w:t>
      </w:r>
      <w:r>
        <w:fldChar w:fldCharType="end"/>
      </w:r>
      <w:r>
        <w:t xml:space="preserve">: Successful login via </w:t>
      </w:r>
      <w:proofErr w:type="gramStart"/>
      <w:r>
        <w:t>manipulation</w:t>
      </w:r>
      <w:bookmarkEnd w:id="45"/>
      <w:proofErr w:type="gramEnd"/>
    </w:p>
    <w:p w14:paraId="3849794C" w14:textId="35A17D66" w:rsidR="00EC2922" w:rsidRPr="00EC2922" w:rsidRDefault="00EC2922" w:rsidP="00EC2922">
      <w:r>
        <w:t xml:space="preserve">This proves that there is a major vulnerability in the </w:t>
      </w:r>
      <w:proofErr w:type="gramStart"/>
      <w:r>
        <w:t>sites</w:t>
      </w:r>
      <w:proofErr w:type="gramEnd"/>
      <w:r>
        <w:t xml:space="preserve"> login where unauthorized access can be gained by manipulating the POST request sent for a user to login to the site. By intercepting and changing the POST request values</w:t>
      </w:r>
      <w:r w:rsidR="003D2A9E">
        <w:t>, data tampering and exploitation can be done.</w:t>
      </w:r>
    </w:p>
    <w:p w14:paraId="1A4BE393" w14:textId="5375D070" w:rsidR="001F0E53" w:rsidRDefault="001F0E53" w:rsidP="00D60BA9">
      <w:pPr>
        <w:pStyle w:val="Heading3"/>
      </w:pPr>
      <w:bookmarkStart w:id="46" w:name="_Toc165928906"/>
      <w:r>
        <w:t>B.1.</w:t>
      </w:r>
      <w:r w:rsidR="003D2A9E">
        <w:t>2</w:t>
      </w:r>
      <w:r>
        <w:t xml:space="preserve"> </w:t>
      </w:r>
      <w:r w:rsidR="00F51659">
        <w:t xml:space="preserve">Data Tampering Vulnerability </w:t>
      </w:r>
      <w:r>
        <w:t>Research</w:t>
      </w:r>
      <w:bookmarkEnd w:id="46"/>
    </w:p>
    <w:p w14:paraId="35A89582" w14:textId="307CA384" w:rsidR="003D2A9E" w:rsidRDefault="001F0E53" w:rsidP="003D2A9E">
      <w:r>
        <w:t xml:space="preserve">Data </w:t>
      </w:r>
      <w:r w:rsidR="003D2A9E">
        <w:t>t</w:t>
      </w:r>
      <w:r>
        <w:t xml:space="preserve">ampering </w:t>
      </w:r>
      <w:r w:rsidR="003D2A9E">
        <w:t>v</w:t>
      </w:r>
      <w:r>
        <w:t>ulnerability</w:t>
      </w:r>
      <w:r w:rsidR="003D2A9E">
        <w:t xml:space="preserve"> is a major weakness which allows the modification of data through unauthorized access </w:t>
      </w:r>
      <w:r w:rsidR="003D2A9E">
        <w:fldChar w:fldCharType="begin"/>
      </w:r>
      <w:r w:rsidR="003D2A9E">
        <w:instrText xml:space="preserve"> ADDIN ZOTERO_ITEM CSL_CITATION {"citationID":"PC4pchMG","properties":{"formattedCitation":"(Kapsamer, 2022)","plainCitation":"(Kapsamer, 2022)","noteIndex":0},"citationItems":[{"id":463,"uris":["http://zotero.org/users/12312019/items/8IAAUTBT"],"itemData":{"id":463,"type":"webpage","abstract":"Data Tampering presents a huge danger for two main reasons: 1. Lack of detection mechanisms 2. Little tampered data has huge impact.","container-title":"Tributech","language":"en","note":"section: Data Stories","title":"The undetectable Cyber Security Threat: Data Tampering","title-short":"The undetectable Cyber Security Threat","URL":"https://www.tributech.io/blog","author":[{"family":"Kapsamer","given":"Raphael"}],"accessed":{"date-parts":[["2024",5,2]]},"issued":{"date-parts":[["2022",9,14]]}}}],"schema":"https://github.com/citation-style-language/schema/raw/master/csl-citation.json"} </w:instrText>
      </w:r>
      <w:r w:rsidR="003D2A9E">
        <w:fldChar w:fldCharType="separate"/>
      </w:r>
      <w:r w:rsidR="003D2A9E" w:rsidRPr="003D2A9E">
        <w:rPr>
          <w:rFonts w:cs="Times New Roman"/>
        </w:rPr>
        <w:t>(</w:t>
      </w:r>
      <w:proofErr w:type="spellStart"/>
      <w:r w:rsidR="003D2A9E" w:rsidRPr="003D2A9E">
        <w:rPr>
          <w:rFonts w:cs="Times New Roman"/>
        </w:rPr>
        <w:t>Kapsamer</w:t>
      </w:r>
      <w:proofErr w:type="spellEnd"/>
      <w:r w:rsidR="003D2A9E" w:rsidRPr="003D2A9E">
        <w:rPr>
          <w:rFonts w:cs="Times New Roman"/>
        </w:rPr>
        <w:t>, 2022)</w:t>
      </w:r>
      <w:r w:rsidR="003D2A9E">
        <w:fldChar w:fldCharType="end"/>
      </w:r>
      <w:r w:rsidR="003D2A9E">
        <w:t xml:space="preserve">. </w:t>
      </w:r>
      <w:r w:rsidR="005B3A90">
        <w:t>Some of the key impacts it leads to include:</w:t>
      </w:r>
    </w:p>
    <w:p w14:paraId="7CE5E60B" w14:textId="711201A7" w:rsidR="005B3A90" w:rsidRDefault="005B3A90" w:rsidP="005B3A90">
      <w:pPr>
        <w:pStyle w:val="ListParagraph"/>
        <w:numPr>
          <w:ilvl w:val="0"/>
          <w:numId w:val="10"/>
        </w:numPr>
      </w:pPr>
      <w:r>
        <w:t>Data compromise and financial loss</w:t>
      </w:r>
    </w:p>
    <w:p w14:paraId="6B3E50BA" w14:textId="4BB2933E" w:rsidR="005B3A90" w:rsidRDefault="005B3A90" w:rsidP="005B3A90">
      <w:pPr>
        <w:pStyle w:val="ListParagraph"/>
        <w:numPr>
          <w:ilvl w:val="0"/>
          <w:numId w:val="10"/>
        </w:numPr>
      </w:pPr>
      <w:r>
        <w:t>Leakage of sensitive information</w:t>
      </w:r>
    </w:p>
    <w:p w14:paraId="79B6A2A2" w14:textId="51550E8E" w:rsidR="005B3A90" w:rsidRDefault="005B3A90" w:rsidP="005B3A90">
      <w:pPr>
        <w:pStyle w:val="ListParagraph"/>
        <w:numPr>
          <w:ilvl w:val="0"/>
          <w:numId w:val="10"/>
        </w:numPr>
      </w:pPr>
      <w:r>
        <w:t xml:space="preserve">Unidentified attacker or hard to </w:t>
      </w:r>
      <w:proofErr w:type="gramStart"/>
      <w:r w:rsidR="003359BA">
        <w:t>trace</w:t>
      </w:r>
      <w:proofErr w:type="gramEnd"/>
    </w:p>
    <w:p w14:paraId="02F2D110" w14:textId="4AC58CC3" w:rsidR="003D2A9E" w:rsidRDefault="005B3A90" w:rsidP="003D2A9E">
      <w:r>
        <w:t xml:space="preserve">Therefore, these key impacts could lead to overall reputational damage of an organization and should be minimized by applying strict security measures </w:t>
      </w:r>
      <w:r>
        <w:fldChar w:fldCharType="begin"/>
      </w:r>
      <w:r>
        <w:instrText xml:space="preserve"> ADDIN ZOTERO_ITEM CSL_CITATION {"citationID":"AOTTU6oA","properties":{"formattedCitation":"(Awati, 2022)","plainCitation":"(Awati, 2022)","noteIndex":0},"citationItems":[{"id":465,"uris":["http://zotero.org/users/12312019/items/USAIDLPY"],"itemData":{"id":465,"type":"webpage","abstract":"Learn how parameter tampering is used to attach webpages and potentially steal or alter data -- and learn how to defend against these cyber attacks.","container-title":"Security","language":"en","title":"What are parameter tampering cyber attacks?","URL":"https://www.techtarget.com/searchsecurity/definition/parameter-tampering","author":[{"family":"Awati","given":"Rahul"}],"accessed":{"date-parts":[["2024",5,2]]},"issued":{"date-parts":[["2022",5,1]]}}}],"schema":"https://github.com/citation-style-language/schema/raw/master/csl-citation.json"} </w:instrText>
      </w:r>
      <w:r>
        <w:fldChar w:fldCharType="separate"/>
      </w:r>
      <w:r w:rsidRPr="005B3A90">
        <w:rPr>
          <w:rFonts w:cs="Times New Roman"/>
        </w:rPr>
        <w:t>(</w:t>
      </w:r>
      <w:proofErr w:type="spellStart"/>
      <w:r w:rsidRPr="005B3A90">
        <w:rPr>
          <w:rFonts w:cs="Times New Roman"/>
        </w:rPr>
        <w:t>Awati</w:t>
      </w:r>
      <w:proofErr w:type="spellEnd"/>
      <w:r w:rsidRPr="005B3A90">
        <w:rPr>
          <w:rFonts w:cs="Times New Roman"/>
        </w:rPr>
        <w:t>, 2022)</w:t>
      </w:r>
      <w:r>
        <w:fldChar w:fldCharType="end"/>
      </w:r>
      <w:r>
        <w:t>.</w:t>
      </w:r>
    </w:p>
    <w:p w14:paraId="064CDFAD" w14:textId="73E6D768" w:rsidR="003D2A9E" w:rsidRDefault="003D2A9E" w:rsidP="004B48E0">
      <w:r>
        <w:t xml:space="preserve">This breaches the cyber security tenet of </w:t>
      </w:r>
      <w:r w:rsidRPr="003D2A9E">
        <w:rPr>
          <w:b/>
          <w:bCs/>
        </w:rPr>
        <w:t>integrity</w:t>
      </w:r>
      <w:r>
        <w:t xml:space="preserve"> of the CIA triad because it modifies the accuracy of data initially set or sent</w:t>
      </w:r>
      <w:r w:rsidR="005B3A90">
        <w:t xml:space="preserve"> through unauthorized entities.</w:t>
      </w:r>
    </w:p>
    <w:p w14:paraId="45221861" w14:textId="05EA7978" w:rsidR="003D2A9E" w:rsidRDefault="003D2A9E" w:rsidP="00D60BA9">
      <w:pPr>
        <w:pStyle w:val="Heading3"/>
      </w:pPr>
      <w:bookmarkStart w:id="47" w:name="_Toc165928907"/>
      <w:r>
        <w:lastRenderedPageBreak/>
        <w:t>B.1.3 Scenario Assessment</w:t>
      </w:r>
      <w:bookmarkEnd w:id="47"/>
    </w:p>
    <w:p w14:paraId="062E0FE8" w14:textId="4B404988" w:rsidR="001F0E53" w:rsidRDefault="005B3A90" w:rsidP="004B48E0">
      <w:r>
        <w:t>In context of our medical clinic, tampered data could be used to gain unauthorized access to the clinic’s web application. This breach could lead an attacker to access personal patient data through tampered credentials.</w:t>
      </w:r>
    </w:p>
    <w:p w14:paraId="54F331C9" w14:textId="12818857" w:rsidR="005B3A90" w:rsidRDefault="005B3A90" w:rsidP="004B48E0">
      <w:r>
        <w:t xml:space="preserve">Attackers also may modify the details of appointments which were scheduled. This could lead to a risk </w:t>
      </w:r>
      <w:proofErr w:type="gramStart"/>
      <w:r>
        <w:t>of</w:t>
      </w:r>
      <w:proofErr w:type="gramEnd"/>
      <w:r>
        <w:t xml:space="preserve"> the patient’s health as an appointment may be urgent for a patient. Also, by gaining unauthorized access, the hospital data and lab reports will be compromised affecting the overall reputation of the clinic and violating the compliance regulations.</w:t>
      </w:r>
    </w:p>
    <w:p w14:paraId="67B91D83" w14:textId="5C97CBF2" w:rsidR="005B3A90" w:rsidRDefault="005B3A90" w:rsidP="004B48E0">
      <w:r>
        <w:t>Since the medical clinic relies on the web application to schedule appointments and publish lab reports, data tampering could introduce incorrect doctor details and reports violating the integrity of the available data through the application. This could mislead patients and impact their appointment scheduling and payment.</w:t>
      </w:r>
    </w:p>
    <w:p w14:paraId="7FFFA246" w14:textId="77777777" w:rsidR="00A70055" w:rsidRDefault="00A70055">
      <w:pPr>
        <w:spacing w:line="259" w:lineRule="auto"/>
        <w:jc w:val="left"/>
        <w:rPr>
          <w:rFonts w:eastAsiaTheme="majorEastAsia" w:cstheme="majorBidi"/>
          <w:b/>
          <w:sz w:val="28"/>
          <w:szCs w:val="32"/>
        </w:rPr>
      </w:pPr>
      <w:r>
        <w:br w:type="page"/>
      </w:r>
    </w:p>
    <w:p w14:paraId="15F0050A" w14:textId="7739D079" w:rsidR="00FE526D" w:rsidRDefault="00FE526D" w:rsidP="00D60BA9">
      <w:pPr>
        <w:pStyle w:val="Heading2"/>
      </w:pPr>
      <w:bookmarkStart w:id="48" w:name="_Toc165928908"/>
      <w:r>
        <w:lastRenderedPageBreak/>
        <w:t>B.2 SQL Injection</w:t>
      </w:r>
      <w:bookmarkEnd w:id="48"/>
    </w:p>
    <w:p w14:paraId="06C9771F" w14:textId="38DD04D9" w:rsidR="002C117E" w:rsidRPr="002C117E" w:rsidRDefault="002C117E" w:rsidP="002C117E">
      <w:pPr>
        <w:pStyle w:val="Heading3"/>
      </w:pPr>
      <w:bookmarkStart w:id="49" w:name="_Toc165928909"/>
      <w:r>
        <w:t>B.2.1 SQLi Implementation</w:t>
      </w:r>
      <w:bookmarkEnd w:id="49"/>
      <w:r>
        <w:t xml:space="preserve"> </w:t>
      </w:r>
    </w:p>
    <w:p w14:paraId="57381319" w14:textId="5F0E4A40" w:rsidR="007B098E" w:rsidRPr="007B098E" w:rsidRDefault="007B098E" w:rsidP="007B098E">
      <w:r>
        <w:t>When submitting the user ID field with only the number of ‘1’, successful information was retrieved. Afterwards, the User ID could be given unexpected values like “1’” to see if the system is prone to vulnerabilities and is demonstrated below.</w:t>
      </w:r>
    </w:p>
    <w:p w14:paraId="36D0F3CB" w14:textId="77777777" w:rsidR="007B098E" w:rsidRDefault="006148E5" w:rsidP="007B098E">
      <w:pPr>
        <w:keepNext/>
        <w:jc w:val="center"/>
      </w:pPr>
      <w:r w:rsidRPr="006148E5">
        <w:rPr>
          <w:noProof/>
        </w:rPr>
        <w:drawing>
          <wp:inline distT="0" distB="0" distL="0" distR="0" wp14:anchorId="13F770AF" wp14:editId="7A90B1D7">
            <wp:extent cx="3322353" cy="1047750"/>
            <wp:effectExtent l="0" t="0" r="0" b="0"/>
            <wp:docPr id="11991864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86457" name="Picture 1" descr="A screenshot of a computer&#10;&#10;Description automatically generated"/>
                    <pic:cNvPicPr/>
                  </pic:nvPicPr>
                  <pic:blipFill>
                    <a:blip r:embed="rId37"/>
                    <a:stretch>
                      <a:fillRect/>
                    </a:stretch>
                  </pic:blipFill>
                  <pic:spPr>
                    <a:xfrm>
                      <a:off x="0" y="0"/>
                      <a:ext cx="3323817" cy="1048212"/>
                    </a:xfrm>
                    <a:prstGeom prst="rect">
                      <a:avLst/>
                    </a:prstGeom>
                  </pic:spPr>
                </pic:pic>
              </a:graphicData>
            </a:graphic>
          </wp:inline>
        </w:drawing>
      </w:r>
    </w:p>
    <w:p w14:paraId="595E33DE" w14:textId="38B0D03D" w:rsidR="006148E5" w:rsidRDefault="007B098E" w:rsidP="007B098E">
      <w:pPr>
        <w:pStyle w:val="Caption"/>
        <w:jc w:val="center"/>
      </w:pPr>
      <w:bookmarkStart w:id="50" w:name="_Toc165928691"/>
      <w:r>
        <w:t xml:space="preserve">Figure </w:t>
      </w:r>
      <w:r>
        <w:fldChar w:fldCharType="begin"/>
      </w:r>
      <w:r>
        <w:instrText xml:space="preserve"> SEQ Figure \* ARABIC </w:instrText>
      </w:r>
      <w:r>
        <w:fldChar w:fldCharType="separate"/>
      </w:r>
      <w:r w:rsidR="00CE3E44">
        <w:rPr>
          <w:noProof/>
        </w:rPr>
        <w:t>20</w:t>
      </w:r>
      <w:r>
        <w:fldChar w:fldCharType="end"/>
      </w:r>
      <w:r>
        <w:t xml:space="preserve">: Unexpected input </w:t>
      </w:r>
      <w:proofErr w:type="gramStart"/>
      <w:r>
        <w:t>field</w:t>
      </w:r>
      <w:bookmarkEnd w:id="50"/>
      <w:proofErr w:type="gramEnd"/>
    </w:p>
    <w:p w14:paraId="4E2040BD" w14:textId="77777777" w:rsidR="007B098E" w:rsidRDefault="006148E5" w:rsidP="007B098E">
      <w:pPr>
        <w:keepNext/>
        <w:jc w:val="center"/>
      </w:pPr>
      <w:r w:rsidRPr="006148E5">
        <w:rPr>
          <w:noProof/>
        </w:rPr>
        <w:drawing>
          <wp:inline distT="0" distB="0" distL="0" distR="0" wp14:anchorId="29C93BA1" wp14:editId="337755FC">
            <wp:extent cx="5943600" cy="507365"/>
            <wp:effectExtent l="0" t="0" r="0" b="6985"/>
            <wp:docPr id="1291497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97092" name=""/>
                    <pic:cNvPicPr/>
                  </pic:nvPicPr>
                  <pic:blipFill>
                    <a:blip r:embed="rId38"/>
                    <a:stretch>
                      <a:fillRect/>
                    </a:stretch>
                  </pic:blipFill>
                  <pic:spPr>
                    <a:xfrm>
                      <a:off x="0" y="0"/>
                      <a:ext cx="5943600" cy="507365"/>
                    </a:xfrm>
                    <a:prstGeom prst="rect">
                      <a:avLst/>
                    </a:prstGeom>
                  </pic:spPr>
                </pic:pic>
              </a:graphicData>
            </a:graphic>
          </wp:inline>
        </w:drawing>
      </w:r>
    </w:p>
    <w:p w14:paraId="16EAD0FB" w14:textId="55693F19" w:rsidR="006148E5" w:rsidRDefault="007B098E" w:rsidP="007B098E">
      <w:pPr>
        <w:pStyle w:val="Caption"/>
        <w:jc w:val="center"/>
      </w:pPr>
      <w:bookmarkStart w:id="51" w:name="_Toc165928692"/>
      <w:r>
        <w:t xml:space="preserve">Figure </w:t>
      </w:r>
      <w:r>
        <w:fldChar w:fldCharType="begin"/>
      </w:r>
      <w:r>
        <w:instrText xml:space="preserve"> SEQ Figure \* ARABIC </w:instrText>
      </w:r>
      <w:r>
        <w:fldChar w:fldCharType="separate"/>
      </w:r>
      <w:r w:rsidR="00CE3E44">
        <w:rPr>
          <w:noProof/>
        </w:rPr>
        <w:t>21</w:t>
      </w:r>
      <w:r>
        <w:fldChar w:fldCharType="end"/>
      </w:r>
      <w:r>
        <w:t xml:space="preserve">: Response from unexpected </w:t>
      </w:r>
      <w:proofErr w:type="gramStart"/>
      <w:r>
        <w:t>input</w:t>
      </w:r>
      <w:bookmarkEnd w:id="51"/>
      <w:proofErr w:type="gramEnd"/>
    </w:p>
    <w:p w14:paraId="2902CD80" w14:textId="3E9562DC" w:rsidR="007B098E" w:rsidRPr="007B098E" w:rsidRDefault="007B098E" w:rsidP="007B098E">
      <w:r>
        <w:t xml:space="preserve">An error message was </w:t>
      </w:r>
      <w:proofErr w:type="gramStart"/>
      <w:r>
        <w:t>shows</w:t>
      </w:r>
      <w:proofErr w:type="gramEnd"/>
      <w:r>
        <w:t xml:space="preserve"> stating that we have changed the well-formed query</w:t>
      </w:r>
      <w:r w:rsidR="00DE6E90">
        <w:t xml:space="preserve"> but it does not mean there can be a SQL injection </w:t>
      </w:r>
      <w:proofErr w:type="gramStart"/>
      <w:r w:rsidR="00DE6E90">
        <w:t>here</w:t>
      </w:r>
      <w:proofErr w:type="gramEnd"/>
      <w:r w:rsidR="00DE6E90">
        <w:t xml:space="preserve"> so a further step was conducted by inputting ‘1”’ with two apostrophes as shown below.</w:t>
      </w:r>
    </w:p>
    <w:p w14:paraId="42EE1A48" w14:textId="77777777" w:rsidR="00DE6E90" w:rsidRDefault="006148E5" w:rsidP="00DE6E90">
      <w:pPr>
        <w:keepNext/>
      </w:pPr>
      <w:r w:rsidRPr="006148E5">
        <w:rPr>
          <w:noProof/>
        </w:rPr>
        <w:lastRenderedPageBreak/>
        <w:drawing>
          <wp:inline distT="0" distB="0" distL="0" distR="0" wp14:anchorId="091E0C02" wp14:editId="488A9B55">
            <wp:extent cx="5975176" cy="3124200"/>
            <wp:effectExtent l="0" t="0" r="6985" b="0"/>
            <wp:docPr id="399709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09890" name="Picture 1" descr="A screenshot of a computer&#10;&#10;Description automatically generated"/>
                    <pic:cNvPicPr/>
                  </pic:nvPicPr>
                  <pic:blipFill>
                    <a:blip r:embed="rId39"/>
                    <a:stretch>
                      <a:fillRect/>
                    </a:stretch>
                  </pic:blipFill>
                  <pic:spPr>
                    <a:xfrm>
                      <a:off x="0" y="0"/>
                      <a:ext cx="5977780" cy="3125562"/>
                    </a:xfrm>
                    <a:prstGeom prst="rect">
                      <a:avLst/>
                    </a:prstGeom>
                  </pic:spPr>
                </pic:pic>
              </a:graphicData>
            </a:graphic>
          </wp:inline>
        </w:drawing>
      </w:r>
    </w:p>
    <w:p w14:paraId="6ABB8A9A" w14:textId="64C870E3" w:rsidR="006148E5" w:rsidRDefault="00DE6E90" w:rsidP="00DE6E90">
      <w:pPr>
        <w:pStyle w:val="Caption"/>
        <w:jc w:val="center"/>
      </w:pPr>
      <w:bookmarkStart w:id="52" w:name="_Toc165928693"/>
      <w:r>
        <w:t xml:space="preserve">Figure </w:t>
      </w:r>
      <w:r>
        <w:fldChar w:fldCharType="begin"/>
      </w:r>
      <w:r>
        <w:instrText xml:space="preserve"> SEQ Figure \* ARABIC </w:instrText>
      </w:r>
      <w:r>
        <w:fldChar w:fldCharType="separate"/>
      </w:r>
      <w:r w:rsidR="00CE3E44">
        <w:rPr>
          <w:noProof/>
        </w:rPr>
        <w:t>22</w:t>
      </w:r>
      <w:r>
        <w:fldChar w:fldCharType="end"/>
      </w:r>
      <w:r>
        <w:t xml:space="preserve">: Two apostrophe invalid </w:t>
      </w:r>
      <w:proofErr w:type="gramStart"/>
      <w:r>
        <w:t>input</w:t>
      </w:r>
      <w:bookmarkEnd w:id="52"/>
      <w:proofErr w:type="gramEnd"/>
    </w:p>
    <w:p w14:paraId="4A938C60" w14:textId="6803B257" w:rsidR="00DE6E90" w:rsidRPr="00DE6E90" w:rsidRDefault="00DE6E90" w:rsidP="00DE6E90">
      <w:r>
        <w:t>It worked successfully and returned results despite not having the correct exact value which means the application is surely vulnerable to attacks through SQL injection. Now attacks with advanced payloads could be attempted due to the confirmation of the vulnerability and is demonstrated below.</w:t>
      </w:r>
    </w:p>
    <w:p w14:paraId="6BF6631E" w14:textId="77777777" w:rsidR="00DE6E90" w:rsidRDefault="002C0755" w:rsidP="00DE6E90">
      <w:pPr>
        <w:keepNext/>
      </w:pPr>
      <w:r w:rsidRPr="002C0755">
        <w:rPr>
          <w:noProof/>
        </w:rPr>
        <w:drawing>
          <wp:inline distT="0" distB="0" distL="0" distR="0" wp14:anchorId="6EC1D405" wp14:editId="5ECB23C1">
            <wp:extent cx="5943600" cy="3047365"/>
            <wp:effectExtent l="0" t="0" r="0" b="635"/>
            <wp:docPr id="502959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9405" name="Picture 1" descr="A screenshot of a computer&#10;&#10;Description automatically generated"/>
                    <pic:cNvPicPr/>
                  </pic:nvPicPr>
                  <pic:blipFill>
                    <a:blip r:embed="rId40"/>
                    <a:stretch>
                      <a:fillRect/>
                    </a:stretch>
                  </pic:blipFill>
                  <pic:spPr>
                    <a:xfrm>
                      <a:off x="0" y="0"/>
                      <a:ext cx="5943600" cy="3047365"/>
                    </a:xfrm>
                    <a:prstGeom prst="rect">
                      <a:avLst/>
                    </a:prstGeom>
                  </pic:spPr>
                </pic:pic>
              </a:graphicData>
            </a:graphic>
          </wp:inline>
        </w:drawing>
      </w:r>
    </w:p>
    <w:p w14:paraId="224FB73C" w14:textId="34238FA7" w:rsidR="002C0755" w:rsidRDefault="00DE6E90" w:rsidP="00DE6E90">
      <w:pPr>
        <w:pStyle w:val="Caption"/>
        <w:jc w:val="center"/>
      </w:pPr>
      <w:bookmarkStart w:id="53" w:name="_Toc165928694"/>
      <w:r>
        <w:t xml:space="preserve">Figure </w:t>
      </w:r>
      <w:r>
        <w:fldChar w:fldCharType="begin"/>
      </w:r>
      <w:r>
        <w:instrText xml:space="preserve"> SEQ Figure \* ARABIC </w:instrText>
      </w:r>
      <w:r>
        <w:fldChar w:fldCharType="separate"/>
      </w:r>
      <w:r w:rsidR="00CE3E44">
        <w:rPr>
          <w:noProof/>
        </w:rPr>
        <w:t>23</w:t>
      </w:r>
      <w:r>
        <w:fldChar w:fldCharType="end"/>
      </w:r>
      <w:r>
        <w:t>: SQLi Exploitation</w:t>
      </w:r>
      <w:bookmarkEnd w:id="53"/>
    </w:p>
    <w:p w14:paraId="3A730197" w14:textId="1CD23762" w:rsidR="00DE6E90" w:rsidRDefault="00DE6E90" w:rsidP="00DE6E90">
      <w:r>
        <w:lastRenderedPageBreak/>
        <w:t xml:space="preserve">This manipulated query returned all the users available in that database by using: </w:t>
      </w:r>
      <w:proofErr w:type="gramStart"/>
      <w:r>
        <w:t>‘ or</w:t>
      </w:r>
      <w:proofErr w:type="gramEnd"/>
      <w:r>
        <w:t xml:space="preserve"> ‘1’=’1.</w:t>
      </w:r>
      <w:r w:rsidR="002C117E">
        <w:t xml:space="preserve"> The outcome proved the successful manipulation of the User ID input field query and shows the SQL injection attack.</w:t>
      </w:r>
    </w:p>
    <w:p w14:paraId="64E94E12" w14:textId="6489C561" w:rsidR="002C117E" w:rsidRDefault="002C117E" w:rsidP="002C117E">
      <w:pPr>
        <w:pStyle w:val="Heading3"/>
      </w:pPr>
      <w:bookmarkStart w:id="54" w:name="_Toc165928910"/>
      <w:r>
        <w:t>B.2.2 SQL Injection Vulnerability Research</w:t>
      </w:r>
      <w:bookmarkEnd w:id="54"/>
    </w:p>
    <w:p w14:paraId="76877A34" w14:textId="678BA8A5" w:rsidR="002C117E" w:rsidRDefault="002C117E" w:rsidP="002C117E">
      <w:r w:rsidRPr="002C117E">
        <w:t>SQL injection</w:t>
      </w:r>
      <w:r w:rsidR="00021626">
        <w:t xml:space="preserve"> vulnerability</w:t>
      </w:r>
      <w:r w:rsidRPr="002C117E">
        <w:t xml:space="preserve"> is a weakness in web security systems that allows hackers to change a database by entering dangerous SQL commands into the input box of a website</w:t>
      </w:r>
      <w:r w:rsidR="00021626">
        <w:t xml:space="preserve"> </w:t>
      </w:r>
      <w:r w:rsidR="00021626">
        <w:fldChar w:fldCharType="begin"/>
      </w:r>
      <w:r w:rsidR="00021626">
        <w:instrText xml:space="preserve"> ADDIN ZOTERO_ITEM CSL_CITATION {"citationID":"42OgH8CR","properties":{"formattedCitation":"(Yasar, 2023)","plainCitation":"(Yasar, 2023)","noteIndex":0},"citationItems":[{"id":467,"uris":["http://zotero.org/users/12312019/items/SFCZIVY3"],"itemData":{"id":467,"type":"webpage","abstract":"Learn about a SQL injection attack, its various types and harmful effects on businesses. Explore measures that can help mitigate these attacks.","container-title":"Software Quality","language":"en","title":"What is a SQL Injection? | Definition from TechTarget","title-short":"What is a SQL Injection?","URL":"https://www.techtarget.com/searchsoftwarequality/definition/SQL-injection","author":[{"family":"Yasar","given":"Kinza"}],"accessed":{"date-parts":[["2024",5,4]]},"issued":{"date-parts":[["2023",4,1]]}}}],"schema":"https://github.com/citation-style-language/schema/raw/master/csl-citation.json"} </w:instrText>
      </w:r>
      <w:r w:rsidR="00021626">
        <w:fldChar w:fldCharType="separate"/>
      </w:r>
      <w:r w:rsidR="00021626" w:rsidRPr="00021626">
        <w:rPr>
          <w:rFonts w:cs="Times New Roman"/>
        </w:rPr>
        <w:t>(Yasar, 2023)</w:t>
      </w:r>
      <w:r w:rsidR="00021626">
        <w:fldChar w:fldCharType="end"/>
      </w:r>
      <w:r w:rsidRPr="002C117E">
        <w:t xml:space="preserve">. </w:t>
      </w:r>
    </w:p>
    <w:p w14:paraId="584BAC57" w14:textId="097067ED" w:rsidR="002C117E" w:rsidRDefault="002C117E" w:rsidP="002C117E">
      <w:r w:rsidRPr="002C117E">
        <w:t>This kind of vulnerability facilitates the theft, destruction or alteration of valuable data through unauthorized access to databases</w:t>
      </w:r>
      <w:r w:rsidR="00021626">
        <w:t xml:space="preserve"> </w:t>
      </w:r>
      <w:r w:rsidR="00021626">
        <w:fldChar w:fldCharType="begin"/>
      </w:r>
      <w:r w:rsidR="00021626">
        <w:instrText xml:space="preserve"> ADDIN ZOTERO_ITEM CSL_CITATION {"citationID":"rJCYtbUX","properties":{"formattedCitation":"(Choudhary, Verma and Meena, 2021)","plainCitation":"(Choudhary, Verma and Meena, 2021)","noteIndex":0},"citationItems":[{"id":469,"uris":["http://zotero.org/users/12312019/items/86ET2XWD"],"itemData":{"id":469,"type":"article-journal","abstract":"Many software systems had a web component, and that web-based component, or web application, was accessible to the general public over the Internet. It is vulnerable to attack by the adversary. It is not uncommon for web and mobile applications to have a lackadaisical flaw that adversely affects their security and privacy. Database vulnerability attacks are becoming more common and harmful. It is critical to understand software defects and, more importantly, prevent these security issues. SQL injection and XSS scan the same security code, often employed in online applications developed in a weak and stable typed language. So we looked for a big point where an attacker may use a native notion or existing ways to access or hack data from the database. What kind of issue will arise if an attacker tries to make a database vulnerable by injecting SQL that affects the results.","container-title":"2021 IEEE International Conference on Technology, Research, and Innovation for Betterment of Society (TRIBES)","DOI":"10.1109/TRIBES52498.2021.9751616","license":"https://ieeexplore.ieee.org/Xplorehelp/downloads/license-information/IEEE.html","note":"event-title: 2021 IEEE International Conference on Technology, Research, and Innovation for Betterment of Society (TRIBES)\nISBN: 9781665433426\npublisher-place: Raipur, India\npublisher: IEEE","page":"1-6","source":"Semantic Scholar","title":"Detection of SQL Injection attack Using Machine Learning","author":[{"family":"Choudhary","given":"Ravi Raj"},{"family":"Verma","given":"Susheela"},{"family":"Meena","given":"Gaurav"}],"issued":{"date-parts":[["2021",12,17]]}}}],"schema":"https://github.com/citation-style-language/schema/raw/master/csl-citation.json"} </w:instrText>
      </w:r>
      <w:r w:rsidR="00021626">
        <w:fldChar w:fldCharType="separate"/>
      </w:r>
      <w:r w:rsidR="00021626" w:rsidRPr="00021626">
        <w:rPr>
          <w:rFonts w:cs="Times New Roman"/>
        </w:rPr>
        <w:t>(Choudhary, Verma and Meena, 2021)</w:t>
      </w:r>
      <w:r w:rsidR="00021626">
        <w:fldChar w:fldCharType="end"/>
      </w:r>
      <w:r w:rsidRPr="002C117E">
        <w:t>. The attack employs methods</w:t>
      </w:r>
      <w:r w:rsidR="00021626">
        <w:t xml:space="preserve"> where</w:t>
      </w:r>
      <w:r w:rsidRPr="002C117E">
        <w:t xml:space="preserve"> </w:t>
      </w:r>
      <w:r w:rsidR="00021626">
        <w:t>u</w:t>
      </w:r>
      <w:r w:rsidR="00021626" w:rsidRPr="002C117E">
        <w:t xml:space="preserve">nauthorized users can enter, modify or delete </w:t>
      </w:r>
      <w:r w:rsidR="00021626">
        <w:t xml:space="preserve">information accordingly </w:t>
      </w:r>
      <w:r w:rsidRPr="002C117E">
        <w:t xml:space="preserve">to surpass securities measures and obtain sensitive materials or even perform administrative roles within </w:t>
      </w:r>
      <w:r w:rsidR="00021626">
        <w:t xml:space="preserve">and organization’s DBMS </w:t>
      </w:r>
      <w:r w:rsidR="00021626">
        <w:fldChar w:fldCharType="begin"/>
      </w:r>
      <w:r w:rsidR="00021626">
        <w:instrText xml:space="preserve"> ADDIN ZOTERO_ITEM CSL_CITATION {"citationID":"Tm94llvQ","properties":{"formattedCitation":"(Rua et al., 2017)","plainCitation":"(Rua et al., 2017)","noteIndex":0},"citationItems":[{"id":474,"uris":["http://zotero.org/users/12312019/items/28QQA6WR"],"itemData":{"id":474,"type":"article-journal","abstract":"SQL injection Attack (SQLIA) can be detected in many web applications that lack of input variable filtering. The problem of this study is the weak input filtration and validation of forms in dynamic web applications and using a single detection and prevention technique against SQL injection attacks. The aim of this study is to investigate the effect of poor input validation of SQL query to discriminate the parameters used for injection malicious SQL on the security of server database and to improve the filtration level of a user input from real one and a malicious one on dynamic web applications in e-commerce, and to proposes a technique called CombinedDetect based on two methods based on JavaScript and PHP coding to detect malicious SQL query and isolate it before sending to the server. The result of this study shows that many web developers neglect the high risks of SQL injection attacks on the security and confidentially of data stored in databases. The injection of malicious SQL parameters pass to the database in the server could damage the whole database or steal data. The method used in this study is based on JavaScript and PHP codes enable the dynamic web application to separate between normal data and malicious data, nevertheless of what user input is entered through input fields. The study recommended avoiding any weakness in SQL server by providing effective input validation to discriminate the malicious parameters used for injection SQL attack queries and using multiple detection methods for SQL injection.","source":"ResearchGate","title":"THE IMPACT OF SQL INJECTION ATTACKS ON THE SECURITY OF DATABASES","author":[{"family":"Rua","given":"Mohamed"},{"literal":"Thiyab"},{"family":"Musab","given":"Dr"},{"family":"Ali","given":"A"},{"family":"Abdulqader","given":"Farooq"},{"literal":"Abdulqader"}],"issued":{"date-parts":[["2017",4,25]]}}}],"schema":"https://github.com/citation-style-language/schema/raw/master/csl-citation.json"} </w:instrText>
      </w:r>
      <w:r w:rsidR="00021626">
        <w:fldChar w:fldCharType="separate"/>
      </w:r>
      <w:r w:rsidR="00021626" w:rsidRPr="00021626">
        <w:rPr>
          <w:rFonts w:cs="Times New Roman"/>
        </w:rPr>
        <w:t>(Rua et al., 2017)</w:t>
      </w:r>
      <w:r w:rsidR="00021626">
        <w:fldChar w:fldCharType="end"/>
      </w:r>
      <w:r w:rsidR="00021626">
        <w:t>.</w:t>
      </w:r>
    </w:p>
    <w:p w14:paraId="09385D87" w14:textId="7DF3DA8F" w:rsidR="002C117E" w:rsidRDefault="002C117E" w:rsidP="002C117E">
      <w:r>
        <w:t xml:space="preserve">It violates the tenet of </w:t>
      </w:r>
      <w:r w:rsidRPr="002C117E">
        <w:rPr>
          <w:b/>
          <w:bCs/>
        </w:rPr>
        <w:t>confidentiality</w:t>
      </w:r>
      <w:r w:rsidR="00021626">
        <w:t xml:space="preserve"> because through this attack, unauthorized users gain access and view sensitive information.</w:t>
      </w:r>
      <w:r w:rsidR="00021626" w:rsidRPr="002C117E">
        <w:t xml:space="preserve"> For</w:t>
      </w:r>
      <w:r w:rsidRPr="002C117E">
        <w:t xml:space="preserve"> more than 20 years now it has </w:t>
      </w:r>
      <w:r w:rsidR="00021626" w:rsidRPr="002C117E">
        <w:t>remained</w:t>
      </w:r>
      <w:r w:rsidR="00021626">
        <w:t xml:space="preserve"> a</w:t>
      </w:r>
      <w:r w:rsidRPr="002C117E">
        <w:t xml:space="preserve"> hazardous form of </w:t>
      </w:r>
      <w:r w:rsidR="00021626" w:rsidRPr="002C117E">
        <w:t>cyber-attacks</w:t>
      </w:r>
      <w:r w:rsidRPr="002C117E">
        <w:t xml:space="preserve"> </w:t>
      </w:r>
      <w:r w:rsidR="00021626">
        <w:t>and</w:t>
      </w:r>
      <w:r w:rsidRPr="002C117E">
        <w:t xml:space="preserve"> developers </w:t>
      </w:r>
      <w:r w:rsidR="00021626">
        <w:t>need to use</w:t>
      </w:r>
      <w:r w:rsidRPr="002C117E">
        <w:t xml:space="preserve"> parameterized queries along with stored procedures that do not allow for such kind</w:t>
      </w:r>
      <w:r w:rsidR="00021626">
        <w:t xml:space="preserve"> of</w:t>
      </w:r>
      <w:r w:rsidRPr="002C117E">
        <w:t xml:space="preserve"> attacks to happen again</w:t>
      </w:r>
      <w:r w:rsidR="00021626">
        <w:t xml:space="preserve"> </w:t>
      </w:r>
      <w:r w:rsidR="00021626">
        <w:fldChar w:fldCharType="begin"/>
      </w:r>
      <w:r w:rsidR="00021626">
        <w:instrText xml:space="preserve"> ADDIN ZOTERO_ITEM CSL_CITATION {"citationID":"i6mrFDbe","properties":{"formattedCitation":"(Sadotra and Sharma, 2017)","plainCitation":"(Sadotra and Sharma, 2017)","noteIndex":0},"citationItems":[{"id":472,"uris":["http://zotero.org/users/12312019/items/35IDTBCW"],"itemData":{"id":472,"type":"article-journal","abstract":"An extensive review of the different types of SQL injection attacks known to date is presented, and for each type of attack, descriptions and examples of how attacks of that type could be performed are provided. SQL Injection attacks pose a very serious security threat to Web applications and web servers. They allow attackers to obtain unrestricted access to the databases underlying the applications and to the potentially sensitive and important information these databases contain. Although researchers and security professionals have proposed various methods to address the SQL injection problem but current approaches either fail to address the full scope of the problem or have limitations that prevent their use and adoption. Many researchers and security professionals are familiar with only a subset of the wide range of techniques available to attackers who are trying to take advantage of SQL injection vulnerabilities. As a result, many solutions proposed in the literature address only some of the issues related to SQL injection. To address this problem, we are presenting an extensive review of the different types of SQL injection attacks known to date. Also for each type of attack, we provide descriptions and examples of how attacks of that type could be performed. We also presented and analyze existing detection and prevention techniques against SQL injection attacks. Keywords:SQL injection attack, SQL queries, web application, DBMS, taxonomy, web application.","container-title":"International Journal of Advanced Research in Computer Science","language":"en","source":"www.semanticscholar.org","title":"SQL Injection Impact on Web Server and Their Risk Mitigation Policy Implementation Techniques: An Ultimate solution to Prevent Computer Network from Illegal Intrusion","title-short":"SQL Injection Impact on Web Server and Their Risk Mitigation Policy Implementation Techniques","URL":"https://www.semanticscholar.org/paper/SQL-Injection-Impact-on-Web-Server-and-Their-Risk-Sadotra-Sharma/57251eb59f6e90093ad656ac6c4952f26cf0b0b5","author":[{"family":"Sadotra","given":"P."},{"family":"Sharma","given":"Chandrakant"}],"accessed":{"date-parts":[["2024",5,4]]},"issued":{"date-parts":[["2017",4,30]]}}}],"schema":"https://github.com/citation-style-language/schema/raw/master/csl-citation.json"} </w:instrText>
      </w:r>
      <w:r w:rsidR="00021626">
        <w:fldChar w:fldCharType="separate"/>
      </w:r>
      <w:r w:rsidR="00021626" w:rsidRPr="00021626">
        <w:rPr>
          <w:rFonts w:cs="Times New Roman"/>
        </w:rPr>
        <w:t>(</w:t>
      </w:r>
      <w:proofErr w:type="spellStart"/>
      <w:r w:rsidR="00021626" w:rsidRPr="00021626">
        <w:rPr>
          <w:rFonts w:cs="Times New Roman"/>
        </w:rPr>
        <w:t>Sadotra</w:t>
      </w:r>
      <w:proofErr w:type="spellEnd"/>
      <w:r w:rsidR="00021626" w:rsidRPr="00021626">
        <w:rPr>
          <w:rFonts w:cs="Times New Roman"/>
        </w:rPr>
        <w:t xml:space="preserve"> and Sharma, 2017)</w:t>
      </w:r>
      <w:r w:rsidR="00021626">
        <w:fldChar w:fldCharType="end"/>
      </w:r>
      <w:r w:rsidR="00021626">
        <w:t>.</w:t>
      </w:r>
    </w:p>
    <w:p w14:paraId="739ABE99" w14:textId="3E2052CC" w:rsidR="00BD3368" w:rsidRDefault="00BD3368" w:rsidP="00BD3368">
      <w:pPr>
        <w:pStyle w:val="Heading3"/>
      </w:pPr>
      <w:bookmarkStart w:id="55" w:name="_Toc165928911"/>
      <w:r>
        <w:t>B.2.3 Scenario Assessment</w:t>
      </w:r>
      <w:bookmarkEnd w:id="55"/>
    </w:p>
    <w:p w14:paraId="397B50B8" w14:textId="2FA2CA22" w:rsidR="00BD3368" w:rsidRDefault="00BD3368" w:rsidP="00BD3368">
      <w:r>
        <w:t>For a medium sized medical clinic, attackers could gain various types of sensitive information via SQLi including:</w:t>
      </w:r>
    </w:p>
    <w:p w14:paraId="63BA4D07" w14:textId="547D358C" w:rsidR="00BD3368" w:rsidRDefault="00BD3368" w:rsidP="00BD3368">
      <w:pPr>
        <w:pStyle w:val="ListParagraph"/>
        <w:numPr>
          <w:ilvl w:val="0"/>
          <w:numId w:val="12"/>
        </w:numPr>
      </w:pPr>
      <w:r>
        <w:t>Patient Medical Records</w:t>
      </w:r>
    </w:p>
    <w:p w14:paraId="4C313305" w14:textId="35359726" w:rsidR="00BD3368" w:rsidRDefault="00BD3368" w:rsidP="00BD3368">
      <w:pPr>
        <w:pStyle w:val="ListParagraph"/>
        <w:numPr>
          <w:ilvl w:val="0"/>
          <w:numId w:val="12"/>
        </w:numPr>
      </w:pPr>
      <w:r>
        <w:t>Personal Identifiable Information (PII)</w:t>
      </w:r>
    </w:p>
    <w:p w14:paraId="32ADD2A1" w14:textId="2FA2EBF2" w:rsidR="00BD3368" w:rsidRDefault="00BD3368" w:rsidP="00BD3368">
      <w:pPr>
        <w:pStyle w:val="ListParagraph"/>
        <w:numPr>
          <w:ilvl w:val="0"/>
          <w:numId w:val="12"/>
        </w:numPr>
      </w:pPr>
      <w:r>
        <w:t>Financial and Transactional Data (billing)</w:t>
      </w:r>
    </w:p>
    <w:p w14:paraId="4529BE4B" w14:textId="7158D537" w:rsidR="00BD3368" w:rsidRDefault="00BD3368" w:rsidP="00BD3368">
      <w:pPr>
        <w:pStyle w:val="ListParagraph"/>
        <w:numPr>
          <w:ilvl w:val="0"/>
          <w:numId w:val="12"/>
        </w:numPr>
      </w:pPr>
      <w:r>
        <w:t>Appointment Schedules</w:t>
      </w:r>
    </w:p>
    <w:p w14:paraId="510C65F3" w14:textId="2612622E" w:rsidR="00506977" w:rsidRDefault="00506977" w:rsidP="00BD3368">
      <w:r>
        <w:t xml:space="preserve">The database connected to the clinic’s web application could be exploited by injecting malicious commands by the attacker gaining unauthorized access to sensitive information of the clinic. Since the web application handles patient data and clinic’s daily operations it would </w:t>
      </w:r>
      <w:proofErr w:type="gramStart"/>
      <w:r>
        <w:t>lead</w:t>
      </w:r>
      <w:proofErr w:type="gramEnd"/>
      <w:r>
        <w:t xml:space="preserve"> privacy violations, identify theft and legal repercussions.</w:t>
      </w:r>
    </w:p>
    <w:p w14:paraId="1408ED8D" w14:textId="674C6A33" w:rsidR="00BD3368" w:rsidRPr="00BD3368" w:rsidRDefault="00BD3368" w:rsidP="00BD3368">
      <w:r>
        <w:t xml:space="preserve">By modifying and </w:t>
      </w:r>
      <w:r w:rsidR="00506977">
        <w:t>manipulating</w:t>
      </w:r>
      <w:r>
        <w:t xml:space="preserve"> SQL queries and carrying out SQL injection attacks it would pose significant threats and risks to patient privacy and the clinic’s daily operation</w:t>
      </w:r>
      <w:r w:rsidR="00506977">
        <w:t xml:space="preserve">s and </w:t>
      </w:r>
      <w:r w:rsidR="00506977" w:rsidRPr="002C117E">
        <w:t xml:space="preserve">developers </w:t>
      </w:r>
      <w:r w:rsidR="00506977">
        <w:t xml:space="preserve">need </w:t>
      </w:r>
      <w:r w:rsidR="00506977">
        <w:lastRenderedPageBreak/>
        <w:t>to use</w:t>
      </w:r>
      <w:r w:rsidR="00506977" w:rsidRPr="002C117E">
        <w:t xml:space="preserve"> parameterized queries along with stored procedures that do not allow for such kind</w:t>
      </w:r>
      <w:r w:rsidR="00506977">
        <w:t xml:space="preserve"> of</w:t>
      </w:r>
      <w:r w:rsidR="00506977" w:rsidRPr="002C117E">
        <w:t xml:space="preserve"> attacks to happen again</w:t>
      </w:r>
      <w:r w:rsidR="00506977">
        <w:t>.</w:t>
      </w:r>
    </w:p>
    <w:p w14:paraId="1328E06B" w14:textId="02A2A947" w:rsidR="00FE526D" w:rsidRDefault="00FE526D" w:rsidP="00D60BA9">
      <w:pPr>
        <w:pStyle w:val="Heading2"/>
      </w:pPr>
      <w:bookmarkStart w:id="56" w:name="_Toc165928912"/>
      <w:r>
        <w:t>B.3 XSS Scripting</w:t>
      </w:r>
      <w:bookmarkEnd w:id="56"/>
    </w:p>
    <w:p w14:paraId="19ACAEDD" w14:textId="25A691E9" w:rsidR="00506977" w:rsidRDefault="00506977" w:rsidP="00506977">
      <w:pPr>
        <w:pStyle w:val="Heading3"/>
      </w:pPr>
      <w:bookmarkStart w:id="57" w:name="_Toc165928913"/>
      <w:r>
        <w:t>B.3.1 XSS Scripting Exploitation</w:t>
      </w:r>
      <w:bookmarkEnd w:id="57"/>
    </w:p>
    <w:p w14:paraId="0D430DB2" w14:textId="16B45EDC" w:rsidR="00F51659" w:rsidRPr="00F51659" w:rsidRDefault="00F51659" w:rsidP="00F51659">
      <w:r>
        <w:t>An input field value could be entered to see if there is a vulnerability to XSS scripting. Below illustration demonstrates a sample input.</w:t>
      </w:r>
    </w:p>
    <w:p w14:paraId="5C5D2143" w14:textId="77777777" w:rsidR="00F51659" w:rsidRDefault="00D106A4" w:rsidP="00F51659">
      <w:pPr>
        <w:keepNext/>
        <w:jc w:val="center"/>
      </w:pPr>
      <w:r w:rsidRPr="00D106A4">
        <w:rPr>
          <w:noProof/>
        </w:rPr>
        <w:drawing>
          <wp:inline distT="0" distB="0" distL="0" distR="0" wp14:anchorId="3537AFF1" wp14:editId="6100EF1C">
            <wp:extent cx="5943600" cy="2322195"/>
            <wp:effectExtent l="0" t="0" r="0" b="1905"/>
            <wp:docPr id="4206386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638613" name="Picture 1" descr="A screenshot of a computer&#10;&#10;Description automatically generated"/>
                    <pic:cNvPicPr/>
                  </pic:nvPicPr>
                  <pic:blipFill>
                    <a:blip r:embed="rId41"/>
                    <a:stretch>
                      <a:fillRect/>
                    </a:stretch>
                  </pic:blipFill>
                  <pic:spPr>
                    <a:xfrm>
                      <a:off x="0" y="0"/>
                      <a:ext cx="5943600" cy="2322195"/>
                    </a:xfrm>
                    <a:prstGeom prst="rect">
                      <a:avLst/>
                    </a:prstGeom>
                  </pic:spPr>
                </pic:pic>
              </a:graphicData>
            </a:graphic>
          </wp:inline>
        </w:drawing>
      </w:r>
    </w:p>
    <w:p w14:paraId="1DA39B14" w14:textId="15837FCF" w:rsidR="00382CBE" w:rsidRDefault="00F51659" w:rsidP="00F51659">
      <w:pPr>
        <w:pStyle w:val="Caption"/>
        <w:jc w:val="center"/>
      </w:pPr>
      <w:bookmarkStart w:id="58" w:name="_Toc165928695"/>
      <w:r>
        <w:t xml:space="preserve">Figure </w:t>
      </w:r>
      <w:r>
        <w:fldChar w:fldCharType="begin"/>
      </w:r>
      <w:r>
        <w:instrText xml:space="preserve"> SEQ Figure \* ARABIC </w:instrText>
      </w:r>
      <w:r>
        <w:fldChar w:fldCharType="separate"/>
      </w:r>
      <w:r w:rsidR="00CE3E44">
        <w:rPr>
          <w:noProof/>
        </w:rPr>
        <w:t>24</w:t>
      </w:r>
      <w:r>
        <w:fldChar w:fldCharType="end"/>
      </w:r>
      <w:r>
        <w:t xml:space="preserve">: Testing XSS scripting </w:t>
      </w:r>
      <w:proofErr w:type="gramStart"/>
      <w:r>
        <w:t>vulnerability</w:t>
      </w:r>
      <w:bookmarkEnd w:id="58"/>
      <w:proofErr w:type="gramEnd"/>
    </w:p>
    <w:p w14:paraId="7717A2A3" w14:textId="2DB03E62" w:rsidR="00F51659" w:rsidRPr="00F51659" w:rsidRDefault="00F51659" w:rsidP="00F51659">
      <w:r>
        <w:t xml:space="preserve">Here it can be seen that the output results given is also returning the angle brackets (&lt;&gt;), which are used to write scripts. </w:t>
      </w:r>
      <w:r w:rsidR="002D5865">
        <w:t>Therefore,</w:t>
      </w:r>
      <w:r>
        <w:t xml:space="preserve"> this proves </w:t>
      </w:r>
      <w:r w:rsidR="002D5865">
        <w:t>it</w:t>
      </w:r>
      <w:r>
        <w:t xml:space="preserve"> is prone to XSS scripting attacks and we can inspect it further in the page source to see if it is getting read from server side as well. </w:t>
      </w:r>
    </w:p>
    <w:p w14:paraId="11B88BEF" w14:textId="77777777" w:rsidR="00F51659" w:rsidRDefault="00D106A4" w:rsidP="00F51659">
      <w:pPr>
        <w:keepNext/>
        <w:jc w:val="center"/>
      </w:pPr>
      <w:r w:rsidRPr="00D106A4">
        <w:rPr>
          <w:noProof/>
        </w:rPr>
        <w:lastRenderedPageBreak/>
        <w:drawing>
          <wp:inline distT="0" distB="0" distL="0" distR="0" wp14:anchorId="3E3114EF" wp14:editId="03F29B99">
            <wp:extent cx="5943600" cy="3684905"/>
            <wp:effectExtent l="0" t="0" r="0" b="0"/>
            <wp:docPr id="3390690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069044" name="Picture 1" descr="A screenshot of a computer&#10;&#10;Description automatically generated"/>
                    <pic:cNvPicPr/>
                  </pic:nvPicPr>
                  <pic:blipFill>
                    <a:blip r:embed="rId42"/>
                    <a:stretch>
                      <a:fillRect/>
                    </a:stretch>
                  </pic:blipFill>
                  <pic:spPr>
                    <a:xfrm>
                      <a:off x="0" y="0"/>
                      <a:ext cx="5943600" cy="3684905"/>
                    </a:xfrm>
                    <a:prstGeom prst="rect">
                      <a:avLst/>
                    </a:prstGeom>
                  </pic:spPr>
                </pic:pic>
              </a:graphicData>
            </a:graphic>
          </wp:inline>
        </w:drawing>
      </w:r>
    </w:p>
    <w:p w14:paraId="250CB28E" w14:textId="2D4B2CC5" w:rsidR="00D106A4" w:rsidRDefault="00F51659" w:rsidP="00F51659">
      <w:pPr>
        <w:pStyle w:val="Caption"/>
        <w:jc w:val="center"/>
      </w:pPr>
      <w:bookmarkStart w:id="59" w:name="_Toc165928696"/>
      <w:r>
        <w:t xml:space="preserve">Figure </w:t>
      </w:r>
      <w:r>
        <w:fldChar w:fldCharType="begin"/>
      </w:r>
      <w:r>
        <w:instrText xml:space="preserve"> SEQ Figure \* ARABIC </w:instrText>
      </w:r>
      <w:r>
        <w:fldChar w:fldCharType="separate"/>
      </w:r>
      <w:r w:rsidR="00CE3E44">
        <w:rPr>
          <w:noProof/>
        </w:rPr>
        <w:t>25</w:t>
      </w:r>
      <w:r>
        <w:fldChar w:fldCharType="end"/>
      </w:r>
      <w:r>
        <w:t>: Viewing page source (XSS)</w:t>
      </w:r>
      <w:bookmarkEnd w:id="59"/>
    </w:p>
    <w:p w14:paraId="17EE0316" w14:textId="5D55EE52" w:rsidR="00F51659" w:rsidRPr="00F51659" w:rsidRDefault="00F51659" w:rsidP="00F51659">
      <w:r>
        <w:t>Since it is visible here, it is further proved to be prone to XSS scripting attacks and can be attempted to be exploited using an advanced script such as returning the cookie details as shown below.</w:t>
      </w:r>
    </w:p>
    <w:p w14:paraId="18D2BC5A" w14:textId="77777777" w:rsidR="00F51659" w:rsidRDefault="00D106A4" w:rsidP="00F51659">
      <w:pPr>
        <w:keepNext/>
        <w:jc w:val="center"/>
      </w:pPr>
      <w:r w:rsidRPr="00D106A4">
        <w:rPr>
          <w:noProof/>
        </w:rPr>
        <w:lastRenderedPageBreak/>
        <w:drawing>
          <wp:inline distT="0" distB="0" distL="0" distR="0" wp14:anchorId="51B75CC2" wp14:editId="026E66EE">
            <wp:extent cx="5776461" cy="3924640"/>
            <wp:effectExtent l="0" t="0" r="0" b="0"/>
            <wp:docPr id="10281417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41737" name="Picture 1" descr="A screenshot of a computer&#10;&#10;Description automatically generated"/>
                    <pic:cNvPicPr/>
                  </pic:nvPicPr>
                  <pic:blipFill>
                    <a:blip r:embed="rId43"/>
                    <a:stretch>
                      <a:fillRect/>
                    </a:stretch>
                  </pic:blipFill>
                  <pic:spPr>
                    <a:xfrm>
                      <a:off x="0" y="0"/>
                      <a:ext cx="5776461" cy="3924640"/>
                    </a:xfrm>
                    <a:prstGeom prst="rect">
                      <a:avLst/>
                    </a:prstGeom>
                  </pic:spPr>
                </pic:pic>
              </a:graphicData>
            </a:graphic>
          </wp:inline>
        </w:drawing>
      </w:r>
    </w:p>
    <w:p w14:paraId="79DD8EFB" w14:textId="1C1E296D" w:rsidR="00D106A4" w:rsidRDefault="00F51659" w:rsidP="00F51659">
      <w:pPr>
        <w:pStyle w:val="Caption"/>
        <w:jc w:val="center"/>
      </w:pPr>
      <w:bookmarkStart w:id="60" w:name="_Toc165928697"/>
      <w:r>
        <w:t xml:space="preserve">Figure </w:t>
      </w:r>
      <w:r>
        <w:fldChar w:fldCharType="begin"/>
      </w:r>
      <w:r>
        <w:instrText xml:space="preserve"> SEQ Figure \* ARABIC </w:instrText>
      </w:r>
      <w:r>
        <w:fldChar w:fldCharType="separate"/>
      </w:r>
      <w:r w:rsidR="00CE3E44">
        <w:rPr>
          <w:noProof/>
        </w:rPr>
        <w:t>26</w:t>
      </w:r>
      <w:r>
        <w:fldChar w:fldCharType="end"/>
      </w:r>
      <w:r>
        <w:t>: Cookie alert script (XSS)</w:t>
      </w:r>
      <w:bookmarkEnd w:id="60"/>
    </w:p>
    <w:p w14:paraId="3D730976" w14:textId="77777777" w:rsidR="00F51659" w:rsidRDefault="00D106A4" w:rsidP="00F51659">
      <w:pPr>
        <w:keepNext/>
        <w:jc w:val="center"/>
      </w:pPr>
      <w:r w:rsidRPr="00D106A4">
        <w:rPr>
          <w:noProof/>
        </w:rPr>
        <w:drawing>
          <wp:inline distT="0" distB="0" distL="0" distR="0" wp14:anchorId="2424D559" wp14:editId="34197560">
            <wp:extent cx="5425910" cy="2796782"/>
            <wp:effectExtent l="0" t="0" r="3810" b="3810"/>
            <wp:docPr id="1521900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0921" name="Picture 1" descr="A screenshot of a computer&#10;&#10;Description automatically generated"/>
                    <pic:cNvPicPr/>
                  </pic:nvPicPr>
                  <pic:blipFill>
                    <a:blip r:embed="rId44"/>
                    <a:stretch>
                      <a:fillRect/>
                    </a:stretch>
                  </pic:blipFill>
                  <pic:spPr>
                    <a:xfrm>
                      <a:off x="0" y="0"/>
                      <a:ext cx="5425910" cy="2796782"/>
                    </a:xfrm>
                    <a:prstGeom prst="rect">
                      <a:avLst/>
                    </a:prstGeom>
                  </pic:spPr>
                </pic:pic>
              </a:graphicData>
            </a:graphic>
          </wp:inline>
        </w:drawing>
      </w:r>
    </w:p>
    <w:p w14:paraId="1AA0A5D3" w14:textId="30EE4584" w:rsidR="00D106A4" w:rsidRDefault="00F51659" w:rsidP="00F51659">
      <w:pPr>
        <w:pStyle w:val="Caption"/>
        <w:jc w:val="center"/>
      </w:pPr>
      <w:bookmarkStart w:id="61" w:name="_Toc165928698"/>
      <w:r>
        <w:t xml:space="preserve">Figure </w:t>
      </w:r>
      <w:r>
        <w:fldChar w:fldCharType="begin"/>
      </w:r>
      <w:r>
        <w:instrText xml:space="preserve"> SEQ Figure \* ARABIC </w:instrText>
      </w:r>
      <w:r>
        <w:fldChar w:fldCharType="separate"/>
      </w:r>
      <w:r w:rsidR="00CE3E44">
        <w:rPr>
          <w:noProof/>
        </w:rPr>
        <w:t>27</w:t>
      </w:r>
      <w:r>
        <w:fldChar w:fldCharType="end"/>
      </w:r>
      <w:r>
        <w:t xml:space="preserve">: Returned cookie </w:t>
      </w:r>
      <w:proofErr w:type="gramStart"/>
      <w:r>
        <w:t>details</w:t>
      </w:r>
      <w:bookmarkEnd w:id="61"/>
      <w:proofErr w:type="gramEnd"/>
    </w:p>
    <w:p w14:paraId="7C8945EC" w14:textId="0DEC628C" w:rsidR="002D5865" w:rsidRPr="002D5865" w:rsidRDefault="002D5865" w:rsidP="002D5865">
      <w:r>
        <w:t xml:space="preserve">This successfully returned the document cookie details via exploitation and shows a significant risk in the application as an attacker could input harmful scripts to disrupt the application. </w:t>
      </w:r>
    </w:p>
    <w:p w14:paraId="3B600D09" w14:textId="3DA2D7F3" w:rsidR="00506977" w:rsidRDefault="00506977" w:rsidP="00506977">
      <w:pPr>
        <w:pStyle w:val="Heading3"/>
      </w:pPr>
      <w:bookmarkStart w:id="62" w:name="_Toc165928914"/>
      <w:r>
        <w:lastRenderedPageBreak/>
        <w:t>B.3.2 XSS Scripting Vulnerability</w:t>
      </w:r>
      <w:r w:rsidR="00F51659">
        <w:t xml:space="preserve"> Research</w:t>
      </w:r>
      <w:bookmarkEnd w:id="62"/>
    </w:p>
    <w:p w14:paraId="44E21463" w14:textId="01530200" w:rsidR="002D5865" w:rsidRDefault="002D5865" w:rsidP="002D5865">
      <w:r>
        <w:t>XSS or Cross Site Scripting is a vulnerability that allows the attacker to insert harmful scripts into the website pages that users view</w:t>
      </w:r>
      <w:r w:rsidR="00BD391A">
        <w:t xml:space="preserve">. The 3 main types of CSS attacks include: Reflected XSS, Stored XSS and DOM-based XSS </w:t>
      </w:r>
      <w:r w:rsidR="00BD391A">
        <w:fldChar w:fldCharType="begin"/>
      </w:r>
      <w:r w:rsidR="00BD391A">
        <w:instrText xml:space="preserve"> ADDIN ZOTERO_ITEM CSL_CITATION {"citationID":"5uGaHqmG","properties":{"formattedCitation":"(Walkowski, 2020)","plainCitation":"(Walkowski, 2020)","noteIndex":0},"citationItems":[{"id":477,"uris":["http://zotero.org/users/12312019/items/XL4CYZSB"],"itemData":{"id":477,"type":"webpage","abstract":"Learn about cross-site scripting (XSS), how it works, and how to protect against it.","container-title":"F5 Labs","language":"en","title":"What Is Cross-Site Scripting?","URL":"https://www.f5.com/labs/learning-center/what-is-cross-site-scripting","author":[{"family":"Walkowski","given":"Debbie"}],"accessed":{"date-parts":[["2024",5,4]]},"issued":{"date-parts":[["2020",4,17]]}}}],"schema":"https://github.com/citation-style-language/schema/raw/master/csl-citation.json"} </w:instrText>
      </w:r>
      <w:r w:rsidR="00BD391A">
        <w:fldChar w:fldCharType="separate"/>
      </w:r>
      <w:r w:rsidR="00BD391A" w:rsidRPr="00BD391A">
        <w:rPr>
          <w:rFonts w:cs="Times New Roman"/>
        </w:rPr>
        <w:t>(Walkowski, 2020)</w:t>
      </w:r>
      <w:r w:rsidR="00BD391A">
        <w:fldChar w:fldCharType="end"/>
      </w:r>
      <w:r>
        <w:t xml:space="preserve">. </w:t>
      </w:r>
      <w:r w:rsidR="00BD391A">
        <w:t>This</w:t>
      </w:r>
      <w:r>
        <w:t xml:space="preserve"> can be used to steal passwords, session tokens, or change a webpage's data.</w:t>
      </w:r>
    </w:p>
    <w:p w14:paraId="3035063D" w14:textId="5551DB0C" w:rsidR="002D5865" w:rsidRDefault="002D5865" w:rsidP="002D5865">
      <w:r>
        <w:t>The XSS problem is caused when validation of user input is not done properly and securely resulting in the execution of the attacker’s code in other user's browsers</w:t>
      </w:r>
      <w:r w:rsidR="00BD391A">
        <w:t xml:space="preserve"> </w:t>
      </w:r>
      <w:r w:rsidR="00BD391A">
        <w:fldChar w:fldCharType="begin"/>
      </w:r>
      <w:r w:rsidR="00BD391A">
        <w:instrText xml:space="preserve"> ADDIN ZOTERO_ITEM CSL_CITATION {"citationID":"doSy3D8i","properties":{"formattedCitation":"(Gupta and Gupta, 2017)","plainCitation":"(Gupta and Gupta, 2017)","noteIndex":0},"citationItems":[{"id":480,"uris":["http://zotero.org/users/12312019/items/TCLM9HYM"],"itemData":{"id":480,"type":"article-journal","abstract":"Nowadays, web applications are becoming one of the standard platforms for representing data and service releases over the World Wide Web. Since web applications are progressively more utilized for security-critical services, therefore they have turned out to be a well-liked and precious target for the web-related vulnerabilities. Even though several defensive mechanisms have been building up to reinforce the modern web applications and alleviate the attacks instigated against them. We have analyzed the major concerns for web applications and Internet-based services which are persistent in several web applications of diverse organizations like banking, health care, financial service, retail and so on by the referring the Website Security Statistics Report of White Hat Security. In this paper, we highlight some of the serious vulnerabilities found in the modern web applications and revealed various serious vulnerabilities. Cross-Site Scripting (XSS) attack is the top most vulnerability found in the today’s web applications which to be a plague for the modern web applications. XSS attacks permit an attacker to execute the malicious scripts on the victim’s web browser resulting in various side-effects such as data compromise, stealing of cookies, passwords, credit card numbers etc. We have also discussed a high level of taxonomy of XSS attacks and detailed incidences of these attacks on web applications. A detailed comprehensive analysis of the exploitation, detection and prevention mechanisms of XSS attacks has also been discussed. Based on explored strength and flaws of these mechanisms, we have discussed some further work.","container-title":"International Journal of System Assurance Engineering and Management","DOI":"10.1007/s13198-015-0376-0","ISSN":"0976-4348","issue":"1","journalAbbreviation":"Int J  Syst  Assur  Eng  Manag","language":"en","page":"512-530","source":"Springer Link","title":"Cross-Site Scripting (XSS) attacks and defense mechanisms: classification and state-of-the-art","title-short":"Cross-Site Scripting (XSS) attacks and defense mechanisms","volume":"8","author":[{"family":"Gupta","given":"Shashank"},{"family":"Gupta","given":"B. B."}],"issued":{"date-parts":[["2017",1,1]]}}}],"schema":"https://github.com/citation-style-language/schema/raw/master/csl-citation.json"} </w:instrText>
      </w:r>
      <w:r w:rsidR="00BD391A">
        <w:fldChar w:fldCharType="separate"/>
      </w:r>
      <w:r w:rsidR="00BD391A" w:rsidRPr="00BD391A">
        <w:rPr>
          <w:rFonts w:cs="Times New Roman"/>
        </w:rPr>
        <w:t>(Gupta and Gupta, 2017)</w:t>
      </w:r>
      <w:r w:rsidR="00BD391A">
        <w:fldChar w:fldCharType="end"/>
      </w:r>
      <w:r w:rsidR="00BD391A">
        <w:t>.</w:t>
      </w:r>
    </w:p>
    <w:p w14:paraId="685A6031" w14:textId="78A828F8" w:rsidR="00BD391A" w:rsidRDefault="002D5865" w:rsidP="00BD391A">
      <w:r>
        <w:t>It may cause different types of attacks, e.g. session hacking, site unavailability. For XSS be avoided, developers need to practice input validation, output encoding and implement script security policies to prevent scripts from executing unauthorizedly</w:t>
      </w:r>
      <w:r w:rsidR="00BD391A">
        <w:t xml:space="preserve"> </w:t>
      </w:r>
      <w:r w:rsidR="00BD391A">
        <w:fldChar w:fldCharType="begin"/>
      </w:r>
      <w:r w:rsidR="00BD391A">
        <w:instrText xml:space="preserve"> ADDIN ZOTERO_ITEM CSL_CITATION {"citationID":"Et0uFCJr","properties":{"formattedCitation":"(Mitropoulos et al., 2016)","plainCitation":"(Mitropoulos et al., 2016)","noteIndex":0},"citationItems":[{"id":479,"uris":["http://zotero.org/users/12312019/items/ZAPX6T8F"],"itemData":{"id":479,"type":"article-journal","abstract":"Cross-Site Scripting (XSS) is one of the most common web application vulnerabilities. It is therefore sometimes referred to as the “buffer overflow of the web.” Drawing a parallel from the current state of practice in preventing unauthorized native code execution (the typical goal in a code injection), we propose a script whitelisting approach to tame JavaScript-driven XSS attacks. Our scheme involves a transparent script interception layer placed in the browser’s JavaScript engine. This layer is designed to detect every script that reaches the browser, from every possible route, and compare it to a list of valid scripts for the site or page being accessed; scripts not on the list are prevented from executing. To avoid the false positives caused by minor syntactic changes (e.g., due to dynamic code generation), our layer uses the concept of contextual fingerprints when comparing scripts. Contextual fingerprints are identifiers that represent specific elements of a script and its execution context. Fingerprints can be easily enriched with new elements, if needed, to enhance the proposed method’s robustness. The list can be populated by the website’s administrators or a trusted third party. To verify our approach, we have developed a prototype and tested it successfully against an extensive array of attacks that were performed on more than 50 real-world vulnerable web applications. We measured the browsing performance overhead of the proposed solution on eight websites that make heavy use of JavaScript. Our mechanism imposed an average overhead of 11.1% on the execution time of the JavaScript engine. When measured as part of a full browsing session, and for all tested websites, the overhead introduced by our layer was less than 0.05%. When script elements are altered or new scripts are added on the server side, a new fingerprint generation phase is required. To examine the temporal aspect of contextual fingerprints, we performed a short-term and a long-term experiment based on the same websites. The former, showed that in a short period of time (10 days), for seven of eight websites, the majority of valid fingerprints stay the same (more than 92% on average). The latter, though, indicated that, in the long run, the number of fingerprints that do not change is reduced. Both experiments can be seen as one of the first attempts to study the feasibility of a whitelisting approach for the web.","container-title":"ACM Transactions on Privacy and Security","DOI":"10.1145/2939374","ISSN":"2471-2566","issue":"1","journalAbbreviation":"ACM Trans. Priv. Secur.","page":"2:1–2:31","source":"ACM Digital Library","title":"How to Train Your Browser: Preventing XSS Attacks Using Contextual Script Fingerprints","title-short":"How to Train Your Browser","volume":"19","author":[{"family":"Mitropoulos","given":"Dimitris"},{"family":"Stroggylos","given":"Konstantinos"},{"family":"Spinellis","given":"Diomidis"},{"family":"Keromytis","given":"Angelos D."}],"issued":{"date-parts":[["2016",7,19]]}}}],"schema":"https://github.com/citation-style-language/schema/raw/master/csl-citation.json"} </w:instrText>
      </w:r>
      <w:r w:rsidR="00BD391A">
        <w:fldChar w:fldCharType="separate"/>
      </w:r>
      <w:r w:rsidR="00BD391A" w:rsidRPr="00BD391A">
        <w:rPr>
          <w:rFonts w:cs="Times New Roman"/>
        </w:rPr>
        <w:t>(Mitropoulos et al., 2016)</w:t>
      </w:r>
      <w:r w:rsidR="00BD391A">
        <w:fldChar w:fldCharType="end"/>
      </w:r>
      <w:r w:rsidR="00DD324A">
        <w:t xml:space="preserve"> The scripts used can violate all tenet principles of the CIA triad such as: </w:t>
      </w:r>
      <w:r w:rsidR="00DD324A" w:rsidRPr="00DD324A">
        <w:rPr>
          <w:b/>
          <w:bCs/>
        </w:rPr>
        <w:t>confidentiality, integrity and availability</w:t>
      </w:r>
      <w:r w:rsidR="00DD324A">
        <w:t xml:space="preserve"> due to the nature of its attacks.</w:t>
      </w:r>
    </w:p>
    <w:p w14:paraId="6D0D168D" w14:textId="5C168E35" w:rsidR="00BD391A" w:rsidRDefault="00BD391A" w:rsidP="00BD391A">
      <w:pPr>
        <w:pStyle w:val="Heading3"/>
      </w:pPr>
      <w:bookmarkStart w:id="63" w:name="_Toc165928915"/>
      <w:r>
        <w:t>B.3.3 Scenario Assessment</w:t>
      </w:r>
      <w:bookmarkEnd w:id="63"/>
    </w:p>
    <w:p w14:paraId="236B9460" w14:textId="7C50B52E" w:rsidR="00DD324A" w:rsidRDefault="00DD324A" w:rsidP="00BD391A">
      <w:r>
        <w:t>An attacker could inject malicious scripts into the clinic’s web application if the vulnerability ceases to exist. This could be used to modify patient data and steal sensitive information by exporting the data via scripts.</w:t>
      </w:r>
    </w:p>
    <w:p w14:paraId="1D94DDF9" w14:textId="0E2656F6" w:rsidR="00DD324A" w:rsidRDefault="00DD324A" w:rsidP="00BD391A">
      <w:r>
        <w:t>Furthermore, the clinic web services can be disrupted via scripts that can be used to crash the web servers and the application. It could also lead to phishing attacks and spread malware as script can be used to redirect a patient or customer to a malicious site or prompt them to download malware unknowingly.</w:t>
      </w:r>
    </w:p>
    <w:p w14:paraId="6D64EC46" w14:textId="1D6EF715" w:rsidR="00DD324A" w:rsidRPr="00BD391A" w:rsidRDefault="009F7308" w:rsidP="00BD391A">
      <w:r>
        <w:t>Overall,</w:t>
      </w:r>
      <w:r w:rsidR="00DD324A">
        <w:t xml:space="preserve"> this would lead to </w:t>
      </w:r>
      <w:r w:rsidRPr="009F7308">
        <w:t xml:space="preserve">a data </w:t>
      </w:r>
      <w:r>
        <w:t>leak</w:t>
      </w:r>
      <w:r w:rsidRPr="009F7308">
        <w:t xml:space="preserve">, an alteration of records, an acquiring of </w:t>
      </w:r>
      <w:proofErr w:type="gramStart"/>
      <w:r w:rsidRPr="009F7308">
        <w:t>the sensitive</w:t>
      </w:r>
      <w:proofErr w:type="gramEnd"/>
      <w:r w:rsidRPr="009F7308">
        <w:t xml:space="preserve"> information</w:t>
      </w:r>
      <w:r>
        <w:t>,</w:t>
      </w:r>
      <w:r w:rsidRPr="009F7308">
        <w:t xml:space="preserve"> a disrupting of services, and the expansion of malware. This </w:t>
      </w:r>
      <w:r>
        <w:t>vulnerability</w:t>
      </w:r>
      <w:r w:rsidRPr="009F7308">
        <w:t xml:space="preserve"> raises concerns over personal healthcare, the clinic’s good name and image, and </w:t>
      </w:r>
      <w:proofErr w:type="gramStart"/>
      <w:r w:rsidRPr="009F7308">
        <w:t>the</w:t>
      </w:r>
      <w:proofErr w:type="gramEnd"/>
      <w:r w:rsidRPr="009F7308">
        <w:t xml:space="preserve"> financial integrity. To </w:t>
      </w:r>
      <w:r>
        <w:t>overcome these,</w:t>
      </w:r>
      <w:r w:rsidRPr="009F7308">
        <w:t xml:space="preserve"> </w:t>
      </w:r>
      <w:r>
        <w:t>s</w:t>
      </w:r>
      <w:r w:rsidRPr="009F7308">
        <w:t xml:space="preserve">ecurity measures such as input validation and </w:t>
      </w:r>
      <w:r>
        <w:t xml:space="preserve">thorough </w:t>
      </w:r>
      <w:r w:rsidRPr="009F7308">
        <w:t xml:space="preserve">security testing are </w:t>
      </w:r>
      <w:r>
        <w:t>vital</w:t>
      </w:r>
      <w:r w:rsidRPr="009F7308">
        <w:t xml:space="preserve"> to stop such attacks from being carried out successfully. </w:t>
      </w:r>
    </w:p>
    <w:p w14:paraId="0A03CC9A" w14:textId="1B7DD9C0" w:rsidR="00613B20" w:rsidRDefault="00613B20" w:rsidP="00D60BA9">
      <w:pPr>
        <w:pStyle w:val="Heading2"/>
      </w:pPr>
      <w:bookmarkStart w:id="64" w:name="_Toc165928916"/>
      <w:r>
        <w:lastRenderedPageBreak/>
        <w:t>B.4 Other Vulnerabilities</w:t>
      </w:r>
      <w:bookmarkEnd w:id="64"/>
    </w:p>
    <w:p w14:paraId="0591CA5D" w14:textId="65FEFD00" w:rsidR="00A70055" w:rsidRDefault="00A70055" w:rsidP="00A70055">
      <w:pPr>
        <w:pStyle w:val="Heading3"/>
      </w:pPr>
      <w:bookmarkStart w:id="65" w:name="_Toc165928917"/>
      <w:r>
        <w:t>B.4.1 Buffer Overflow</w:t>
      </w:r>
      <w:bookmarkEnd w:id="65"/>
    </w:p>
    <w:p w14:paraId="11A11838" w14:textId="77777777" w:rsidR="0065166D" w:rsidRDefault="00A70055" w:rsidP="0065166D">
      <w:pPr>
        <w:keepNext/>
      </w:pPr>
      <w:r>
        <w:rPr>
          <w:rFonts w:ascii="Arial" w:hAnsi="Arial" w:cs="Arial"/>
          <w:noProof/>
          <w:color w:val="000000"/>
          <w:sz w:val="22"/>
          <w:bdr w:val="none" w:sz="0" w:space="0" w:color="auto" w:frame="1"/>
        </w:rPr>
        <w:drawing>
          <wp:inline distT="0" distB="0" distL="0" distR="0" wp14:anchorId="3237406F" wp14:editId="4CD78565">
            <wp:extent cx="5943600" cy="4419600"/>
            <wp:effectExtent l="0" t="0" r="0" b="0"/>
            <wp:docPr id="5850233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23388" name="Picture 1" descr="A screenshot of a compu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419600"/>
                    </a:xfrm>
                    <a:prstGeom prst="rect">
                      <a:avLst/>
                    </a:prstGeom>
                    <a:noFill/>
                    <a:ln>
                      <a:noFill/>
                    </a:ln>
                  </pic:spPr>
                </pic:pic>
              </a:graphicData>
            </a:graphic>
          </wp:inline>
        </w:drawing>
      </w:r>
    </w:p>
    <w:p w14:paraId="2702ACCF" w14:textId="42FC64C6" w:rsidR="00A70055" w:rsidRDefault="0065166D" w:rsidP="0065166D">
      <w:pPr>
        <w:pStyle w:val="Caption"/>
        <w:jc w:val="center"/>
      </w:pPr>
      <w:bookmarkStart w:id="66" w:name="_Toc165928699"/>
      <w:r>
        <w:t xml:space="preserve">Figure </w:t>
      </w:r>
      <w:r>
        <w:fldChar w:fldCharType="begin"/>
      </w:r>
      <w:r>
        <w:instrText xml:space="preserve"> SEQ Figure \* ARABIC </w:instrText>
      </w:r>
      <w:r>
        <w:fldChar w:fldCharType="separate"/>
      </w:r>
      <w:r w:rsidR="00CE3E44">
        <w:rPr>
          <w:noProof/>
        </w:rPr>
        <w:t>28</w:t>
      </w:r>
      <w:r>
        <w:fldChar w:fldCharType="end"/>
      </w:r>
      <w:r>
        <w:t xml:space="preserve">: Buffer overflow </w:t>
      </w:r>
      <w:proofErr w:type="gramStart"/>
      <w:r>
        <w:t>demonstration</w:t>
      </w:r>
      <w:bookmarkEnd w:id="66"/>
      <w:proofErr w:type="gramEnd"/>
    </w:p>
    <w:p w14:paraId="16577ED9" w14:textId="11394868" w:rsidR="00B62730" w:rsidRPr="00B62730" w:rsidRDefault="00B62730" w:rsidP="00B62730">
      <w:r>
        <w:t xml:space="preserve">Buffer overflow is when more data is attempted to be written for a memory buffer with a fixed size of memory </w:t>
      </w:r>
      <w:r>
        <w:fldChar w:fldCharType="begin"/>
      </w:r>
      <w:r>
        <w:instrText xml:space="preserve"> ADDIN ZOTERO_ITEM CSL_CITATION {"citationID":"Nkh7PLWa","properties":{"formattedCitation":"(Cobb, 2021)","plainCitation":"(Cobb, 2021)","noteIndex":0},"citationItems":[{"id":482,"uris":["http://zotero.org/users/12312019/items/8AY6VDDK"],"itemData":{"id":482,"type":"webpage","abstract":"Find out about buffer overflows, how they work, the various types, and how to protect your business from these preventable attacks.","container-title":"Security","language":"en","title":"What is a Buffer Overflow? How Do These Types of Attacks Work?","title-short":"What is a Buffer Overflow?","URL":"https://www.techtarget.com/searchsecurity/definition/buffer-overflow","author":[{"family":"Cobb","given":"Michael"}],"accessed":{"date-parts":[["2024",5,6]]},"issued":{"date-parts":[["2021",7,1]]}}}],"schema":"https://github.com/citation-style-language/schema/raw/master/csl-citation.json"} </w:instrText>
      </w:r>
      <w:r>
        <w:fldChar w:fldCharType="separate"/>
      </w:r>
      <w:r w:rsidRPr="00B62730">
        <w:rPr>
          <w:rFonts w:cs="Times New Roman"/>
        </w:rPr>
        <w:t>(Cobb, 2021)</w:t>
      </w:r>
      <w:r>
        <w:fldChar w:fldCharType="end"/>
      </w:r>
      <w:r>
        <w:t>. Attackers exploit this by sending excess data</w:t>
      </w:r>
      <w:r w:rsidR="00AB42E3">
        <w:t xml:space="preserve"> which may lead to a system crash amongst various other consequences.</w:t>
      </w:r>
    </w:p>
    <w:p w14:paraId="47086401" w14:textId="1125883D" w:rsidR="00A70055" w:rsidRDefault="00A70055" w:rsidP="00A70055">
      <w:pPr>
        <w:pStyle w:val="Heading3"/>
      </w:pPr>
      <w:bookmarkStart w:id="67" w:name="_Toc165928918"/>
      <w:r>
        <w:lastRenderedPageBreak/>
        <w:t xml:space="preserve">B.4.2 </w:t>
      </w:r>
      <w:r w:rsidR="00A735F5">
        <w:t>Command Injections</w:t>
      </w:r>
      <w:bookmarkEnd w:id="67"/>
      <w:r w:rsidR="00B2586B">
        <w:t xml:space="preserve"> </w:t>
      </w:r>
    </w:p>
    <w:p w14:paraId="0AB3291A" w14:textId="77777777" w:rsidR="00AB42E3" w:rsidRDefault="00A735F5" w:rsidP="00AB42E3">
      <w:pPr>
        <w:keepNext/>
      </w:pPr>
      <w:r w:rsidRPr="00A735F5">
        <w:rPr>
          <w:noProof/>
        </w:rPr>
        <w:drawing>
          <wp:inline distT="0" distB="0" distL="0" distR="0" wp14:anchorId="389F7D49" wp14:editId="7ED13C15">
            <wp:extent cx="5943600" cy="4028440"/>
            <wp:effectExtent l="0" t="0" r="0" b="0"/>
            <wp:docPr id="11874192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19266" name="Picture 1" descr="A screenshot of a computer&#10;&#10;Description automatically generated"/>
                    <pic:cNvPicPr/>
                  </pic:nvPicPr>
                  <pic:blipFill>
                    <a:blip r:embed="rId46"/>
                    <a:stretch>
                      <a:fillRect/>
                    </a:stretch>
                  </pic:blipFill>
                  <pic:spPr>
                    <a:xfrm>
                      <a:off x="0" y="0"/>
                      <a:ext cx="5943600" cy="4028440"/>
                    </a:xfrm>
                    <a:prstGeom prst="rect">
                      <a:avLst/>
                    </a:prstGeom>
                  </pic:spPr>
                </pic:pic>
              </a:graphicData>
            </a:graphic>
          </wp:inline>
        </w:drawing>
      </w:r>
    </w:p>
    <w:p w14:paraId="1B97BCEB" w14:textId="07A2AEB0" w:rsidR="00A735F5" w:rsidRDefault="00AB42E3" w:rsidP="00AB42E3">
      <w:pPr>
        <w:pStyle w:val="Caption"/>
        <w:jc w:val="center"/>
      </w:pPr>
      <w:bookmarkStart w:id="68" w:name="_Toc165928700"/>
      <w:r>
        <w:t xml:space="preserve">Figure </w:t>
      </w:r>
      <w:r>
        <w:fldChar w:fldCharType="begin"/>
      </w:r>
      <w:r>
        <w:instrText xml:space="preserve"> SEQ Figure \* ARABIC </w:instrText>
      </w:r>
      <w:r>
        <w:fldChar w:fldCharType="separate"/>
      </w:r>
      <w:r w:rsidR="00CE3E44">
        <w:rPr>
          <w:noProof/>
        </w:rPr>
        <w:t>29</w:t>
      </w:r>
      <w:r>
        <w:fldChar w:fldCharType="end"/>
      </w:r>
      <w:r>
        <w:t xml:space="preserve">: Command injections </w:t>
      </w:r>
      <w:proofErr w:type="gramStart"/>
      <w:r>
        <w:t>demonstration</w:t>
      </w:r>
      <w:bookmarkEnd w:id="68"/>
      <w:proofErr w:type="gramEnd"/>
    </w:p>
    <w:p w14:paraId="31DE656C" w14:textId="500DB7A5" w:rsidR="00AB42E3" w:rsidRDefault="00AB42E3" w:rsidP="00A735F5">
      <w:r>
        <w:t xml:space="preserve">For a vulnerable application, sometimes you can execute OS commands as input data to try and exploit the system. </w:t>
      </w:r>
      <w:proofErr w:type="gramStart"/>
      <w:r>
        <w:t>Above</w:t>
      </w:r>
      <w:proofErr w:type="gramEnd"/>
      <w:r>
        <w:t xml:space="preserve"> screenshot shows output may be vulnerable to OS commands which is attempted next.</w:t>
      </w:r>
    </w:p>
    <w:p w14:paraId="4B68CCC5" w14:textId="77777777" w:rsidR="00AB42E3" w:rsidRDefault="00A735F5" w:rsidP="00AB42E3">
      <w:pPr>
        <w:keepNext/>
      </w:pPr>
      <w:r w:rsidRPr="00A735F5">
        <w:rPr>
          <w:noProof/>
        </w:rPr>
        <w:lastRenderedPageBreak/>
        <w:drawing>
          <wp:inline distT="0" distB="0" distL="0" distR="0" wp14:anchorId="2A5EB490" wp14:editId="00F69662">
            <wp:extent cx="5943600" cy="4728845"/>
            <wp:effectExtent l="0" t="0" r="0" b="0"/>
            <wp:docPr id="16477276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27602" name="Picture 1" descr="A screenshot of a computer&#10;&#10;Description automatically generated"/>
                    <pic:cNvPicPr/>
                  </pic:nvPicPr>
                  <pic:blipFill>
                    <a:blip r:embed="rId47"/>
                    <a:stretch>
                      <a:fillRect/>
                    </a:stretch>
                  </pic:blipFill>
                  <pic:spPr>
                    <a:xfrm>
                      <a:off x="0" y="0"/>
                      <a:ext cx="5943600" cy="4728845"/>
                    </a:xfrm>
                    <a:prstGeom prst="rect">
                      <a:avLst/>
                    </a:prstGeom>
                  </pic:spPr>
                </pic:pic>
              </a:graphicData>
            </a:graphic>
          </wp:inline>
        </w:drawing>
      </w:r>
    </w:p>
    <w:p w14:paraId="24BD6E78" w14:textId="204D5B22" w:rsidR="00A735F5" w:rsidRDefault="00AB42E3" w:rsidP="00AB42E3">
      <w:pPr>
        <w:pStyle w:val="Caption"/>
        <w:jc w:val="center"/>
      </w:pPr>
      <w:bookmarkStart w:id="69" w:name="_Toc165928701"/>
      <w:r>
        <w:t xml:space="preserve">Figure </w:t>
      </w:r>
      <w:r>
        <w:fldChar w:fldCharType="begin"/>
      </w:r>
      <w:r>
        <w:instrText xml:space="preserve"> SEQ Figure \* ARABIC </w:instrText>
      </w:r>
      <w:r>
        <w:fldChar w:fldCharType="separate"/>
      </w:r>
      <w:r w:rsidR="00CE3E44">
        <w:rPr>
          <w:noProof/>
        </w:rPr>
        <w:t>30</w:t>
      </w:r>
      <w:r>
        <w:fldChar w:fldCharType="end"/>
      </w:r>
      <w:r>
        <w:t xml:space="preserve">: Injecting OS </w:t>
      </w:r>
      <w:proofErr w:type="gramStart"/>
      <w:r>
        <w:t>command</w:t>
      </w:r>
      <w:bookmarkEnd w:id="69"/>
      <w:proofErr w:type="gramEnd"/>
    </w:p>
    <w:p w14:paraId="007F09C9" w14:textId="7E6D85B7" w:rsidR="00E44C1F" w:rsidRPr="00E44C1F" w:rsidRDefault="00E44C1F" w:rsidP="00E44C1F">
      <w:r>
        <w:t xml:space="preserve">This proves there is a command injection vulnerability as ping and </w:t>
      </w:r>
      <w:proofErr w:type="spellStart"/>
      <w:r>
        <w:t>uname</w:t>
      </w:r>
      <w:proofErr w:type="spellEnd"/>
      <w:r>
        <w:t xml:space="preserve"> -a results were directly given.</w:t>
      </w:r>
    </w:p>
    <w:p w14:paraId="45959CBB" w14:textId="77777777" w:rsidR="00E44C1F" w:rsidRDefault="00D9672B" w:rsidP="00E44C1F">
      <w:pPr>
        <w:keepNext/>
        <w:jc w:val="center"/>
      </w:pPr>
      <w:r w:rsidRPr="00D9672B">
        <w:rPr>
          <w:noProof/>
        </w:rPr>
        <w:lastRenderedPageBreak/>
        <w:drawing>
          <wp:inline distT="0" distB="0" distL="0" distR="0" wp14:anchorId="357CE6F4" wp14:editId="13B4FE1A">
            <wp:extent cx="4343776" cy="2781541"/>
            <wp:effectExtent l="0" t="0" r="0" b="0"/>
            <wp:docPr id="10191750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75005" name="Picture 1" descr="A screenshot of a computer&#10;&#10;Description automatically generated"/>
                    <pic:cNvPicPr/>
                  </pic:nvPicPr>
                  <pic:blipFill>
                    <a:blip r:embed="rId48"/>
                    <a:stretch>
                      <a:fillRect/>
                    </a:stretch>
                  </pic:blipFill>
                  <pic:spPr>
                    <a:xfrm>
                      <a:off x="0" y="0"/>
                      <a:ext cx="4343776" cy="2781541"/>
                    </a:xfrm>
                    <a:prstGeom prst="rect">
                      <a:avLst/>
                    </a:prstGeom>
                  </pic:spPr>
                </pic:pic>
              </a:graphicData>
            </a:graphic>
          </wp:inline>
        </w:drawing>
      </w:r>
    </w:p>
    <w:p w14:paraId="6B7DB82D" w14:textId="4BE47C96" w:rsidR="00D9672B" w:rsidRDefault="00E44C1F" w:rsidP="00E44C1F">
      <w:pPr>
        <w:pStyle w:val="Caption"/>
        <w:jc w:val="center"/>
      </w:pPr>
      <w:bookmarkStart w:id="70" w:name="_Toc165928702"/>
      <w:r>
        <w:t xml:space="preserve">Figure </w:t>
      </w:r>
      <w:r>
        <w:fldChar w:fldCharType="begin"/>
      </w:r>
      <w:r>
        <w:instrText xml:space="preserve"> SEQ Figure \* ARABIC </w:instrText>
      </w:r>
      <w:r>
        <w:fldChar w:fldCharType="separate"/>
      </w:r>
      <w:r w:rsidR="00CE3E44">
        <w:rPr>
          <w:noProof/>
        </w:rPr>
        <w:t>31</w:t>
      </w:r>
      <w:r>
        <w:fldChar w:fldCharType="end"/>
      </w:r>
      <w:r>
        <w:t xml:space="preserve">: Exploiting the </w:t>
      </w:r>
      <w:proofErr w:type="gramStart"/>
      <w:r>
        <w:t>vulnerability</w:t>
      </w:r>
      <w:bookmarkEnd w:id="70"/>
      <w:proofErr w:type="gramEnd"/>
    </w:p>
    <w:p w14:paraId="4FD1F38A" w14:textId="77777777" w:rsidR="00E44C1F" w:rsidRDefault="00D9672B" w:rsidP="00E44C1F">
      <w:pPr>
        <w:keepNext/>
      </w:pPr>
      <w:r w:rsidRPr="00D9672B">
        <w:rPr>
          <w:noProof/>
        </w:rPr>
        <w:drawing>
          <wp:inline distT="0" distB="0" distL="0" distR="0" wp14:anchorId="1998C289" wp14:editId="38A2C52B">
            <wp:extent cx="5943600" cy="2132965"/>
            <wp:effectExtent l="0" t="0" r="0" b="635"/>
            <wp:docPr id="363270937"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70937" name="Picture 1" descr="A screenshot of a computer error&#10;&#10;Description automatically generated"/>
                    <pic:cNvPicPr/>
                  </pic:nvPicPr>
                  <pic:blipFill>
                    <a:blip r:embed="rId49"/>
                    <a:stretch>
                      <a:fillRect/>
                    </a:stretch>
                  </pic:blipFill>
                  <pic:spPr>
                    <a:xfrm>
                      <a:off x="0" y="0"/>
                      <a:ext cx="5943600" cy="2132965"/>
                    </a:xfrm>
                    <a:prstGeom prst="rect">
                      <a:avLst/>
                    </a:prstGeom>
                  </pic:spPr>
                </pic:pic>
              </a:graphicData>
            </a:graphic>
          </wp:inline>
        </w:drawing>
      </w:r>
    </w:p>
    <w:p w14:paraId="3E535F53" w14:textId="79D9ACC3" w:rsidR="00A735F5" w:rsidRDefault="00E44C1F" w:rsidP="00E44C1F">
      <w:pPr>
        <w:pStyle w:val="Caption"/>
        <w:jc w:val="center"/>
      </w:pPr>
      <w:bookmarkStart w:id="71" w:name="_Toc165928703"/>
      <w:r>
        <w:t xml:space="preserve">Figure </w:t>
      </w:r>
      <w:r>
        <w:fldChar w:fldCharType="begin"/>
      </w:r>
      <w:r>
        <w:instrText xml:space="preserve"> SEQ Figure \* ARABIC </w:instrText>
      </w:r>
      <w:r>
        <w:fldChar w:fldCharType="separate"/>
      </w:r>
      <w:r w:rsidR="00CE3E44">
        <w:rPr>
          <w:noProof/>
        </w:rPr>
        <w:t>32</w:t>
      </w:r>
      <w:r>
        <w:fldChar w:fldCharType="end"/>
      </w:r>
      <w:r>
        <w:t xml:space="preserve">: Results of OS command </w:t>
      </w:r>
      <w:proofErr w:type="gramStart"/>
      <w:r>
        <w:t>injection</w:t>
      </w:r>
      <w:bookmarkEnd w:id="71"/>
      <w:proofErr w:type="gramEnd"/>
    </w:p>
    <w:p w14:paraId="3895C0E9" w14:textId="2E0C68DD" w:rsidR="00E44C1F" w:rsidRPr="00E44C1F" w:rsidRDefault="00E44C1F" w:rsidP="00E44C1F">
      <w:r>
        <w:t xml:space="preserve">Here information regarding the OS and access to directories </w:t>
      </w:r>
      <w:r w:rsidR="00E44037">
        <w:t>was</w:t>
      </w:r>
      <w:r>
        <w:t xml:space="preserve"> gained which shows a major vulnerability in the system.</w:t>
      </w:r>
    </w:p>
    <w:p w14:paraId="7D41FE10" w14:textId="75B08D31" w:rsidR="00A70055" w:rsidRDefault="00A70055" w:rsidP="00A70055">
      <w:pPr>
        <w:pStyle w:val="Heading3"/>
      </w:pPr>
      <w:bookmarkStart w:id="72" w:name="_Toc165928919"/>
      <w:r>
        <w:t>B.4.3 Scenario Assessment</w:t>
      </w:r>
      <w:bookmarkEnd w:id="72"/>
    </w:p>
    <w:p w14:paraId="516D37BD" w14:textId="37A978DC" w:rsidR="00E44C1F" w:rsidRDefault="00E44C1F" w:rsidP="00E44C1F">
      <w:r>
        <w:t xml:space="preserve">Buffer Overflow attacks on the clinic where an attacker could input excess data and exploit it by sending overwhelming input could lead to affecting the memory capacity of the application. This could lead to a possible system crash and data loss and manipulation disrupting the services of the clinic. This leads to a direct violation of the cybersecurity tenets: availability, </w:t>
      </w:r>
      <w:proofErr w:type="gramStart"/>
      <w:r>
        <w:t>integrity</w:t>
      </w:r>
      <w:proofErr w:type="gramEnd"/>
      <w:r>
        <w:t xml:space="preserve"> and confidentiality.</w:t>
      </w:r>
    </w:p>
    <w:p w14:paraId="16BCECE4" w14:textId="7D5D71C1" w:rsidR="00E44C1F" w:rsidRPr="00E44C1F" w:rsidRDefault="00E44C1F" w:rsidP="00E44C1F">
      <w:r>
        <w:lastRenderedPageBreak/>
        <w:t xml:space="preserve">Command injection attacks on the clinic’s web application where an attacker may inject commands into input fields may lead to exposure of the directory files and OS details of the clinic’s web application. This would lead to a data breach and the attacker could even manipulate the data and gain complete access to the root. This leads to a direct violation </w:t>
      </w:r>
      <w:proofErr w:type="gramStart"/>
      <w:r>
        <w:t>of:</w:t>
      </w:r>
      <w:proofErr w:type="gramEnd"/>
      <w:r w:rsidRPr="00E44C1F">
        <w:rPr>
          <w:b/>
          <w:bCs/>
        </w:rPr>
        <w:t xml:space="preserve"> confidentiality</w:t>
      </w:r>
      <w:r>
        <w:rPr>
          <w:b/>
          <w:bCs/>
        </w:rPr>
        <w:t xml:space="preserve">, </w:t>
      </w:r>
      <w:r w:rsidRPr="00E44C1F">
        <w:rPr>
          <w:b/>
          <w:bCs/>
        </w:rPr>
        <w:t>availability</w:t>
      </w:r>
      <w:r w:rsidRPr="00E44C1F">
        <w:rPr>
          <w:b/>
          <w:bCs/>
        </w:rPr>
        <w:t xml:space="preserve"> and integrity</w:t>
      </w:r>
      <w:r>
        <w:t xml:space="preserve"> principles. </w:t>
      </w:r>
    </w:p>
    <w:p w14:paraId="0A84F1B0" w14:textId="03253FAC" w:rsidR="00613B20" w:rsidRDefault="00613B20" w:rsidP="00D60BA9">
      <w:pPr>
        <w:pStyle w:val="Heading2"/>
      </w:pPr>
      <w:bookmarkStart w:id="73" w:name="_Toc165928920"/>
      <w:r>
        <w:t>B.5 Cryptanalysis Attack</w:t>
      </w:r>
      <w:bookmarkEnd w:id="73"/>
    </w:p>
    <w:p w14:paraId="085EA06A" w14:textId="4A1EBCF2" w:rsidR="00B2586B" w:rsidRPr="00B2586B" w:rsidRDefault="00B2586B" w:rsidP="0083245C">
      <w:pPr>
        <w:pStyle w:val="Heading3"/>
      </w:pPr>
      <w:bookmarkStart w:id="74" w:name="_Toc165928921"/>
      <w:r>
        <w:t>B.5.1 Cryptanalysis</w:t>
      </w:r>
      <w:bookmarkEnd w:id="74"/>
    </w:p>
    <w:p w14:paraId="20A3E0FA" w14:textId="12411A65" w:rsidR="003359BA" w:rsidRDefault="003359BA" w:rsidP="004B48E0">
      <w:r>
        <w:t>We can demonstrate a cryptanalysis attack from this challenge using the security shepherd tool.</w:t>
      </w:r>
    </w:p>
    <w:p w14:paraId="52685529" w14:textId="77777777" w:rsidR="003359BA" w:rsidRDefault="00B00880" w:rsidP="003359BA">
      <w:pPr>
        <w:keepNext/>
      </w:pPr>
      <w:r w:rsidRPr="00B00880">
        <w:rPr>
          <w:noProof/>
        </w:rPr>
        <w:drawing>
          <wp:inline distT="0" distB="0" distL="0" distR="0" wp14:anchorId="757F3137" wp14:editId="4A5E5455">
            <wp:extent cx="5943600" cy="2110105"/>
            <wp:effectExtent l="0" t="0" r="0" b="4445"/>
            <wp:docPr id="2427530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753089" name="Picture 1" descr="A screenshot of a computer&#10;&#10;Description automatically generated"/>
                    <pic:cNvPicPr/>
                  </pic:nvPicPr>
                  <pic:blipFill>
                    <a:blip r:embed="rId50"/>
                    <a:stretch>
                      <a:fillRect/>
                    </a:stretch>
                  </pic:blipFill>
                  <pic:spPr>
                    <a:xfrm>
                      <a:off x="0" y="0"/>
                      <a:ext cx="5943600" cy="2110105"/>
                    </a:xfrm>
                    <a:prstGeom prst="rect">
                      <a:avLst/>
                    </a:prstGeom>
                  </pic:spPr>
                </pic:pic>
              </a:graphicData>
            </a:graphic>
          </wp:inline>
        </w:drawing>
      </w:r>
    </w:p>
    <w:p w14:paraId="1FEF09C9" w14:textId="59F6FF92" w:rsidR="00B00880" w:rsidRDefault="003359BA" w:rsidP="003359BA">
      <w:pPr>
        <w:pStyle w:val="Caption"/>
        <w:jc w:val="center"/>
      </w:pPr>
      <w:bookmarkStart w:id="75" w:name="_Toc165928704"/>
      <w:r>
        <w:t xml:space="preserve">Figure </w:t>
      </w:r>
      <w:r>
        <w:fldChar w:fldCharType="begin"/>
      </w:r>
      <w:r>
        <w:instrText xml:space="preserve"> SEQ Figure \* ARABIC </w:instrText>
      </w:r>
      <w:r>
        <w:fldChar w:fldCharType="separate"/>
      </w:r>
      <w:r w:rsidR="00CE3E44">
        <w:rPr>
          <w:noProof/>
        </w:rPr>
        <w:t>33</w:t>
      </w:r>
      <w:r>
        <w:fldChar w:fldCharType="end"/>
      </w:r>
      <w:r>
        <w:t xml:space="preserve">: Cryptanalysis </w:t>
      </w:r>
      <w:proofErr w:type="gramStart"/>
      <w:r>
        <w:t>challenge</w:t>
      </w:r>
      <w:bookmarkEnd w:id="75"/>
      <w:proofErr w:type="gramEnd"/>
    </w:p>
    <w:p w14:paraId="6A56309C" w14:textId="01277976" w:rsidR="003359BA" w:rsidRPr="003359BA" w:rsidRDefault="003359BA" w:rsidP="003359BA">
      <w:r>
        <w:t>From the given ciphered text, we can use external tools such as:</w:t>
      </w:r>
      <w:r w:rsidRPr="003359BA">
        <w:t xml:space="preserve"> </w:t>
      </w:r>
      <w:r>
        <w:t xml:space="preserve"> </w:t>
      </w:r>
      <w:hyperlink r:id="rId51" w:history="1">
        <w:r w:rsidRPr="003359BA">
          <w:rPr>
            <w:rStyle w:val="Hyperlink"/>
          </w:rPr>
          <w:t>https://raw.org/tool/caesar-cipher/</w:t>
        </w:r>
      </w:hyperlink>
      <w:r>
        <w:t xml:space="preserve"> to decrypt the ciphered text as shown below.</w:t>
      </w:r>
    </w:p>
    <w:p w14:paraId="7F3661F8" w14:textId="77777777" w:rsidR="003359BA" w:rsidRDefault="00B00880" w:rsidP="003359BA">
      <w:pPr>
        <w:keepNext/>
        <w:jc w:val="center"/>
      </w:pPr>
      <w:r w:rsidRPr="00B00880">
        <w:rPr>
          <w:noProof/>
        </w:rPr>
        <w:lastRenderedPageBreak/>
        <w:drawing>
          <wp:inline distT="0" distB="0" distL="0" distR="0" wp14:anchorId="1083B362" wp14:editId="05D90250">
            <wp:extent cx="5019675" cy="4368619"/>
            <wp:effectExtent l="0" t="0" r="0" b="0"/>
            <wp:docPr id="894331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31308" name="Picture 1" descr="A screenshot of a computer&#10;&#10;Description automatically generated"/>
                    <pic:cNvPicPr/>
                  </pic:nvPicPr>
                  <pic:blipFill>
                    <a:blip r:embed="rId52"/>
                    <a:stretch>
                      <a:fillRect/>
                    </a:stretch>
                  </pic:blipFill>
                  <pic:spPr>
                    <a:xfrm>
                      <a:off x="0" y="0"/>
                      <a:ext cx="5023430" cy="4371887"/>
                    </a:xfrm>
                    <a:prstGeom prst="rect">
                      <a:avLst/>
                    </a:prstGeom>
                  </pic:spPr>
                </pic:pic>
              </a:graphicData>
            </a:graphic>
          </wp:inline>
        </w:drawing>
      </w:r>
    </w:p>
    <w:p w14:paraId="052EA33F" w14:textId="4D25FC8F" w:rsidR="00B00880" w:rsidRDefault="003359BA" w:rsidP="003359BA">
      <w:pPr>
        <w:pStyle w:val="Caption"/>
        <w:jc w:val="center"/>
      </w:pPr>
      <w:bookmarkStart w:id="76" w:name="_Toc165928705"/>
      <w:r>
        <w:t xml:space="preserve">Figure </w:t>
      </w:r>
      <w:r>
        <w:fldChar w:fldCharType="begin"/>
      </w:r>
      <w:r>
        <w:instrText xml:space="preserve"> SEQ Figure \* ARABIC </w:instrText>
      </w:r>
      <w:r>
        <w:fldChar w:fldCharType="separate"/>
      </w:r>
      <w:r w:rsidR="00CE3E44">
        <w:rPr>
          <w:noProof/>
        </w:rPr>
        <w:t>34</w:t>
      </w:r>
      <w:r>
        <w:fldChar w:fldCharType="end"/>
      </w:r>
      <w:r>
        <w:t xml:space="preserve">: External tool for </w:t>
      </w:r>
      <w:proofErr w:type="gramStart"/>
      <w:r>
        <w:t>decryption</w:t>
      </w:r>
      <w:bookmarkEnd w:id="76"/>
      <w:proofErr w:type="gramEnd"/>
    </w:p>
    <w:p w14:paraId="36D9BAB1" w14:textId="7EE3610E" w:rsidR="00B00880" w:rsidRDefault="003359BA" w:rsidP="004B48E0">
      <w:r>
        <w:t xml:space="preserve">By selecting different keys, we can arrive with the decrypted message. In this by choosing the key as 21, it said that </w:t>
      </w:r>
      <w:r w:rsidR="00D60BA9">
        <w:t>the</w:t>
      </w:r>
      <w:r>
        <w:t xml:space="preserve"> result key is given in the next line so then the next line could be attempted to decrypt as shown below.</w:t>
      </w:r>
    </w:p>
    <w:p w14:paraId="21DE6F53" w14:textId="007206BD" w:rsidR="00B00880" w:rsidRDefault="003359BA" w:rsidP="004B48E0">
      <w:r w:rsidRPr="003359BA">
        <w:rPr>
          <w:noProof/>
        </w:rPr>
        <w:drawing>
          <wp:inline distT="0" distB="0" distL="0" distR="0" wp14:anchorId="31791E2F" wp14:editId="2F43F360">
            <wp:extent cx="5943600" cy="2075815"/>
            <wp:effectExtent l="0" t="0" r="0" b="635"/>
            <wp:docPr id="7943004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300470" name="Picture 1" descr="A screenshot of a computer&#10;&#10;Description automatically generated"/>
                    <pic:cNvPicPr/>
                  </pic:nvPicPr>
                  <pic:blipFill>
                    <a:blip r:embed="rId53"/>
                    <a:stretch>
                      <a:fillRect/>
                    </a:stretch>
                  </pic:blipFill>
                  <pic:spPr>
                    <a:xfrm>
                      <a:off x="0" y="0"/>
                      <a:ext cx="5943600" cy="2075815"/>
                    </a:xfrm>
                    <a:prstGeom prst="rect">
                      <a:avLst/>
                    </a:prstGeom>
                  </pic:spPr>
                </pic:pic>
              </a:graphicData>
            </a:graphic>
          </wp:inline>
        </w:drawing>
      </w:r>
    </w:p>
    <w:p w14:paraId="0FE4559E" w14:textId="3E7C439D" w:rsidR="003359BA" w:rsidRDefault="003359BA" w:rsidP="004B48E0">
      <w:r>
        <w:lastRenderedPageBreak/>
        <w:t>By selecting ‘guess’, it seemed to give a meaningful string which could be used in the next step to see if it is the result key.</w:t>
      </w:r>
    </w:p>
    <w:p w14:paraId="61461BEA" w14:textId="77777777" w:rsidR="003359BA" w:rsidRDefault="00B00880" w:rsidP="003359BA">
      <w:pPr>
        <w:keepNext/>
      </w:pPr>
      <w:r>
        <w:rPr>
          <w:noProof/>
        </w:rPr>
        <mc:AlternateContent>
          <mc:Choice Requires="wps">
            <w:drawing>
              <wp:anchor distT="0" distB="0" distL="114300" distR="114300" simplePos="0" relativeHeight="251659264" behindDoc="0" locked="0" layoutInCell="1" allowOverlap="1" wp14:anchorId="3AF3D66D" wp14:editId="52FDA903">
                <wp:simplePos x="0" y="0"/>
                <wp:positionH relativeFrom="column">
                  <wp:posOffset>2390775</wp:posOffset>
                </wp:positionH>
                <wp:positionV relativeFrom="paragraph">
                  <wp:posOffset>982345</wp:posOffset>
                </wp:positionV>
                <wp:extent cx="2266950" cy="219075"/>
                <wp:effectExtent l="19050" t="19050" r="19050" b="28575"/>
                <wp:wrapNone/>
                <wp:docPr id="623331937" name="Rectangle 2"/>
                <wp:cNvGraphicFramePr/>
                <a:graphic xmlns:a="http://schemas.openxmlformats.org/drawingml/2006/main">
                  <a:graphicData uri="http://schemas.microsoft.com/office/word/2010/wordprocessingShape">
                    <wps:wsp>
                      <wps:cNvSpPr/>
                      <wps:spPr>
                        <a:xfrm>
                          <a:off x="0" y="0"/>
                          <a:ext cx="2266950" cy="21907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CDB2F1" id="Rectangle 2" o:spid="_x0000_s1026" style="position:absolute;margin-left:188.25pt;margin-top:77.35pt;width:178.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" filled="f" strokecolor="red" strokeweight="2.25pt"/>
            </w:pict>
          </mc:Fallback>
        </mc:AlternateContent>
      </w:r>
      <w:r w:rsidRPr="00B00880">
        <w:rPr>
          <w:noProof/>
        </w:rPr>
        <w:drawing>
          <wp:inline distT="0" distB="0" distL="0" distR="0" wp14:anchorId="651CED53" wp14:editId="4CF823EA">
            <wp:extent cx="6272965" cy="2914650"/>
            <wp:effectExtent l="0" t="0" r="0" b="0"/>
            <wp:docPr id="11542068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06813" name="Picture 1" descr="A screenshot of a computer&#10;&#10;Description automatically generated"/>
                    <pic:cNvPicPr/>
                  </pic:nvPicPr>
                  <pic:blipFill>
                    <a:blip r:embed="rId54"/>
                    <a:stretch>
                      <a:fillRect/>
                    </a:stretch>
                  </pic:blipFill>
                  <pic:spPr>
                    <a:xfrm>
                      <a:off x="0" y="0"/>
                      <a:ext cx="6273564" cy="2914928"/>
                    </a:xfrm>
                    <a:prstGeom prst="rect">
                      <a:avLst/>
                    </a:prstGeom>
                  </pic:spPr>
                </pic:pic>
              </a:graphicData>
            </a:graphic>
          </wp:inline>
        </w:drawing>
      </w:r>
    </w:p>
    <w:p w14:paraId="22E63966" w14:textId="63CCEAE1" w:rsidR="00B00880" w:rsidRPr="004B48E0" w:rsidRDefault="003359BA" w:rsidP="003359BA">
      <w:pPr>
        <w:pStyle w:val="Caption"/>
        <w:jc w:val="center"/>
      </w:pPr>
      <w:bookmarkStart w:id="77" w:name="_Toc165928706"/>
      <w:r>
        <w:t xml:space="preserve">Figure </w:t>
      </w:r>
      <w:r>
        <w:fldChar w:fldCharType="begin"/>
      </w:r>
      <w:r>
        <w:instrText xml:space="preserve"> SEQ Figure \* ARABIC </w:instrText>
      </w:r>
      <w:r>
        <w:fldChar w:fldCharType="separate"/>
      </w:r>
      <w:r w:rsidR="00CE3E44">
        <w:rPr>
          <w:noProof/>
        </w:rPr>
        <w:t>35</w:t>
      </w:r>
      <w:r>
        <w:fldChar w:fldCharType="end"/>
      </w:r>
      <w:r>
        <w:t xml:space="preserve">: Result </w:t>
      </w:r>
      <w:proofErr w:type="gramStart"/>
      <w:r>
        <w:t>key</w:t>
      </w:r>
      <w:bookmarkEnd w:id="77"/>
      <w:proofErr w:type="gramEnd"/>
    </w:p>
    <w:p w14:paraId="06239EF4" w14:textId="30EFF86B" w:rsidR="00004A88" w:rsidRDefault="003359BA">
      <w:r>
        <w:t xml:space="preserve">The result key was successfully figured through using an external tool such as shown in the above illustrations. Therefore, if we apply the same concept to a real-world scenario where encrypted usernames and passwords are stored and retrieved through SQL injections and data gathering phases then we could decrypt the password using </w:t>
      </w:r>
      <w:r w:rsidR="00D60BA9">
        <w:t xml:space="preserve">an </w:t>
      </w:r>
      <w:r>
        <w:t>external tool. Such an example is shown below.</w:t>
      </w:r>
    </w:p>
    <w:p w14:paraId="706F4BAA" w14:textId="02563186" w:rsidR="00004A88" w:rsidRDefault="00004A88" w:rsidP="00004A88">
      <w:pPr>
        <w:pStyle w:val="ListParagraph"/>
        <w:numPr>
          <w:ilvl w:val="0"/>
          <w:numId w:val="11"/>
        </w:numPr>
      </w:pPr>
      <w:r>
        <w:t>Encrypted password retrieved – ‘</w:t>
      </w:r>
      <w:proofErr w:type="spellStart"/>
      <w:proofErr w:type="gramStart"/>
      <w:r w:rsidRPr="00004A88">
        <w:t>cnffjbeq</w:t>
      </w:r>
      <w:proofErr w:type="spellEnd"/>
      <w:proofErr w:type="gramEnd"/>
      <w:r>
        <w:t>’’</w:t>
      </w:r>
    </w:p>
    <w:p w14:paraId="0A8DB86F" w14:textId="77777777" w:rsidR="00004A88" w:rsidRDefault="00004A88" w:rsidP="00004A88">
      <w:pPr>
        <w:keepNext/>
        <w:jc w:val="center"/>
      </w:pPr>
      <w:r w:rsidRPr="00004A88">
        <w:rPr>
          <w:noProof/>
        </w:rPr>
        <w:lastRenderedPageBreak/>
        <w:drawing>
          <wp:inline distT="0" distB="0" distL="0" distR="0" wp14:anchorId="5F39B117" wp14:editId="434BBB5D">
            <wp:extent cx="4267570" cy="2255715"/>
            <wp:effectExtent l="0" t="0" r="0" b="0"/>
            <wp:docPr id="14146547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54740" name="Picture 1" descr="A screenshot of a computer&#10;&#10;Description automatically generated"/>
                    <pic:cNvPicPr/>
                  </pic:nvPicPr>
                  <pic:blipFill>
                    <a:blip r:embed="rId55"/>
                    <a:stretch>
                      <a:fillRect/>
                    </a:stretch>
                  </pic:blipFill>
                  <pic:spPr>
                    <a:xfrm>
                      <a:off x="0" y="0"/>
                      <a:ext cx="4267570" cy="2255715"/>
                    </a:xfrm>
                    <a:prstGeom prst="rect">
                      <a:avLst/>
                    </a:prstGeom>
                  </pic:spPr>
                </pic:pic>
              </a:graphicData>
            </a:graphic>
          </wp:inline>
        </w:drawing>
      </w:r>
    </w:p>
    <w:p w14:paraId="13AC1516" w14:textId="7A3111F6" w:rsidR="00004A88" w:rsidRDefault="00004A88" w:rsidP="00004A88">
      <w:pPr>
        <w:pStyle w:val="Caption"/>
        <w:jc w:val="center"/>
      </w:pPr>
      <w:bookmarkStart w:id="78" w:name="_Toc165928707"/>
      <w:r>
        <w:t xml:space="preserve">Figure </w:t>
      </w:r>
      <w:r>
        <w:fldChar w:fldCharType="begin"/>
      </w:r>
      <w:r>
        <w:instrText xml:space="preserve"> SEQ Figure \* ARABIC </w:instrText>
      </w:r>
      <w:r>
        <w:fldChar w:fldCharType="separate"/>
      </w:r>
      <w:r w:rsidR="00CE3E44">
        <w:rPr>
          <w:noProof/>
        </w:rPr>
        <w:t>36</w:t>
      </w:r>
      <w:r>
        <w:fldChar w:fldCharType="end"/>
      </w:r>
      <w:r>
        <w:t xml:space="preserve">: Decrypting a </w:t>
      </w:r>
      <w:proofErr w:type="gramStart"/>
      <w:r>
        <w:t>password</w:t>
      </w:r>
      <w:bookmarkEnd w:id="78"/>
      <w:proofErr w:type="gramEnd"/>
    </w:p>
    <w:p w14:paraId="25545887" w14:textId="6FCFB39E" w:rsidR="00004A88" w:rsidRDefault="00004A88" w:rsidP="00004A88">
      <w:r>
        <w:t xml:space="preserve">This shows a means by which cryptanalysis attacks can be conducted and passwords can be retrieved via deciphering </w:t>
      </w:r>
      <w:r w:rsidR="00D60BA9">
        <w:t>the encrypted stored credential</w:t>
      </w:r>
      <w:r>
        <w:t>.</w:t>
      </w:r>
    </w:p>
    <w:p w14:paraId="6AA14E1C" w14:textId="28E65986" w:rsidR="00F57D7E" w:rsidRDefault="00F57D7E" w:rsidP="00D60BA9">
      <w:pPr>
        <w:pStyle w:val="Heading3"/>
      </w:pPr>
      <w:bookmarkStart w:id="79" w:name="_Toc165928922"/>
      <w:r>
        <w:t>B.5.1 Scenario Assessment</w:t>
      </w:r>
      <w:bookmarkEnd w:id="79"/>
    </w:p>
    <w:p w14:paraId="335FDCB9" w14:textId="2E461C41" w:rsidR="00E44037" w:rsidRDefault="00E44037" w:rsidP="00004A88">
      <w:r>
        <w:t xml:space="preserve">An attacker that gains encrypted details from the clinic’s web application during the reconnaissance phase could potentially attempt to exploit such encrypted details and credentials. </w:t>
      </w:r>
      <w:r w:rsidR="00275889">
        <w:t>Successful</w:t>
      </w:r>
      <w:r>
        <w:t xml:space="preserve"> decryption methodologies and techniques such as using an external tool could </w:t>
      </w:r>
      <w:r>
        <w:t>compromise confidentiality and lead to data breach of patients using the decrypted credentials.</w:t>
      </w:r>
    </w:p>
    <w:p w14:paraId="26250310" w14:textId="311E0AC9" w:rsidR="00F57D7E" w:rsidRPr="00004A88" w:rsidRDefault="00F57D7E" w:rsidP="00004A88">
      <w:r>
        <w:t xml:space="preserve">This violates the </w:t>
      </w:r>
      <w:r w:rsidR="0081410B" w:rsidRPr="00BD3368">
        <w:rPr>
          <w:b/>
          <w:bCs/>
        </w:rPr>
        <w:t>confidentiality</w:t>
      </w:r>
      <w:r w:rsidR="0081410B">
        <w:t xml:space="preserve"> </w:t>
      </w:r>
      <w:r w:rsidR="00F7780A">
        <w:t>tenet</w:t>
      </w:r>
      <w:r w:rsidR="0081410B">
        <w:t xml:space="preserve"> of the CIA triad </w:t>
      </w:r>
      <w:r w:rsidR="00035C64">
        <w:t>as the attacker could gain unauthorized access via the decrypted data gathered.</w:t>
      </w:r>
    </w:p>
    <w:p w14:paraId="68FB85D7" w14:textId="77777777" w:rsidR="00B95556" w:rsidRDefault="00B95556">
      <w:pPr>
        <w:spacing w:line="259" w:lineRule="auto"/>
        <w:jc w:val="left"/>
      </w:pPr>
      <w:r>
        <w:br w:type="page"/>
      </w:r>
    </w:p>
    <w:p w14:paraId="20AD111D" w14:textId="14C1C6FD" w:rsidR="00DC4E86" w:rsidRDefault="00DC4E86" w:rsidP="00D60BA9">
      <w:pPr>
        <w:pStyle w:val="Heading1"/>
      </w:pPr>
      <w:bookmarkStart w:id="80" w:name="_Toc165928923"/>
      <w:r>
        <w:lastRenderedPageBreak/>
        <w:t>PART C – CLIENT-SIDE EXPLOITS</w:t>
      </w:r>
      <w:bookmarkEnd w:id="80"/>
    </w:p>
    <w:p w14:paraId="7A4B89FB" w14:textId="6F568F11" w:rsidR="00DC4E86" w:rsidRDefault="007237AD" w:rsidP="00D60BA9">
      <w:pPr>
        <w:pStyle w:val="Heading2"/>
      </w:pPr>
      <w:bookmarkStart w:id="81" w:name="_Toc165928924"/>
      <w:r>
        <w:t>C.1 Man in the Middle Attack (</w:t>
      </w:r>
      <w:proofErr w:type="spellStart"/>
      <w:r>
        <w:t>MiTM</w:t>
      </w:r>
      <w:proofErr w:type="spellEnd"/>
      <w:r>
        <w:t>)</w:t>
      </w:r>
      <w:bookmarkEnd w:id="81"/>
    </w:p>
    <w:p w14:paraId="324793E6" w14:textId="01EF1FD8" w:rsidR="00D60BA9" w:rsidRDefault="00D60BA9" w:rsidP="00D60BA9">
      <w:pPr>
        <w:pStyle w:val="Heading3"/>
      </w:pPr>
      <w:bookmarkStart w:id="82" w:name="_Toc165928925"/>
      <w:r>
        <w:t>C.1.1 Ettercap</w:t>
      </w:r>
      <w:bookmarkEnd w:id="82"/>
    </w:p>
    <w:p w14:paraId="3F644E56" w14:textId="77777777" w:rsidR="0065166D" w:rsidRDefault="00775FCF" w:rsidP="0065166D">
      <w:pPr>
        <w:keepNext/>
      </w:pPr>
      <w:r w:rsidRPr="00775FCF">
        <w:rPr>
          <w:noProof/>
        </w:rPr>
        <w:drawing>
          <wp:inline distT="0" distB="0" distL="0" distR="0" wp14:anchorId="724A69C2" wp14:editId="5C3F7991">
            <wp:extent cx="5943600" cy="4558030"/>
            <wp:effectExtent l="0" t="0" r="0" b="0"/>
            <wp:docPr id="1035472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472499" name=""/>
                    <pic:cNvPicPr/>
                  </pic:nvPicPr>
                  <pic:blipFill>
                    <a:blip r:embed="rId56"/>
                    <a:stretch>
                      <a:fillRect/>
                    </a:stretch>
                  </pic:blipFill>
                  <pic:spPr>
                    <a:xfrm>
                      <a:off x="0" y="0"/>
                      <a:ext cx="5943600" cy="4558030"/>
                    </a:xfrm>
                    <a:prstGeom prst="rect">
                      <a:avLst/>
                    </a:prstGeom>
                  </pic:spPr>
                </pic:pic>
              </a:graphicData>
            </a:graphic>
          </wp:inline>
        </w:drawing>
      </w:r>
    </w:p>
    <w:p w14:paraId="7C9D0A34" w14:textId="3B1B1D81" w:rsidR="00775FCF" w:rsidRDefault="0065166D" w:rsidP="00694A96">
      <w:pPr>
        <w:pStyle w:val="Caption"/>
        <w:jc w:val="center"/>
      </w:pPr>
      <w:bookmarkStart w:id="83" w:name="_Toc165928708"/>
      <w:r>
        <w:t xml:space="preserve">Figure </w:t>
      </w:r>
      <w:r>
        <w:fldChar w:fldCharType="begin"/>
      </w:r>
      <w:r>
        <w:instrText xml:space="preserve"> SEQ Figure \* ARABIC </w:instrText>
      </w:r>
      <w:r>
        <w:fldChar w:fldCharType="separate"/>
      </w:r>
      <w:r w:rsidR="00CE3E44">
        <w:rPr>
          <w:noProof/>
        </w:rPr>
        <w:t>37</w:t>
      </w:r>
      <w:r>
        <w:fldChar w:fldCharType="end"/>
      </w:r>
      <w:r>
        <w:t>: Target application (</w:t>
      </w:r>
      <w:proofErr w:type="spellStart"/>
      <w:r>
        <w:t>MiTM</w:t>
      </w:r>
      <w:proofErr w:type="spellEnd"/>
      <w:r>
        <w:t>)</w:t>
      </w:r>
      <w:bookmarkEnd w:id="83"/>
    </w:p>
    <w:p w14:paraId="0B5440D4" w14:textId="77777777" w:rsidR="0065166D" w:rsidRDefault="00775FCF" w:rsidP="0065166D">
      <w:pPr>
        <w:keepNext/>
      </w:pPr>
      <w:r w:rsidRPr="00775FCF">
        <w:rPr>
          <w:noProof/>
        </w:rPr>
        <w:lastRenderedPageBreak/>
        <w:drawing>
          <wp:inline distT="0" distB="0" distL="0" distR="0" wp14:anchorId="4192BCEB" wp14:editId="58FD3F50">
            <wp:extent cx="5943600" cy="3930015"/>
            <wp:effectExtent l="0" t="0" r="0" b="0"/>
            <wp:docPr id="680974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974482" name=""/>
                    <pic:cNvPicPr/>
                  </pic:nvPicPr>
                  <pic:blipFill>
                    <a:blip r:embed="rId57"/>
                    <a:stretch>
                      <a:fillRect/>
                    </a:stretch>
                  </pic:blipFill>
                  <pic:spPr>
                    <a:xfrm>
                      <a:off x="0" y="0"/>
                      <a:ext cx="5943600" cy="3930015"/>
                    </a:xfrm>
                    <a:prstGeom prst="rect">
                      <a:avLst/>
                    </a:prstGeom>
                  </pic:spPr>
                </pic:pic>
              </a:graphicData>
            </a:graphic>
          </wp:inline>
        </w:drawing>
      </w:r>
    </w:p>
    <w:p w14:paraId="564EE71A" w14:textId="799D9F34" w:rsidR="00775FCF" w:rsidRDefault="0065166D" w:rsidP="0065166D">
      <w:pPr>
        <w:pStyle w:val="Caption"/>
        <w:jc w:val="center"/>
      </w:pPr>
      <w:bookmarkStart w:id="84" w:name="_Toc165928709"/>
      <w:r>
        <w:t xml:space="preserve">Figure </w:t>
      </w:r>
      <w:r>
        <w:fldChar w:fldCharType="begin"/>
      </w:r>
      <w:r>
        <w:instrText xml:space="preserve"> SEQ Figure \* ARABIC </w:instrText>
      </w:r>
      <w:r>
        <w:fldChar w:fldCharType="separate"/>
      </w:r>
      <w:r w:rsidR="00CE3E44">
        <w:rPr>
          <w:noProof/>
        </w:rPr>
        <w:t>38</w:t>
      </w:r>
      <w:r>
        <w:fldChar w:fldCharType="end"/>
      </w:r>
      <w:r>
        <w:t xml:space="preserve">: Logging in as </w:t>
      </w:r>
      <w:proofErr w:type="gramStart"/>
      <w:r>
        <w:t>admin</w:t>
      </w:r>
      <w:bookmarkEnd w:id="84"/>
      <w:proofErr w:type="gramEnd"/>
    </w:p>
    <w:p w14:paraId="7467FF1C" w14:textId="7D9E164B" w:rsidR="0065166D" w:rsidRDefault="0065166D" w:rsidP="0065166D">
      <w:r>
        <w:t xml:space="preserve">By using Ettercap while logging in, an attacker may be able to intercept the login information that was used. In this case, an admin was logged in and Ettercap was </w:t>
      </w:r>
      <w:proofErr w:type="gramStart"/>
      <w:r>
        <w:t>setup</w:t>
      </w:r>
      <w:proofErr w:type="gramEnd"/>
      <w:r>
        <w:t xml:space="preserve"> to capture this information. </w:t>
      </w:r>
    </w:p>
    <w:p w14:paraId="5E3629EB" w14:textId="512D8233" w:rsidR="0065166D" w:rsidRDefault="0065166D" w:rsidP="0065166D">
      <w:pPr>
        <w:pStyle w:val="ListParagraph"/>
        <w:numPr>
          <w:ilvl w:val="0"/>
          <w:numId w:val="11"/>
        </w:numPr>
      </w:pPr>
      <w:r>
        <w:t>Target 1 was set to the vulnerable server: 192.168.56.101 (OWASP machine)</w:t>
      </w:r>
    </w:p>
    <w:p w14:paraId="7E4D2D49" w14:textId="19A07310" w:rsidR="0065166D" w:rsidRDefault="0065166D" w:rsidP="0065166D">
      <w:pPr>
        <w:pStyle w:val="ListParagraph"/>
        <w:numPr>
          <w:ilvl w:val="0"/>
          <w:numId w:val="11"/>
        </w:numPr>
      </w:pPr>
      <w:r>
        <w:t>Target 2 was set to the vulnerable client: 192.168.56.102 (Windows)</w:t>
      </w:r>
    </w:p>
    <w:p w14:paraId="0E2588D1" w14:textId="03E24C1F" w:rsidR="0065166D" w:rsidRPr="0065166D" w:rsidRDefault="0065166D" w:rsidP="0065166D">
      <w:r>
        <w:t>Below illustration</w:t>
      </w:r>
      <w:r w:rsidR="007A3C54">
        <w:t>s</w:t>
      </w:r>
      <w:r>
        <w:t xml:space="preserve"> </w:t>
      </w:r>
      <w:r w:rsidR="00694A96">
        <w:t>show</w:t>
      </w:r>
      <w:r>
        <w:t xml:space="preserve"> the</w:t>
      </w:r>
      <w:r w:rsidR="007A3C54">
        <w:t xml:space="preserve"> setup and</w:t>
      </w:r>
      <w:r>
        <w:t xml:space="preserve"> results of the login request via Ettercap.</w:t>
      </w:r>
    </w:p>
    <w:p w14:paraId="64502198" w14:textId="77777777" w:rsidR="0065166D" w:rsidRDefault="00775FCF" w:rsidP="0065166D">
      <w:pPr>
        <w:keepNext/>
        <w:jc w:val="center"/>
      </w:pPr>
      <w:r w:rsidRPr="00775FCF">
        <w:rPr>
          <w:noProof/>
        </w:rPr>
        <w:lastRenderedPageBreak/>
        <w:drawing>
          <wp:inline distT="0" distB="0" distL="0" distR="0" wp14:anchorId="554AC66D" wp14:editId="50B7F01A">
            <wp:extent cx="5239910" cy="3535820"/>
            <wp:effectExtent l="0" t="0" r="0" b="7620"/>
            <wp:docPr id="13694469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6912" name="Picture 1" descr="A screenshot of a computer&#10;&#10;Description automatically generated"/>
                    <pic:cNvPicPr/>
                  </pic:nvPicPr>
                  <pic:blipFill>
                    <a:blip r:embed="rId58"/>
                    <a:stretch>
                      <a:fillRect/>
                    </a:stretch>
                  </pic:blipFill>
                  <pic:spPr>
                    <a:xfrm>
                      <a:off x="0" y="0"/>
                      <a:ext cx="5249631" cy="3542380"/>
                    </a:xfrm>
                    <a:prstGeom prst="rect">
                      <a:avLst/>
                    </a:prstGeom>
                  </pic:spPr>
                </pic:pic>
              </a:graphicData>
            </a:graphic>
          </wp:inline>
        </w:drawing>
      </w:r>
    </w:p>
    <w:p w14:paraId="5792239E" w14:textId="3B2746D6" w:rsidR="00775FCF" w:rsidRDefault="0065166D" w:rsidP="0065166D">
      <w:pPr>
        <w:pStyle w:val="Caption"/>
        <w:jc w:val="center"/>
      </w:pPr>
      <w:bookmarkStart w:id="85" w:name="_Toc165928710"/>
      <w:r>
        <w:t xml:space="preserve">Figure </w:t>
      </w:r>
      <w:r>
        <w:fldChar w:fldCharType="begin"/>
      </w:r>
      <w:r>
        <w:instrText xml:space="preserve"> SEQ Figure \* ARABIC </w:instrText>
      </w:r>
      <w:r>
        <w:fldChar w:fldCharType="separate"/>
      </w:r>
      <w:r w:rsidR="00CE3E44">
        <w:rPr>
          <w:noProof/>
        </w:rPr>
        <w:t>39</w:t>
      </w:r>
      <w:r>
        <w:fldChar w:fldCharType="end"/>
      </w:r>
      <w:r>
        <w:t xml:space="preserve">: Ettercap </w:t>
      </w:r>
      <w:proofErr w:type="gramStart"/>
      <w:r w:rsidR="007A3C54">
        <w:t>setup</w:t>
      </w:r>
      <w:bookmarkEnd w:id="85"/>
      <w:proofErr w:type="gramEnd"/>
    </w:p>
    <w:p w14:paraId="060D71A1" w14:textId="77777777" w:rsidR="007A3C54" w:rsidRDefault="00775FCF" w:rsidP="007A3C54">
      <w:pPr>
        <w:keepNext/>
        <w:jc w:val="center"/>
      </w:pPr>
      <w:r w:rsidRPr="00775FCF">
        <w:rPr>
          <w:noProof/>
        </w:rPr>
        <w:drawing>
          <wp:inline distT="0" distB="0" distL="0" distR="0" wp14:anchorId="0B41AFEF" wp14:editId="57C8AF14">
            <wp:extent cx="4794636" cy="3761432"/>
            <wp:effectExtent l="0" t="0" r="6350" b="0"/>
            <wp:docPr id="1592546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46731" name=""/>
                    <pic:cNvPicPr/>
                  </pic:nvPicPr>
                  <pic:blipFill>
                    <a:blip r:embed="rId59"/>
                    <a:stretch>
                      <a:fillRect/>
                    </a:stretch>
                  </pic:blipFill>
                  <pic:spPr>
                    <a:xfrm>
                      <a:off x="0" y="0"/>
                      <a:ext cx="4802872" cy="3767894"/>
                    </a:xfrm>
                    <a:prstGeom prst="rect">
                      <a:avLst/>
                    </a:prstGeom>
                  </pic:spPr>
                </pic:pic>
              </a:graphicData>
            </a:graphic>
          </wp:inline>
        </w:drawing>
      </w:r>
    </w:p>
    <w:p w14:paraId="26EAF0F8" w14:textId="45D0A8EE" w:rsidR="00775FCF" w:rsidRDefault="007A3C54" w:rsidP="007A3C54">
      <w:pPr>
        <w:pStyle w:val="Caption"/>
        <w:jc w:val="center"/>
      </w:pPr>
      <w:bookmarkStart w:id="86" w:name="_Toc165928711"/>
      <w:r>
        <w:t xml:space="preserve">Figure </w:t>
      </w:r>
      <w:r>
        <w:fldChar w:fldCharType="begin"/>
      </w:r>
      <w:r>
        <w:instrText xml:space="preserve"> SEQ Figure \* ARABIC </w:instrText>
      </w:r>
      <w:r>
        <w:fldChar w:fldCharType="separate"/>
      </w:r>
      <w:r w:rsidR="00CE3E44">
        <w:rPr>
          <w:noProof/>
        </w:rPr>
        <w:t>40</w:t>
      </w:r>
      <w:r>
        <w:fldChar w:fldCharType="end"/>
      </w:r>
      <w:r>
        <w:t xml:space="preserve">: Ettercap </w:t>
      </w:r>
      <w:proofErr w:type="gramStart"/>
      <w:r>
        <w:t>interception</w:t>
      </w:r>
      <w:bookmarkEnd w:id="86"/>
      <w:proofErr w:type="gramEnd"/>
    </w:p>
    <w:p w14:paraId="723A290E" w14:textId="3339C35C" w:rsidR="007A3C54" w:rsidRDefault="007A3C54" w:rsidP="007A3C54">
      <w:r>
        <w:lastRenderedPageBreak/>
        <w:t>In the last figure, you can see the intercepted credentials which was:</w:t>
      </w:r>
    </w:p>
    <w:p w14:paraId="25A801E7" w14:textId="6A50962F" w:rsidR="007A3C54" w:rsidRDefault="007A3C54" w:rsidP="007A3C54">
      <w:pPr>
        <w:pStyle w:val="ListParagraph"/>
        <w:numPr>
          <w:ilvl w:val="0"/>
          <w:numId w:val="13"/>
        </w:numPr>
      </w:pPr>
      <w:r>
        <w:t>Username=admin</w:t>
      </w:r>
    </w:p>
    <w:p w14:paraId="4CA09EFE" w14:textId="06592862" w:rsidR="007A3C54" w:rsidRDefault="007A3C54" w:rsidP="007A3C54">
      <w:pPr>
        <w:pStyle w:val="ListParagraph"/>
        <w:numPr>
          <w:ilvl w:val="0"/>
          <w:numId w:val="13"/>
        </w:numPr>
      </w:pPr>
      <w:r>
        <w:t>Password=admin</w:t>
      </w:r>
    </w:p>
    <w:p w14:paraId="29F85E8E" w14:textId="3B7EFA87" w:rsidR="007A3C54" w:rsidRPr="007A3C54" w:rsidRDefault="007A3C54" w:rsidP="007A3C54">
      <w:r>
        <w:t xml:space="preserve">Therefore, this shows a clear and successful demonstration of a man in the middle attack. By using Ettercap and similar tools, an attacker could position themselves between two parties where the attacker could sniff and eavesdrop on the communication requests and use them for malicious intent. </w:t>
      </w:r>
    </w:p>
    <w:p w14:paraId="3D979183" w14:textId="647A7159" w:rsidR="007237AD" w:rsidRDefault="007237AD" w:rsidP="00D60BA9">
      <w:pPr>
        <w:pStyle w:val="Heading3"/>
      </w:pPr>
      <w:bookmarkStart w:id="87" w:name="_Toc165928926"/>
      <w:r>
        <w:t>C.1.</w:t>
      </w:r>
      <w:r w:rsidR="00D60BA9">
        <w:t>2</w:t>
      </w:r>
      <w:r>
        <w:t xml:space="preserve"> Scenario Assessment</w:t>
      </w:r>
      <w:bookmarkEnd w:id="87"/>
    </w:p>
    <w:p w14:paraId="1A6C30B1" w14:textId="15D9E262" w:rsidR="007A3C54" w:rsidRDefault="0081348B" w:rsidP="007A3C54">
      <w:r>
        <w:t>An attacker could position themselves between a client computer such as a patient and the clinic’s server when a request is being sent. By intercepting and manipulating the traffic the attacker could gain sensitive clinic information such as:</w:t>
      </w:r>
    </w:p>
    <w:p w14:paraId="3A4BE9AD" w14:textId="15B801A9" w:rsidR="0081348B" w:rsidRDefault="0081348B" w:rsidP="0081348B">
      <w:pPr>
        <w:pStyle w:val="ListParagraph"/>
        <w:numPr>
          <w:ilvl w:val="0"/>
          <w:numId w:val="14"/>
        </w:numPr>
      </w:pPr>
      <w:r>
        <w:t xml:space="preserve">Login Credentials: This can be used to gain unauthorized access and steal and manipulate records affecting </w:t>
      </w:r>
      <w:proofErr w:type="gramStart"/>
      <w:r>
        <w:t>the confidentiality</w:t>
      </w:r>
      <w:proofErr w:type="gramEnd"/>
      <w:r>
        <w:t xml:space="preserve"> and integrity.</w:t>
      </w:r>
    </w:p>
    <w:p w14:paraId="76FF7AC4" w14:textId="71CF23D9" w:rsidR="0081348B" w:rsidRDefault="0081348B" w:rsidP="0081348B">
      <w:pPr>
        <w:pStyle w:val="ListParagraph"/>
        <w:numPr>
          <w:ilvl w:val="0"/>
          <w:numId w:val="14"/>
        </w:numPr>
      </w:pPr>
      <w:r>
        <w:t>Patient Information: Personal details can be intercepted and viewed without permission violating legal and privacy regulations.</w:t>
      </w:r>
    </w:p>
    <w:p w14:paraId="2236725D" w14:textId="733A2D7D" w:rsidR="0081348B" w:rsidRDefault="0081348B" w:rsidP="0081348B">
      <w:pPr>
        <w:pStyle w:val="ListParagraph"/>
        <w:numPr>
          <w:ilvl w:val="0"/>
          <w:numId w:val="14"/>
        </w:numPr>
      </w:pPr>
      <w:r>
        <w:t>Transactional Data: Credit card details can be stolen if exposed via the request while a patient makes a transaction leading to theft and financial loss.</w:t>
      </w:r>
    </w:p>
    <w:p w14:paraId="269667ED" w14:textId="026954E9" w:rsidR="0081348B" w:rsidRDefault="0081348B" w:rsidP="0081348B">
      <w:r>
        <w:t xml:space="preserve">Therefore, carrying out a </w:t>
      </w:r>
      <w:proofErr w:type="spellStart"/>
      <w:r>
        <w:t>MiTM</w:t>
      </w:r>
      <w:proofErr w:type="spellEnd"/>
      <w:r w:rsidRPr="0081348B">
        <w:t xml:space="preserve"> attack on a clinic's web application </w:t>
      </w:r>
      <w:r>
        <w:t>using</w:t>
      </w:r>
      <w:r w:rsidRPr="0081348B">
        <w:t xml:space="preserve"> methods </w:t>
      </w:r>
      <w:r>
        <w:t>such as</w:t>
      </w:r>
      <w:r w:rsidRPr="0081348B">
        <w:t xml:space="preserve"> </w:t>
      </w:r>
      <w:r>
        <w:t xml:space="preserve">spoofing, and ARP poisoning could lead to overall reputational damage for the clinic and have serious legal and ethical repercussions since patients trust a clinic to uphold and treat their data with utmost security. Measures such as encryption, network monitoring and strong security should be integrated into </w:t>
      </w:r>
      <w:r w:rsidR="00AB1F59">
        <w:t>the</w:t>
      </w:r>
      <w:r>
        <w:t xml:space="preserve"> clinic’s web application to </w:t>
      </w:r>
      <w:r w:rsidR="00222B7B">
        <w:t>a</w:t>
      </w:r>
      <w:r>
        <w:t>void such cyber threats and attacks.</w:t>
      </w:r>
    </w:p>
    <w:p w14:paraId="4AAF59AA" w14:textId="77777777" w:rsidR="0081348B" w:rsidRPr="007A3C54" w:rsidRDefault="0081348B" w:rsidP="007A3C54"/>
    <w:p w14:paraId="31675506" w14:textId="1FC03E8E" w:rsidR="007237AD" w:rsidRDefault="007237AD" w:rsidP="00D60BA9">
      <w:pPr>
        <w:pStyle w:val="Heading2"/>
      </w:pPr>
      <w:bookmarkStart w:id="88" w:name="_Toc165928927"/>
      <w:r>
        <w:lastRenderedPageBreak/>
        <w:t>C.2 Social Engineering Attack</w:t>
      </w:r>
      <w:bookmarkEnd w:id="88"/>
      <w:r w:rsidR="0019223E">
        <w:t xml:space="preserve"> </w:t>
      </w:r>
    </w:p>
    <w:p w14:paraId="7E248A4E" w14:textId="7DEEFFF3" w:rsidR="00F27D43" w:rsidRPr="00F27D43" w:rsidRDefault="00F27D43" w:rsidP="00F27D43">
      <w:pPr>
        <w:pStyle w:val="Heading3"/>
      </w:pPr>
      <w:bookmarkStart w:id="89" w:name="_Toc165928928"/>
      <w:r>
        <w:t>C.2.1 Social Engineering Toolkit</w:t>
      </w:r>
      <w:bookmarkEnd w:id="89"/>
    </w:p>
    <w:p w14:paraId="3BE8623A" w14:textId="77777777" w:rsidR="00F27D43" w:rsidRDefault="0022776E" w:rsidP="00F27D43">
      <w:pPr>
        <w:keepNext/>
      </w:pPr>
      <w:r w:rsidRPr="0022776E">
        <w:rPr>
          <w:noProof/>
        </w:rPr>
        <w:drawing>
          <wp:inline distT="0" distB="0" distL="0" distR="0" wp14:anchorId="14111341" wp14:editId="13B89FEC">
            <wp:extent cx="5943600" cy="3790950"/>
            <wp:effectExtent l="0" t="0" r="0" b="0"/>
            <wp:docPr id="372893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93317" name="Picture 1" descr="A screenshot of a computer&#10;&#10;Description automatically generated"/>
                    <pic:cNvPicPr/>
                  </pic:nvPicPr>
                  <pic:blipFill>
                    <a:blip r:embed="rId60"/>
                    <a:stretch>
                      <a:fillRect/>
                    </a:stretch>
                  </pic:blipFill>
                  <pic:spPr>
                    <a:xfrm>
                      <a:off x="0" y="0"/>
                      <a:ext cx="5943600" cy="3790950"/>
                    </a:xfrm>
                    <a:prstGeom prst="rect">
                      <a:avLst/>
                    </a:prstGeom>
                  </pic:spPr>
                </pic:pic>
              </a:graphicData>
            </a:graphic>
          </wp:inline>
        </w:drawing>
      </w:r>
    </w:p>
    <w:p w14:paraId="4C4A7AEC" w14:textId="23D2FC72" w:rsidR="0022776E" w:rsidRDefault="00F27D43" w:rsidP="00F27D43">
      <w:pPr>
        <w:pStyle w:val="Caption"/>
        <w:jc w:val="center"/>
      </w:pPr>
      <w:bookmarkStart w:id="90" w:name="_Toc165928712"/>
      <w:r>
        <w:t xml:space="preserve">Figure </w:t>
      </w:r>
      <w:r>
        <w:fldChar w:fldCharType="begin"/>
      </w:r>
      <w:r>
        <w:instrText xml:space="preserve"> SEQ Figure \* ARABIC </w:instrText>
      </w:r>
      <w:r>
        <w:fldChar w:fldCharType="separate"/>
      </w:r>
      <w:r w:rsidR="00CE3E44">
        <w:rPr>
          <w:noProof/>
        </w:rPr>
        <w:t>41</w:t>
      </w:r>
      <w:r>
        <w:fldChar w:fldCharType="end"/>
      </w:r>
      <w:r>
        <w:t xml:space="preserve">: Listening on cloned </w:t>
      </w:r>
      <w:proofErr w:type="gramStart"/>
      <w:r>
        <w:t>website</w:t>
      </w:r>
      <w:bookmarkEnd w:id="90"/>
      <w:proofErr w:type="gramEnd"/>
    </w:p>
    <w:p w14:paraId="7EC531CA" w14:textId="3EF66FF5" w:rsidR="00F27D43" w:rsidRPr="00F27D43" w:rsidRDefault="00F27D43" w:rsidP="00F27D43">
      <w:r w:rsidRPr="00F27D43">
        <w:t xml:space="preserve">The author utilized </w:t>
      </w:r>
      <w:proofErr w:type="spellStart"/>
      <w:r w:rsidRPr="00F27D43">
        <w:t>setoolkit</w:t>
      </w:r>
      <w:proofErr w:type="spellEnd"/>
      <w:r w:rsidRPr="00F27D43">
        <w:t xml:space="preserve"> to clone a </w:t>
      </w:r>
      <w:proofErr w:type="spellStart"/>
      <w:r w:rsidRPr="00F27D43">
        <w:t>websitie</w:t>
      </w:r>
      <w:proofErr w:type="spellEnd"/>
      <w:r w:rsidRPr="00F27D43">
        <w:t xml:space="preserve"> and use credential harvester to listen the transmission.</w:t>
      </w:r>
      <w:r>
        <w:t xml:space="preserve"> Below illustration shows the cloned site which tricks the user to believe it’s the original page and input credentials.</w:t>
      </w:r>
    </w:p>
    <w:p w14:paraId="46B1A1FD" w14:textId="77777777" w:rsidR="00F27D43" w:rsidRDefault="0022776E" w:rsidP="00F27D43">
      <w:pPr>
        <w:keepNext/>
      </w:pPr>
      <w:r w:rsidRPr="0022776E">
        <w:rPr>
          <w:noProof/>
        </w:rPr>
        <w:lastRenderedPageBreak/>
        <w:drawing>
          <wp:inline distT="0" distB="0" distL="0" distR="0" wp14:anchorId="25BD7E2D" wp14:editId="3EF68D8F">
            <wp:extent cx="5943600" cy="4531995"/>
            <wp:effectExtent l="0" t="0" r="0" b="1905"/>
            <wp:docPr id="922202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02301" name=""/>
                    <pic:cNvPicPr/>
                  </pic:nvPicPr>
                  <pic:blipFill>
                    <a:blip r:embed="rId61"/>
                    <a:stretch>
                      <a:fillRect/>
                    </a:stretch>
                  </pic:blipFill>
                  <pic:spPr>
                    <a:xfrm>
                      <a:off x="0" y="0"/>
                      <a:ext cx="5943600" cy="4531995"/>
                    </a:xfrm>
                    <a:prstGeom prst="rect">
                      <a:avLst/>
                    </a:prstGeom>
                  </pic:spPr>
                </pic:pic>
              </a:graphicData>
            </a:graphic>
          </wp:inline>
        </w:drawing>
      </w:r>
    </w:p>
    <w:p w14:paraId="419B873C" w14:textId="37323B5A" w:rsidR="00DC4E86" w:rsidRDefault="00F27D43" w:rsidP="00F27D43">
      <w:pPr>
        <w:pStyle w:val="Caption"/>
        <w:jc w:val="center"/>
      </w:pPr>
      <w:bookmarkStart w:id="91" w:name="_Toc165928713"/>
      <w:r>
        <w:t xml:space="preserve">Figure </w:t>
      </w:r>
      <w:r>
        <w:fldChar w:fldCharType="begin"/>
      </w:r>
      <w:r>
        <w:instrText xml:space="preserve"> SEQ Figure \* ARABIC </w:instrText>
      </w:r>
      <w:r>
        <w:fldChar w:fldCharType="separate"/>
      </w:r>
      <w:r w:rsidR="00CE3E44">
        <w:rPr>
          <w:noProof/>
        </w:rPr>
        <w:t>42</w:t>
      </w:r>
      <w:r>
        <w:fldChar w:fldCharType="end"/>
      </w:r>
      <w:r>
        <w:t xml:space="preserve">: Cloned </w:t>
      </w:r>
      <w:proofErr w:type="gramStart"/>
      <w:r>
        <w:t>site</w:t>
      </w:r>
      <w:bookmarkEnd w:id="91"/>
      <w:proofErr w:type="gramEnd"/>
    </w:p>
    <w:p w14:paraId="096E9697" w14:textId="77777777" w:rsidR="00F27D43" w:rsidRPr="00F27D43" w:rsidRDefault="00F27D43" w:rsidP="00F27D43"/>
    <w:p w14:paraId="3E2483BA" w14:textId="77777777" w:rsidR="00F27D43" w:rsidRDefault="0022776E" w:rsidP="00F27D43">
      <w:pPr>
        <w:keepNext/>
        <w:jc w:val="center"/>
      </w:pPr>
      <w:r w:rsidRPr="0022776E">
        <w:rPr>
          <w:noProof/>
        </w:rPr>
        <w:lastRenderedPageBreak/>
        <w:drawing>
          <wp:inline distT="0" distB="0" distL="0" distR="0" wp14:anchorId="56C4BEC8" wp14:editId="1B4ADF81">
            <wp:extent cx="5943600" cy="3790950"/>
            <wp:effectExtent l="0" t="0" r="0" b="0"/>
            <wp:docPr id="10099535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953574" name="Picture 1" descr="A screenshot of a computer screen&#10;&#10;Description automatically generated"/>
                    <pic:cNvPicPr/>
                  </pic:nvPicPr>
                  <pic:blipFill>
                    <a:blip r:embed="rId62"/>
                    <a:stretch>
                      <a:fillRect/>
                    </a:stretch>
                  </pic:blipFill>
                  <pic:spPr>
                    <a:xfrm>
                      <a:off x="0" y="0"/>
                      <a:ext cx="5943600" cy="3790950"/>
                    </a:xfrm>
                    <a:prstGeom prst="rect">
                      <a:avLst/>
                    </a:prstGeom>
                  </pic:spPr>
                </pic:pic>
              </a:graphicData>
            </a:graphic>
          </wp:inline>
        </w:drawing>
      </w:r>
    </w:p>
    <w:p w14:paraId="37D64009" w14:textId="4F207F86" w:rsidR="0022776E" w:rsidRDefault="00F27D43" w:rsidP="00F27D43">
      <w:pPr>
        <w:pStyle w:val="Caption"/>
        <w:jc w:val="center"/>
      </w:pPr>
      <w:bookmarkStart w:id="92" w:name="_Toc165928714"/>
      <w:r>
        <w:t xml:space="preserve">Figure </w:t>
      </w:r>
      <w:r>
        <w:fldChar w:fldCharType="begin"/>
      </w:r>
      <w:r>
        <w:instrText xml:space="preserve"> SEQ Figure \* ARABIC </w:instrText>
      </w:r>
      <w:r>
        <w:fldChar w:fldCharType="separate"/>
      </w:r>
      <w:r w:rsidR="00CE3E44">
        <w:rPr>
          <w:noProof/>
        </w:rPr>
        <w:t>43</w:t>
      </w:r>
      <w:r>
        <w:fldChar w:fldCharType="end"/>
      </w:r>
      <w:r>
        <w:t xml:space="preserve">: Captured </w:t>
      </w:r>
      <w:proofErr w:type="gramStart"/>
      <w:r>
        <w:t>transmission</w:t>
      </w:r>
      <w:bookmarkEnd w:id="92"/>
      <w:proofErr w:type="gramEnd"/>
    </w:p>
    <w:p w14:paraId="468B917B" w14:textId="256F8B9A" w:rsidR="00F27D43" w:rsidRPr="00F27D43" w:rsidRDefault="00F27D43" w:rsidP="00F27D43">
      <w:r>
        <w:t>Here, an attacker listening to the transmission on the cloned site could easily gain the credentials such as the username and password of a user without knowledge of the user.</w:t>
      </w:r>
    </w:p>
    <w:p w14:paraId="75C5D7B4" w14:textId="67392819" w:rsidR="0022776E" w:rsidRDefault="0022776E" w:rsidP="00F27D43">
      <w:pPr>
        <w:pStyle w:val="Heading3"/>
      </w:pPr>
      <w:bookmarkStart w:id="93" w:name="_Toc165928929"/>
      <w:r>
        <w:t>C.2.</w:t>
      </w:r>
      <w:r w:rsidR="00F27D43">
        <w:t>2</w:t>
      </w:r>
      <w:r>
        <w:t xml:space="preserve"> Scenario Assessment</w:t>
      </w:r>
      <w:bookmarkEnd w:id="93"/>
    </w:p>
    <w:p w14:paraId="6AE03DF2" w14:textId="41AFDD1E" w:rsidR="009A5BFD" w:rsidRDefault="009A5BFD" w:rsidP="00F27D43">
      <w:r>
        <w:t>An attacker could lead a patient or customer of the clinic to a cloned website and gain unauthorized access via the captured credentials. Also, social engineering attacks allow the distribution of creating and sending phishing emails and target phishing attacks. Listed below are some examples of information that can be gathered and its threats.</w:t>
      </w:r>
    </w:p>
    <w:p w14:paraId="4F538660" w14:textId="1A007CCB" w:rsidR="009A5BFD" w:rsidRDefault="009A5BFD" w:rsidP="009A5BFD">
      <w:pPr>
        <w:pStyle w:val="ListParagraph"/>
        <w:numPr>
          <w:ilvl w:val="0"/>
          <w:numId w:val="15"/>
        </w:numPr>
      </w:pPr>
      <w:r>
        <w:t xml:space="preserve">Credentials: Login credentials could be listened to and captured leading </w:t>
      </w:r>
      <w:r w:rsidR="00331FF4">
        <w:t>to</w:t>
      </w:r>
      <w:r>
        <w:t xml:space="preserve"> unauthorized access and potential manipulation of patient data </w:t>
      </w:r>
      <w:proofErr w:type="gramStart"/>
      <w:r>
        <w:t>and also</w:t>
      </w:r>
      <w:proofErr w:type="gramEnd"/>
      <w:r>
        <w:t xml:space="preserve"> the clinic operations if it’s a stolen credential of an employee.</w:t>
      </w:r>
    </w:p>
    <w:p w14:paraId="7C327358" w14:textId="369C91D0" w:rsidR="009A5BFD" w:rsidRDefault="009A5BFD" w:rsidP="009A5BFD">
      <w:pPr>
        <w:pStyle w:val="ListParagraph"/>
        <w:numPr>
          <w:ilvl w:val="0"/>
          <w:numId w:val="15"/>
        </w:numPr>
      </w:pPr>
      <w:r>
        <w:t xml:space="preserve">Sensitive data: Phishing attacks and tricking users via clone applications could lead to users inputting personal and sensitive data which may be exposed. This would lead to fraud, malicious </w:t>
      </w:r>
      <w:proofErr w:type="gramStart"/>
      <w:r>
        <w:t>activity</w:t>
      </w:r>
      <w:proofErr w:type="gramEnd"/>
      <w:r>
        <w:t xml:space="preserve"> and identity theft.</w:t>
      </w:r>
    </w:p>
    <w:p w14:paraId="4C15ADE3" w14:textId="63D096B9" w:rsidR="009A5BFD" w:rsidRDefault="009A5BFD" w:rsidP="009A5BFD">
      <w:pPr>
        <w:pStyle w:val="ListParagraph"/>
        <w:numPr>
          <w:ilvl w:val="0"/>
          <w:numId w:val="15"/>
        </w:numPr>
      </w:pPr>
      <w:r>
        <w:lastRenderedPageBreak/>
        <w:t>System information: Details regarding the clinic applications infrastructure could be gained and used as a steppingstone to carry out more advanced attacks.</w:t>
      </w:r>
    </w:p>
    <w:p w14:paraId="7443B094" w14:textId="20916492" w:rsidR="009A5BFD" w:rsidRDefault="009A5BFD" w:rsidP="009A5BFD">
      <w:pPr>
        <w:pStyle w:val="ListParagraph"/>
        <w:numPr>
          <w:ilvl w:val="0"/>
          <w:numId w:val="15"/>
        </w:numPr>
      </w:pPr>
      <w:r>
        <w:t xml:space="preserve">Financial Data: </w:t>
      </w:r>
      <w:r>
        <w:t xml:space="preserve">Credit card details can be stolen </w:t>
      </w:r>
      <w:r>
        <w:t>if the attacker is listening to</w:t>
      </w:r>
      <w:r>
        <w:t xml:space="preserve"> the request while a patient makes a transaction leading to theft and financial loss.</w:t>
      </w:r>
    </w:p>
    <w:p w14:paraId="380D33CA" w14:textId="590F62CD" w:rsidR="009A5BFD" w:rsidRPr="00F27D43" w:rsidRDefault="009A5BFD" w:rsidP="00331FF4">
      <w:r w:rsidRPr="009A5BFD">
        <w:t>Therefore</w:t>
      </w:r>
      <w:r>
        <w:t>, social engineering</w:t>
      </w:r>
      <w:r w:rsidRPr="009A5BFD">
        <w:t xml:space="preserve"> attack</w:t>
      </w:r>
      <w:r>
        <w:t>s</w:t>
      </w:r>
      <w:r w:rsidRPr="009A5BFD">
        <w:t xml:space="preserve"> on a clinic's web application using methods such</w:t>
      </w:r>
      <w:r w:rsidR="00331FF4">
        <w:t xml:space="preserve"> as</w:t>
      </w:r>
      <w:r w:rsidRPr="009A5BFD">
        <w:t xml:space="preserve"> </w:t>
      </w:r>
      <w:r>
        <w:t>credential harvester, phishing</w:t>
      </w:r>
      <w:r w:rsidR="00331FF4">
        <w:t xml:space="preserve"> and payload generation</w:t>
      </w:r>
      <w:r w:rsidRPr="009A5BFD">
        <w:t xml:space="preserve"> could lead to </w:t>
      </w:r>
      <w:r w:rsidR="00331FF4">
        <w:t>violating legal and ethical regulations such as HIPAA and lead to overall reputation damage. Measures such as best security practices, encryption, access control and employee training where they are taught to identify and mitigate such attacks should be implemented to avoid such attacks.</w:t>
      </w:r>
    </w:p>
    <w:p w14:paraId="17F2B2C2" w14:textId="7B501803" w:rsidR="0022776E" w:rsidRDefault="0022776E" w:rsidP="00ED3199">
      <w:pPr>
        <w:pStyle w:val="Heading1"/>
      </w:pPr>
      <w:bookmarkStart w:id="94" w:name="_Toc165928930"/>
      <w:r>
        <w:t>PART D – DENIAL OF SERVICE ATTACKS</w:t>
      </w:r>
      <w:bookmarkEnd w:id="94"/>
      <w:r w:rsidR="00852C26">
        <w:t xml:space="preserve"> </w:t>
      </w:r>
    </w:p>
    <w:p w14:paraId="72B9E776" w14:textId="6C94E4FF" w:rsidR="00A833A3" w:rsidRDefault="00A833A3" w:rsidP="00A833A3">
      <w:pPr>
        <w:pStyle w:val="Heading2"/>
      </w:pPr>
      <w:bookmarkStart w:id="95" w:name="_Toc165928931"/>
      <w:r>
        <w:t>D.1 DoS Attack Implementation</w:t>
      </w:r>
      <w:bookmarkEnd w:id="95"/>
    </w:p>
    <w:p w14:paraId="60150B21" w14:textId="47BF4A43" w:rsidR="00A833A3" w:rsidRPr="00A833A3" w:rsidRDefault="00CA2716" w:rsidP="00A833A3">
      <w:r>
        <w:t>Below illustration shows the use of Top command which shows all the processes running on the machine prior to the attack.</w:t>
      </w:r>
    </w:p>
    <w:p w14:paraId="11C12E43" w14:textId="77777777" w:rsidR="00CA2716" w:rsidRDefault="00262ECA" w:rsidP="00CA2716">
      <w:pPr>
        <w:keepNext/>
        <w:jc w:val="center"/>
      </w:pPr>
      <w:r w:rsidRPr="00262ECA">
        <w:rPr>
          <w:noProof/>
        </w:rPr>
        <w:drawing>
          <wp:inline distT="0" distB="0" distL="0" distR="0" wp14:anchorId="17C6B0F6" wp14:editId="5C03ED80">
            <wp:extent cx="4591050" cy="3470062"/>
            <wp:effectExtent l="0" t="0" r="0" b="0"/>
            <wp:docPr id="159655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551431" name=""/>
                    <pic:cNvPicPr/>
                  </pic:nvPicPr>
                  <pic:blipFill>
                    <a:blip r:embed="rId63"/>
                    <a:stretch>
                      <a:fillRect/>
                    </a:stretch>
                  </pic:blipFill>
                  <pic:spPr>
                    <a:xfrm>
                      <a:off x="0" y="0"/>
                      <a:ext cx="4594598" cy="3472743"/>
                    </a:xfrm>
                    <a:prstGeom prst="rect">
                      <a:avLst/>
                    </a:prstGeom>
                  </pic:spPr>
                </pic:pic>
              </a:graphicData>
            </a:graphic>
          </wp:inline>
        </w:drawing>
      </w:r>
    </w:p>
    <w:p w14:paraId="1485ABDC" w14:textId="4D28D708" w:rsidR="00ED3199" w:rsidRDefault="00CA2716" w:rsidP="00CA2716">
      <w:pPr>
        <w:pStyle w:val="Caption"/>
        <w:jc w:val="center"/>
      </w:pPr>
      <w:bookmarkStart w:id="96" w:name="_Toc165928715"/>
      <w:r>
        <w:t xml:space="preserve">Figure </w:t>
      </w:r>
      <w:r>
        <w:fldChar w:fldCharType="begin"/>
      </w:r>
      <w:r>
        <w:instrText xml:space="preserve"> SEQ Figure \* ARABIC </w:instrText>
      </w:r>
      <w:r>
        <w:fldChar w:fldCharType="separate"/>
      </w:r>
      <w:r w:rsidR="00CE3E44">
        <w:rPr>
          <w:noProof/>
        </w:rPr>
        <w:t>44</w:t>
      </w:r>
      <w:r>
        <w:fldChar w:fldCharType="end"/>
      </w:r>
      <w:r>
        <w:t xml:space="preserve">: Top prior to </w:t>
      </w:r>
      <w:proofErr w:type="gramStart"/>
      <w:r>
        <w:t>attack</w:t>
      </w:r>
      <w:bookmarkEnd w:id="96"/>
      <w:proofErr w:type="gramEnd"/>
    </w:p>
    <w:p w14:paraId="200C41FC" w14:textId="04D474AC" w:rsidR="00CA2716" w:rsidRPr="00CA2716" w:rsidRDefault="00CA2716" w:rsidP="00CA2716">
      <w:r>
        <w:lastRenderedPageBreak/>
        <w:t xml:space="preserve">The author utilized the TCP SYN flood attack which is one of the most common </w:t>
      </w:r>
      <w:proofErr w:type="gramStart"/>
      <w:r>
        <w:t>denial</w:t>
      </w:r>
      <w:proofErr w:type="gramEnd"/>
      <w:r>
        <w:t xml:space="preserve"> of service attacks</w:t>
      </w:r>
      <w:r>
        <w:t xml:space="preserve"> in the below illustration.</w:t>
      </w:r>
    </w:p>
    <w:p w14:paraId="7F138F7A" w14:textId="77777777" w:rsidR="00CA2716" w:rsidRDefault="00262ECA" w:rsidP="00CA2716">
      <w:pPr>
        <w:keepNext/>
        <w:jc w:val="center"/>
      </w:pPr>
      <w:r w:rsidRPr="00262ECA">
        <w:rPr>
          <w:noProof/>
        </w:rPr>
        <w:drawing>
          <wp:inline distT="0" distB="0" distL="0" distR="0" wp14:anchorId="68CBF223" wp14:editId="731507DF">
            <wp:extent cx="4801016" cy="1836579"/>
            <wp:effectExtent l="0" t="0" r="0" b="0"/>
            <wp:docPr id="16597890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89080" name="Picture 1" descr="A screenshot of a computer&#10;&#10;Description automatically generated"/>
                    <pic:cNvPicPr/>
                  </pic:nvPicPr>
                  <pic:blipFill>
                    <a:blip r:embed="rId64"/>
                    <a:stretch>
                      <a:fillRect/>
                    </a:stretch>
                  </pic:blipFill>
                  <pic:spPr>
                    <a:xfrm>
                      <a:off x="0" y="0"/>
                      <a:ext cx="4801016" cy="1836579"/>
                    </a:xfrm>
                    <a:prstGeom prst="rect">
                      <a:avLst/>
                    </a:prstGeom>
                  </pic:spPr>
                </pic:pic>
              </a:graphicData>
            </a:graphic>
          </wp:inline>
        </w:drawing>
      </w:r>
    </w:p>
    <w:p w14:paraId="10259F55" w14:textId="3B517FD3" w:rsidR="00262ECA" w:rsidRDefault="00CA2716" w:rsidP="00CA2716">
      <w:pPr>
        <w:pStyle w:val="Caption"/>
        <w:jc w:val="center"/>
      </w:pPr>
      <w:bookmarkStart w:id="97" w:name="_Toc165928716"/>
      <w:r>
        <w:t xml:space="preserve">Figure </w:t>
      </w:r>
      <w:r>
        <w:fldChar w:fldCharType="begin"/>
      </w:r>
      <w:r>
        <w:instrText xml:space="preserve"> SEQ Figure \* ARABIC </w:instrText>
      </w:r>
      <w:r>
        <w:fldChar w:fldCharType="separate"/>
      </w:r>
      <w:r w:rsidR="00CE3E44">
        <w:rPr>
          <w:noProof/>
        </w:rPr>
        <w:t>45</w:t>
      </w:r>
      <w:r>
        <w:fldChar w:fldCharType="end"/>
      </w:r>
      <w:r>
        <w:t xml:space="preserve">: TCP SYN </w:t>
      </w:r>
      <w:proofErr w:type="gramStart"/>
      <w:r>
        <w:t>attack</w:t>
      </w:r>
      <w:bookmarkEnd w:id="97"/>
      <w:proofErr w:type="gramEnd"/>
    </w:p>
    <w:p w14:paraId="02B22B7C" w14:textId="7058EC57" w:rsidR="00CA2716" w:rsidRPr="00CA2716" w:rsidRDefault="00CA2716" w:rsidP="00CA2716">
      <w:r>
        <w:t>During the attack, when you analyze the processes running on the machine as shown below, you can notice a significant workload increase in the CPU resources in turn making the system slow.</w:t>
      </w:r>
    </w:p>
    <w:p w14:paraId="7A8044D9" w14:textId="77777777" w:rsidR="00CA2716" w:rsidRDefault="00262ECA" w:rsidP="00CA2716">
      <w:pPr>
        <w:keepNext/>
        <w:jc w:val="center"/>
      </w:pPr>
      <w:r w:rsidRPr="00262ECA">
        <w:rPr>
          <w:noProof/>
        </w:rPr>
        <w:drawing>
          <wp:inline distT="0" distB="0" distL="0" distR="0" wp14:anchorId="2096F5E1" wp14:editId="5A6371E8">
            <wp:extent cx="4892464" cy="3734124"/>
            <wp:effectExtent l="0" t="0" r="3810" b="0"/>
            <wp:docPr id="1111657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657332" name="Picture 1" descr="A screenshot of a computer&#10;&#10;Description automatically generated"/>
                    <pic:cNvPicPr/>
                  </pic:nvPicPr>
                  <pic:blipFill>
                    <a:blip r:embed="rId65"/>
                    <a:stretch>
                      <a:fillRect/>
                    </a:stretch>
                  </pic:blipFill>
                  <pic:spPr>
                    <a:xfrm>
                      <a:off x="0" y="0"/>
                      <a:ext cx="4892464" cy="3734124"/>
                    </a:xfrm>
                    <a:prstGeom prst="rect">
                      <a:avLst/>
                    </a:prstGeom>
                  </pic:spPr>
                </pic:pic>
              </a:graphicData>
            </a:graphic>
          </wp:inline>
        </w:drawing>
      </w:r>
    </w:p>
    <w:p w14:paraId="77AFC2AD" w14:textId="60C2D325" w:rsidR="00262ECA" w:rsidRDefault="00CA2716" w:rsidP="00CA2716">
      <w:pPr>
        <w:pStyle w:val="Caption"/>
        <w:jc w:val="center"/>
      </w:pPr>
      <w:bookmarkStart w:id="98" w:name="_Toc165928717"/>
      <w:r>
        <w:t xml:space="preserve">Figure </w:t>
      </w:r>
      <w:r>
        <w:fldChar w:fldCharType="begin"/>
      </w:r>
      <w:r>
        <w:instrText xml:space="preserve"> SEQ Figure \* ARABIC </w:instrText>
      </w:r>
      <w:r>
        <w:fldChar w:fldCharType="separate"/>
      </w:r>
      <w:r w:rsidR="00CE3E44">
        <w:rPr>
          <w:noProof/>
        </w:rPr>
        <w:t>46</w:t>
      </w:r>
      <w:r>
        <w:fldChar w:fldCharType="end"/>
      </w:r>
      <w:r>
        <w:t xml:space="preserve">: Top during </w:t>
      </w:r>
      <w:proofErr w:type="gramStart"/>
      <w:r>
        <w:t>attack</w:t>
      </w:r>
      <w:bookmarkEnd w:id="98"/>
      <w:proofErr w:type="gramEnd"/>
    </w:p>
    <w:p w14:paraId="421C0FF4" w14:textId="77777777" w:rsidR="00694A96" w:rsidRDefault="00694A96">
      <w:pPr>
        <w:spacing w:line="259" w:lineRule="auto"/>
        <w:jc w:val="left"/>
        <w:rPr>
          <w:b/>
          <w:bCs/>
          <w:u w:val="single"/>
        </w:rPr>
      </w:pPr>
      <w:r>
        <w:rPr>
          <w:b/>
          <w:bCs/>
          <w:u w:val="single"/>
        </w:rPr>
        <w:br w:type="page"/>
      </w:r>
    </w:p>
    <w:p w14:paraId="327800EC" w14:textId="4A087923" w:rsidR="00090AAD" w:rsidRDefault="00090AAD" w:rsidP="00ED3199">
      <w:pPr>
        <w:rPr>
          <w:b/>
          <w:bCs/>
          <w:u w:val="single"/>
        </w:rPr>
      </w:pPr>
      <w:r w:rsidRPr="00CC1421">
        <w:rPr>
          <w:b/>
          <w:bCs/>
          <w:u w:val="single"/>
        </w:rPr>
        <w:lastRenderedPageBreak/>
        <w:t>DDoS Ripper</w:t>
      </w:r>
    </w:p>
    <w:p w14:paraId="62F4CB3B" w14:textId="3B7DB512" w:rsidR="00CC1421" w:rsidRPr="00CC1421" w:rsidRDefault="00CC1421" w:rsidP="00ED3199">
      <w:r>
        <w:t>DDoS ripper also can be used to carry out a DDoS attack which is an amplified DoS attack. Below illustration shows the attack and processes prior to the attack.</w:t>
      </w:r>
    </w:p>
    <w:p w14:paraId="6F56FBDB" w14:textId="77777777" w:rsidR="00CC1421" w:rsidRDefault="00090AAD" w:rsidP="00CC1421">
      <w:pPr>
        <w:keepNext/>
        <w:jc w:val="center"/>
      </w:pPr>
      <w:r w:rsidRPr="00090AAD">
        <w:rPr>
          <w:noProof/>
        </w:rPr>
        <w:drawing>
          <wp:inline distT="0" distB="0" distL="0" distR="0" wp14:anchorId="794C9005" wp14:editId="093E08FB">
            <wp:extent cx="4884843" cy="3665538"/>
            <wp:effectExtent l="0" t="0" r="0" b="0"/>
            <wp:docPr id="12658499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49912" name="Picture 1" descr="A screenshot of a computer&#10;&#10;Description automatically generated"/>
                    <pic:cNvPicPr/>
                  </pic:nvPicPr>
                  <pic:blipFill>
                    <a:blip r:embed="rId66"/>
                    <a:stretch>
                      <a:fillRect/>
                    </a:stretch>
                  </pic:blipFill>
                  <pic:spPr>
                    <a:xfrm>
                      <a:off x="0" y="0"/>
                      <a:ext cx="4884843" cy="3665538"/>
                    </a:xfrm>
                    <a:prstGeom prst="rect">
                      <a:avLst/>
                    </a:prstGeom>
                  </pic:spPr>
                </pic:pic>
              </a:graphicData>
            </a:graphic>
          </wp:inline>
        </w:drawing>
      </w:r>
    </w:p>
    <w:p w14:paraId="1588FF44" w14:textId="7498691E" w:rsidR="00090AAD" w:rsidRDefault="00CC1421" w:rsidP="00CC1421">
      <w:pPr>
        <w:pStyle w:val="Caption"/>
        <w:jc w:val="center"/>
      </w:pPr>
      <w:bookmarkStart w:id="99" w:name="_Toc165928718"/>
      <w:r>
        <w:t xml:space="preserve">Figure </w:t>
      </w:r>
      <w:r>
        <w:fldChar w:fldCharType="begin"/>
      </w:r>
      <w:r>
        <w:instrText xml:space="preserve"> SEQ Figure \* ARABIC </w:instrText>
      </w:r>
      <w:r>
        <w:fldChar w:fldCharType="separate"/>
      </w:r>
      <w:r w:rsidR="00CE3E44">
        <w:rPr>
          <w:noProof/>
        </w:rPr>
        <w:t>47</w:t>
      </w:r>
      <w:r>
        <w:fldChar w:fldCharType="end"/>
      </w:r>
      <w:r>
        <w:t xml:space="preserve">: Top prior to DDoS </w:t>
      </w:r>
      <w:proofErr w:type="gramStart"/>
      <w:r>
        <w:t>attack</w:t>
      </w:r>
      <w:bookmarkEnd w:id="99"/>
      <w:proofErr w:type="gramEnd"/>
    </w:p>
    <w:p w14:paraId="68623D06" w14:textId="60EC691A" w:rsidR="000D04A8" w:rsidRPr="000D04A8" w:rsidRDefault="000D04A8" w:rsidP="000D04A8"/>
    <w:p w14:paraId="41E967A0" w14:textId="77777777" w:rsidR="00CC1421" w:rsidRDefault="00090AAD" w:rsidP="00CC1421">
      <w:pPr>
        <w:keepNext/>
        <w:jc w:val="center"/>
      </w:pPr>
      <w:r>
        <w:rPr>
          <w:noProof/>
        </w:rPr>
        <w:lastRenderedPageBreak/>
        <w:drawing>
          <wp:inline distT="0" distB="0" distL="0" distR="0" wp14:anchorId="12DC41DA" wp14:editId="6D80908F">
            <wp:extent cx="5943600" cy="3877310"/>
            <wp:effectExtent l="0" t="0" r="0" b="8890"/>
            <wp:docPr id="17258101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10142" name="Picture 1" descr="A screenshot of a computer&#10;&#10;Description automatically generated"/>
                    <pic:cNvPicPr/>
                  </pic:nvPicPr>
                  <pic:blipFill>
                    <a:blip r:embed="rId67"/>
                    <a:stretch>
                      <a:fillRect/>
                    </a:stretch>
                  </pic:blipFill>
                  <pic:spPr>
                    <a:xfrm>
                      <a:off x="0" y="0"/>
                      <a:ext cx="5943600" cy="3877310"/>
                    </a:xfrm>
                    <a:prstGeom prst="rect">
                      <a:avLst/>
                    </a:prstGeom>
                  </pic:spPr>
                </pic:pic>
              </a:graphicData>
            </a:graphic>
          </wp:inline>
        </w:drawing>
      </w:r>
    </w:p>
    <w:p w14:paraId="2241085A" w14:textId="2E3D1798" w:rsidR="00090AAD" w:rsidRDefault="00CC1421" w:rsidP="00CC1421">
      <w:pPr>
        <w:pStyle w:val="Caption"/>
        <w:jc w:val="center"/>
      </w:pPr>
      <w:bookmarkStart w:id="100" w:name="_Toc165928719"/>
      <w:r>
        <w:t xml:space="preserve">Figure </w:t>
      </w:r>
      <w:r>
        <w:fldChar w:fldCharType="begin"/>
      </w:r>
      <w:r>
        <w:instrText xml:space="preserve"> SEQ Figure \* ARABIC </w:instrText>
      </w:r>
      <w:r>
        <w:fldChar w:fldCharType="separate"/>
      </w:r>
      <w:r w:rsidR="00CE3E44">
        <w:rPr>
          <w:noProof/>
        </w:rPr>
        <w:t>48</w:t>
      </w:r>
      <w:r>
        <w:fldChar w:fldCharType="end"/>
      </w:r>
      <w:r>
        <w:t xml:space="preserve">: DDoS attack </w:t>
      </w:r>
      <w:proofErr w:type="gramStart"/>
      <w:r>
        <w:t>execution</w:t>
      </w:r>
      <w:bookmarkEnd w:id="100"/>
      <w:proofErr w:type="gramEnd"/>
    </w:p>
    <w:p w14:paraId="31EE393B" w14:textId="4C2A0B67" w:rsidR="00CC1421" w:rsidRPr="00CC1421" w:rsidRDefault="00CC1421" w:rsidP="00CC1421">
      <w:r>
        <w:t>During the attack, you can notice an overwhelming usage but this time across multiple processes rather than a few compared to the previous attack. This would also make the system slow and affect the availability.</w:t>
      </w:r>
    </w:p>
    <w:p w14:paraId="785F8A78" w14:textId="77777777" w:rsidR="00CC1421" w:rsidRDefault="00090AAD" w:rsidP="00CC1421">
      <w:pPr>
        <w:keepNext/>
        <w:jc w:val="center"/>
      </w:pPr>
      <w:r>
        <w:rPr>
          <w:noProof/>
        </w:rPr>
        <w:lastRenderedPageBreak/>
        <mc:AlternateContent>
          <mc:Choice Requires="wps">
            <w:drawing>
              <wp:anchor distT="0" distB="0" distL="114300" distR="114300" simplePos="0" relativeHeight="251660288" behindDoc="0" locked="0" layoutInCell="1" allowOverlap="1" wp14:anchorId="2422737B" wp14:editId="0AF3A8C9">
                <wp:simplePos x="0" y="0"/>
                <wp:positionH relativeFrom="column">
                  <wp:posOffset>2990850</wp:posOffset>
                </wp:positionH>
                <wp:positionV relativeFrom="paragraph">
                  <wp:posOffset>657225</wp:posOffset>
                </wp:positionV>
                <wp:extent cx="695325" cy="2981325"/>
                <wp:effectExtent l="0" t="0" r="28575" b="28575"/>
                <wp:wrapNone/>
                <wp:docPr id="800110145" name="Rectangle 1"/>
                <wp:cNvGraphicFramePr/>
                <a:graphic xmlns:a="http://schemas.openxmlformats.org/drawingml/2006/main">
                  <a:graphicData uri="http://schemas.microsoft.com/office/word/2010/wordprocessingShape">
                    <wps:wsp>
                      <wps:cNvSpPr/>
                      <wps:spPr>
                        <a:xfrm>
                          <a:off x="0" y="0"/>
                          <a:ext cx="695325" cy="298132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B2D57F" id="Rectangle 1" o:spid="_x0000_s1026" style="position:absolute;margin-left:235.5pt;margin-top:51.75pt;width:54.75pt;height:234.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" filled="f" strokecolor="red" strokeweight="1pt"/>
            </w:pict>
          </mc:Fallback>
        </mc:AlternateContent>
      </w:r>
      <w:r w:rsidRPr="00090AAD">
        <w:rPr>
          <w:noProof/>
        </w:rPr>
        <w:drawing>
          <wp:inline distT="0" distB="0" distL="0" distR="0" wp14:anchorId="2EAC328A" wp14:editId="1F1B9953">
            <wp:extent cx="4930567" cy="3665538"/>
            <wp:effectExtent l="0" t="0" r="3810" b="0"/>
            <wp:docPr id="104029399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293993" name="Picture 1" descr="A screenshot of a computer screen&#10;&#10;Description automatically generated"/>
                    <pic:cNvPicPr/>
                  </pic:nvPicPr>
                  <pic:blipFill>
                    <a:blip r:embed="rId68"/>
                    <a:stretch>
                      <a:fillRect/>
                    </a:stretch>
                  </pic:blipFill>
                  <pic:spPr>
                    <a:xfrm>
                      <a:off x="0" y="0"/>
                      <a:ext cx="4930567" cy="3665538"/>
                    </a:xfrm>
                    <a:prstGeom prst="rect">
                      <a:avLst/>
                    </a:prstGeom>
                  </pic:spPr>
                </pic:pic>
              </a:graphicData>
            </a:graphic>
          </wp:inline>
        </w:drawing>
      </w:r>
    </w:p>
    <w:p w14:paraId="7062B4B1" w14:textId="764167B2" w:rsidR="00090AAD" w:rsidRDefault="00CC1421" w:rsidP="00CC1421">
      <w:pPr>
        <w:pStyle w:val="Caption"/>
        <w:jc w:val="center"/>
      </w:pPr>
      <w:bookmarkStart w:id="101" w:name="_Toc165928720"/>
      <w:r>
        <w:t xml:space="preserve">Figure </w:t>
      </w:r>
      <w:r>
        <w:fldChar w:fldCharType="begin"/>
      </w:r>
      <w:r>
        <w:instrText xml:space="preserve"> SEQ Figure \* ARABIC </w:instrText>
      </w:r>
      <w:r>
        <w:fldChar w:fldCharType="separate"/>
      </w:r>
      <w:r w:rsidR="00CE3E44">
        <w:rPr>
          <w:noProof/>
        </w:rPr>
        <w:t>49</w:t>
      </w:r>
      <w:r>
        <w:fldChar w:fldCharType="end"/>
      </w:r>
      <w:r>
        <w:t xml:space="preserve">: Top during DDoS </w:t>
      </w:r>
      <w:proofErr w:type="gramStart"/>
      <w:r>
        <w:t>attack</w:t>
      </w:r>
      <w:bookmarkEnd w:id="101"/>
      <w:proofErr w:type="gramEnd"/>
    </w:p>
    <w:p w14:paraId="6EA1BAB1" w14:textId="77777777" w:rsidR="00A833A3" w:rsidRDefault="00A833A3" w:rsidP="00ED3199"/>
    <w:p w14:paraId="5BD8AAC9" w14:textId="1D6370BD" w:rsidR="00A833A3" w:rsidRDefault="00A833A3" w:rsidP="00A833A3">
      <w:pPr>
        <w:pStyle w:val="Heading2"/>
      </w:pPr>
      <w:bookmarkStart w:id="102" w:name="_Toc165928932"/>
      <w:r>
        <w:t>D.2 Violation of Cyber Security Tenet</w:t>
      </w:r>
      <w:bookmarkEnd w:id="102"/>
    </w:p>
    <w:p w14:paraId="2DB24372" w14:textId="253E195B" w:rsidR="00A833A3" w:rsidRPr="00CA2716" w:rsidRDefault="00CA2716" w:rsidP="00A833A3">
      <w:r>
        <w:t xml:space="preserve">A DoS attack violates the cyber security tenet of </w:t>
      </w:r>
      <w:r>
        <w:rPr>
          <w:b/>
          <w:bCs/>
        </w:rPr>
        <w:t>availability</w:t>
      </w:r>
      <w:r>
        <w:t xml:space="preserve"> as it disrupts and overloads the CPU and memory usage and limits the amount of power and memory for important tasks.</w:t>
      </w:r>
    </w:p>
    <w:p w14:paraId="606242D6" w14:textId="673AE916" w:rsidR="00A833A3" w:rsidRDefault="00A833A3" w:rsidP="00A833A3">
      <w:pPr>
        <w:pStyle w:val="Heading2"/>
      </w:pPr>
      <w:bookmarkStart w:id="103" w:name="_Toc165928933"/>
      <w:r>
        <w:t>D.3 Scenario Assessment</w:t>
      </w:r>
      <w:bookmarkEnd w:id="103"/>
    </w:p>
    <w:p w14:paraId="18A1B012" w14:textId="5EECF567" w:rsidR="000D04A8" w:rsidRDefault="000D04A8" w:rsidP="000D04A8">
      <w:r>
        <w:t xml:space="preserve">A DoS attack on the clinic’s web application could lead to service disruptions and unavailability. A patient requiring </w:t>
      </w:r>
      <w:proofErr w:type="gramStart"/>
      <w:r>
        <w:t>to view</w:t>
      </w:r>
      <w:proofErr w:type="gramEnd"/>
      <w:r>
        <w:t xml:space="preserve"> lab reports online urgently would not be able to do so and this would damage the reputation of the clinic due to inconvenience.</w:t>
      </w:r>
    </w:p>
    <w:p w14:paraId="6C9926B4" w14:textId="3BA96C1A" w:rsidR="000D04A8" w:rsidRPr="000D04A8" w:rsidRDefault="00A30692" w:rsidP="000D04A8">
      <w:r>
        <w:t>Moreover, patients wanting to book appointments and make transactions online will not be able to do so due to slow performance and the inability to complete transactions. Again, this could lead to a loss of trust and financial loss as customers are lost.</w:t>
      </w:r>
    </w:p>
    <w:p w14:paraId="3DFD21F1" w14:textId="695F074E" w:rsidR="00DC4E86" w:rsidRDefault="00DC4E86" w:rsidP="00ED3199">
      <w:pPr>
        <w:pStyle w:val="Heading1"/>
        <w:jc w:val="left"/>
      </w:pPr>
      <w:bookmarkStart w:id="104" w:name="_Toc165928934"/>
      <w:r>
        <w:lastRenderedPageBreak/>
        <w:t>PART E – RECOMMENDATIONS TO PROTECT THE SCENARIO COMPANY SERVER</w:t>
      </w:r>
      <w:bookmarkEnd w:id="104"/>
    </w:p>
    <w:p w14:paraId="0C7BDE52" w14:textId="60DF9954" w:rsidR="009A6F30" w:rsidRDefault="009A6F30" w:rsidP="008A1FC8">
      <w:pPr>
        <w:pStyle w:val="Heading2"/>
      </w:pPr>
      <w:bookmarkStart w:id="105" w:name="_Toc165928935"/>
      <w:r>
        <w:t>E.1 Recommendations to Minimize Threats in Reconnaissance Phase</w:t>
      </w:r>
      <w:bookmarkEnd w:id="105"/>
    </w:p>
    <w:p w14:paraId="27CF8433" w14:textId="46B3F4AC" w:rsidR="0030119C" w:rsidRDefault="008A1FC8" w:rsidP="0044194E">
      <w:r>
        <w:t>Threats found in section A.2 were</w:t>
      </w:r>
      <w:r w:rsidR="00D936D3">
        <w:t xml:space="preserve"> registrar, </w:t>
      </w:r>
      <w:proofErr w:type="gramStart"/>
      <w:r w:rsidR="00D936D3">
        <w:t>domain</w:t>
      </w:r>
      <w:proofErr w:type="gramEnd"/>
      <w:r w:rsidR="00D936D3">
        <w:t xml:space="preserve"> and name server details from WHOIS</w:t>
      </w:r>
      <w:r w:rsidR="0030119C">
        <w:t>.</w:t>
      </w:r>
      <w:r w:rsidR="00D936D3">
        <w:t xml:space="preserve"> </w:t>
      </w:r>
      <w:r w:rsidR="0030119C">
        <w:t xml:space="preserve">ASNs, IPs, name servers and mail server information from </w:t>
      </w:r>
      <w:proofErr w:type="spellStart"/>
      <w:r w:rsidR="0030119C">
        <w:t>TheHarvester</w:t>
      </w:r>
      <w:proofErr w:type="spellEnd"/>
      <w:r w:rsidR="0030119C">
        <w:t xml:space="preserve"> and </w:t>
      </w:r>
      <w:proofErr w:type="spellStart"/>
      <w:r w:rsidR="0030119C">
        <w:t>dnsenum</w:t>
      </w:r>
      <w:proofErr w:type="spellEnd"/>
      <w:r w:rsidR="0030119C">
        <w:t xml:space="preserve">. Ways in which it can be minimized </w:t>
      </w:r>
      <w:r w:rsidR="0044194E">
        <w:t>are</w:t>
      </w:r>
      <w:r w:rsidR="0030119C">
        <w:t xml:space="preserve"> listed below.</w:t>
      </w:r>
    </w:p>
    <w:p w14:paraId="2B188B4E" w14:textId="77777777" w:rsidR="0044194E" w:rsidRDefault="00D936D3" w:rsidP="0044194E">
      <w:pPr>
        <w:pStyle w:val="ListParagraph"/>
        <w:numPr>
          <w:ilvl w:val="0"/>
          <w:numId w:val="16"/>
        </w:numPr>
      </w:pPr>
      <w:r w:rsidRPr="0044194E">
        <w:rPr>
          <w:b/>
          <w:bCs/>
        </w:rPr>
        <w:t>Masking Services</w:t>
      </w:r>
      <w:r>
        <w:t>:</w:t>
      </w:r>
      <w:r w:rsidRPr="00D936D3">
        <w:t xml:space="preserve"> </w:t>
      </w:r>
      <w:r w:rsidR="0030119C">
        <w:t>Utilizing</w:t>
      </w:r>
      <w:r w:rsidRPr="00D936D3">
        <w:t xml:space="preserve"> masking services to hide sensitive information</w:t>
      </w:r>
      <w:r w:rsidR="0030119C">
        <w:t xml:space="preserve"> like hiding true domain name and registrant information to public Whois databases</w:t>
      </w:r>
      <w:r>
        <w:t xml:space="preserve"> and enabling WHOIS protection services</w:t>
      </w:r>
      <w:r w:rsidRPr="00D936D3">
        <w:t xml:space="preserve"> </w:t>
      </w:r>
      <w:r>
        <w:t xml:space="preserve">keeps your personal information safe </w:t>
      </w:r>
      <w:r>
        <w:fldChar w:fldCharType="begin"/>
      </w:r>
      <w:r>
        <w:instrText xml:space="preserve"> ADDIN ZOTERO_ITEM CSL_CITATION {"citationID":"V5YmIaBp","properties":{"formattedCitation":"(Borges, 2023)","plainCitation":"(Borges, 2023)","noteIndex":0},"citationItems":[{"id":484,"uris":["http://zotero.org/users/12312019/items/XTUN2WQD"],"itemData":{"id":484,"type":"webpage","abstract":"Learn how to protect your domain account at your registrar in order to prevent domain hijacking and stealing activities.","language":"en","title":"SecurityTrails | Domain Security &amp; Solutions — Part 4: How to Protect your Account at your Registrar","title-short":"SecurityTrails | Domain Security &amp; Solutions — Part 4","URL":"https://securitytrails.com/blog/domain-security-part-04-protect-account-registrar","author":[{"family":"Borges","given":"Esteban"}],"accessed":{"date-parts":[["2024",5,6]]},"issued":{"date-parts":[["2023",8,15]]}}}],"schema":"https://github.com/citation-style-language/schema/raw/master/csl-citation.json"} </w:instrText>
      </w:r>
      <w:r>
        <w:fldChar w:fldCharType="separate"/>
      </w:r>
      <w:r w:rsidRPr="0030119C">
        <w:rPr>
          <w:rFonts w:cs="Times New Roman"/>
        </w:rPr>
        <w:t>(Borges, 2023)</w:t>
      </w:r>
      <w:r>
        <w:fldChar w:fldCharType="end"/>
      </w:r>
      <w:r>
        <w:t>.</w:t>
      </w:r>
    </w:p>
    <w:p w14:paraId="7A052240" w14:textId="1DFB7CDC" w:rsidR="0044194E" w:rsidRDefault="0044194E" w:rsidP="0044194E">
      <w:pPr>
        <w:pStyle w:val="ListParagraph"/>
        <w:numPr>
          <w:ilvl w:val="0"/>
          <w:numId w:val="16"/>
        </w:numPr>
      </w:pPr>
      <w:r w:rsidRPr="0044194E">
        <w:rPr>
          <w:b/>
          <w:bCs/>
        </w:rPr>
        <w:t>Network Address Obfuscation</w:t>
      </w:r>
      <w:r w:rsidRPr="0044194E">
        <w:t>: Utilizing techniques like Network Address Translation (NAT) and IP address rotation to hide the actual network and IP infrastructure of systems make it more difficult for attackers to map out your network infrastructure</w:t>
      </w:r>
      <w:r>
        <w:t xml:space="preserve"> </w:t>
      </w:r>
      <w:r>
        <w:fldChar w:fldCharType="begin"/>
      </w:r>
      <w:r>
        <w:instrText xml:space="preserve"> ADDIN ZOTERO_ITEM CSL_CITATION {"citationID":"JKjSP8CV","properties":{"formattedCitation":"(Hunt, 2021)","plainCitation":"(Hunt, 2021)","noteIndex":0},"citationItems":[{"id":486,"uris":["http://zotero.org/users/12312019/items/6JJJP87H"],"itemData":{"id":486,"type":"webpage","abstract":"Evasion techniques, which have long been used by cybercriminals to cover their tracks, can become a proactive security measure when used for defensive purposes.","container-title":"Forbes","language":"en","note":"section: Innovation","title":"Council Post: To Prevent Cyberattacks, Make Reconnaissance Harder","title-short":"Council Post","URL":"https://www.forbes.com/sites/forbestechcouncil/2021/12/02/to-prevent-cyberattacks-make-reconnaissance-harder/","author":[{"family":"Hunt","given":"Barbara"}],"accessed":{"date-parts":[["2024",5,6]]},"issued":{"date-parts":[["2021",12,2]]}}}],"schema":"https://github.com/citation-style-language/schema/raw/master/csl-citation.json"} </w:instrText>
      </w:r>
      <w:r>
        <w:fldChar w:fldCharType="separate"/>
      </w:r>
      <w:r w:rsidRPr="0044194E">
        <w:rPr>
          <w:rFonts w:cs="Times New Roman"/>
        </w:rPr>
        <w:t>(Hunt, 2021)</w:t>
      </w:r>
      <w:r>
        <w:fldChar w:fldCharType="end"/>
      </w:r>
      <w:r>
        <w:t>.</w:t>
      </w:r>
    </w:p>
    <w:p w14:paraId="1D0E0450" w14:textId="6C9F96D7" w:rsidR="0044194E" w:rsidRDefault="0044194E" w:rsidP="0044194E">
      <w:pPr>
        <w:pStyle w:val="ListParagraph"/>
        <w:numPr>
          <w:ilvl w:val="0"/>
          <w:numId w:val="16"/>
        </w:numPr>
      </w:pPr>
      <w:r>
        <w:rPr>
          <w:b/>
          <w:bCs/>
        </w:rPr>
        <w:t>Continuous Monitoring and Alerting</w:t>
      </w:r>
      <w:r w:rsidRPr="0044194E">
        <w:t>:</w:t>
      </w:r>
      <w:r>
        <w:t xml:space="preserve"> </w:t>
      </w:r>
      <w:r w:rsidRPr="0044194E">
        <w:t>Using monitoring tools and instant alerting based on suspicion should be implemented</w:t>
      </w:r>
      <w:r>
        <w:t xml:space="preserve"> to prevent potential exploits </w:t>
      </w:r>
      <w:r>
        <w:fldChar w:fldCharType="begin"/>
      </w:r>
      <w:r>
        <w:instrText xml:space="preserve"> ADDIN ZOTERO_ITEM CSL_CITATION {"citationID":"8CtvOBSj","properties":{"formattedCitation":"(Hunt, 2021)","plainCitation":"(Hunt, 2021)","noteIndex":0},"citationItems":[{"id":486,"uris":["http://zotero.org/users/12312019/items/6JJJP87H"],"itemData":{"id":486,"type":"webpage","abstract":"Evasion techniques, which have long been used by cybercriminals to cover their tracks, can become a proactive security measure when used for defensive purposes.","container-title":"Forbes","language":"en","note":"section: Innovation","title":"Council Post: To Prevent Cyberattacks, Make Reconnaissance Harder","title-short":"Council Post","URL":"https://www.forbes.com/sites/forbestechcouncil/2021/12/02/to-prevent-cyberattacks-make-reconnaissance-harder/","author":[{"family":"Hunt","given":"Barbara"}],"accessed":{"date-parts":[["2024",5,6]]},"issued":{"date-parts":[["2021",12,2]]}}}],"schema":"https://github.com/citation-style-language/schema/raw/master/csl-citation.json"} </w:instrText>
      </w:r>
      <w:r>
        <w:fldChar w:fldCharType="separate"/>
      </w:r>
      <w:r w:rsidRPr="0044194E">
        <w:rPr>
          <w:rFonts w:cs="Times New Roman"/>
        </w:rPr>
        <w:t>(Hunt, 2021)</w:t>
      </w:r>
      <w:r>
        <w:fldChar w:fldCharType="end"/>
      </w:r>
      <w:r>
        <w:t>.</w:t>
      </w:r>
    </w:p>
    <w:p w14:paraId="09394F29" w14:textId="063A63B4" w:rsidR="009A6F30" w:rsidRDefault="009A6F30" w:rsidP="008A1FC8">
      <w:pPr>
        <w:pStyle w:val="Heading2"/>
      </w:pPr>
      <w:bookmarkStart w:id="106" w:name="_Toc165928936"/>
      <w:r>
        <w:t>E.2 Port Knocking and Protection</w:t>
      </w:r>
      <w:bookmarkEnd w:id="106"/>
    </w:p>
    <w:p w14:paraId="7D652306" w14:textId="2EEFB32B" w:rsidR="008A1FC8" w:rsidRDefault="009C73D8" w:rsidP="009A6F30">
      <w:r>
        <w:t xml:space="preserve">Port Knocking refers to the attempt to open a port via a specific order of connections made to a blocked port </w:t>
      </w:r>
      <w:r>
        <w:fldChar w:fldCharType="begin"/>
      </w:r>
      <w:r>
        <w:instrText xml:space="preserve"> ADDIN ZOTERO_ITEM CSL_CITATION {"citationID":"EOE0kU6l","properties":{"formattedCitation":"(Paul, 2017)","plainCitation":"(Paul, 2017)","noteIndex":0},"citationItems":[{"id":488,"uris":["http://zotero.org/users/12312019/items/NREXQ9GV"],"itemData":{"id":488,"type":"post-weblog","abstract":"In this tutorial we can check What is Port Knocking. The security is one of the most important parameter that should be kept in account when you are on a ho","container-title":"Interserver Tips","language":"en-US","title":"What is Port Knocking?","URL":"https://www.interserver.net/tips/kb/what-is-port-knocking/","author":[{"family":"Paul","given":"Manoli"}],"accessed":{"date-parts":[["2024",5,6]]},"issued":{"date-parts":[["2017",2,27]]}}}],"schema":"https://github.com/citation-style-language/schema/raw/master/csl-citation.json"} </w:instrText>
      </w:r>
      <w:r>
        <w:fldChar w:fldCharType="separate"/>
      </w:r>
      <w:r w:rsidRPr="009C73D8">
        <w:rPr>
          <w:rFonts w:cs="Times New Roman"/>
        </w:rPr>
        <w:t>(Paul, 2017)</w:t>
      </w:r>
      <w:r>
        <w:fldChar w:fldCharType="end"/>
      </w:r>
      <w:r>
        <w:t>.</w:t>
      </w:r>
      <w:r w:rsidR="00285E07">
        <w:t xml:space="preserve"> It prevents unauthorized access as users that only know the correct sequence of sending connection requests to specific ports will be allowed access </w:t>
      </w:r>
      <w:r w:rsidR="00285E07">
        <w:fldChar w:fldCharType="begin"/>
      </w:r>
      <w:r w:rsidR="00285E07">
        <w:instrText xml:space="preserve"> ADDIN ZOTERO_ITEM CSL_CITATION {"citationID":"CMbNu7CH","properties":{"formattedCitation":"(Pranava, 2020)","plainCitation":"(Pranava, 2020)","noteIndex":0},"citationItems":[{"id":492,"uris":["http://zotero.org/users/12312019/items/39V27C4I"],"itemData":{"id":492,"type":"post-weblog","abstract":"Understanding what it is.","container-title":"Medium","language":"en","title":"Port Knocking","URL":"https://pranavakumar.medium.com/port-knocking-8d845185a90d","author":[{"family":"Pranava","given":"K.V"}],"accessed":{"date-parts":[["2024",5,6]]},"issued":{"date-parts":[["2020",10,26]]}}}],"schema":"https://github.com/citation-style-language/schema/raw/master/csl-citation.json"} </w:instrText>
      </w:r>
      <w:r w:rsidR="00285E07">
        <w:fldChar w:fldCharType="separate"/>
      </w:r>
      <w:r w:rsidR="00285E07" w:rsidRPr="00285E07">
        <w:rPr>
          <w:rFonts w:cs="Times New Roman"/>
        </w:rPr>
        <w:t>(Pranava, 2020)</w:t>
      </w:r>
      <w:r w:rsidR="00285E07">
        <w:fldChar w:fldCharType="end"/>
      </w:r>
      <w:r w:rsidR="00285E07">
        <w:t xml:space="preserve">. </w:t>
      </w:r>
      <w:r>
        <w:t xml:space="preserve"> </w:t>
      </w:r>
      <w:r w:rsidRPr="009C73D8">
        <w:t>Some of the open ports identified in the first section include: 22/</w:t>
      </w:r>
      <w:proofErr w:type="spellStart"/>
      <w:r w:rsidRPr="009C73D8">
        <w:t>tcp</w:t>
      </w:r>
      <w:proofErr w:type="spellEnd"/>
      <w:r w:rsidRPr="009C73D8">
        <w:t xml:space="preserve"> (SSH), 139/</w:t>
      </w:r>
      <w:proofErr w:type="spellStart"/>
      <w:r w:rsidRPr="009C73D8">
        <w:t>tcp</w:t>
      </w:r>
      <w:proofErr w:type="spellEnd"/>
      <w:r w:rsidRPr="009C73D8">
        <w:t xml:space="preserve"> (NetBIOS-SSN), 445/</w:t>
      </w:r>
      <w:proofErr w:type="spellStart"/>
      <w:r w:rsidRPr="009C73D8">
        <w:t>tcp</w:t>
      </w:r>
      <w:proofErr w:type="spellEnd"/>
      <w:r w:rsidRPr="009C73D8">
        <w:t xml:space="preserve"> (Microsoft-DS) </w:t>
      </w:r>
      <w:proofErr w:type="gramStart"/>
      <w:r w:rsidRPr="009C73D8">
        <w:t>and etc</w:t>
      </w:r>
      <w:r>
        <w:t>.</w:t>
      </w:r>
      <w:proofErr w:type="gramEnd"/>
    </w:p>
    <w:p w14:paraId="2AC54E77" w14:textId="570C267D" w:rsidR="009C73D8" w:rsidRDefault="009C73D8" w:rsidP="009A6F30">
      <w:r>
        <w:t xml:space="preserve">Port knocking protects these open port threats </w:t>
      </w:r>
      <w:r w:rsidR="00285E07">
        <w:t xml:space="preserve">by keeping ports closed by default and adds an authentication layer before granting access to SSH services </w:t>
      </w:r>
      <w:r w:rsidR="00285E07">
        <w:fldChar w:fldCharType="begin"/>
      </w:r>
      <w:r w:rsidR="00285E07">
        <w:instrText xml:space="preserve"> ADDIN ZOTERO_ITEM CSL_CITATION {"citationID":"gzasFQwk","properties":{"formattedCitation":"(Paul, 2017)","plainCitation":"(Paul, 2017)","noteIndex":0},"citationItems":[{"id":488,"uris":["http://zotero.org/users/12312019/items/NREXQ9GV"],"itemData":{"id":488,"type":"post-weblog","abstract":"In this tutorial we can check What is Port Knocking. The security is one of the most important parameter that should be kept in account when you are on a ho","container-title":"Interserver Tips","language":"en-US","title":"What is Port Knocking?","URL":"https://www.interserver.net/tips/kb/what-is-port-knocking/","author":[{"family":"Paul","given":"Manoli"}],"accessed":{"date-parts":[["2024",5,6]]},"issued":{"date-parts":[["2017",2,27]]}}}],"schema":"https://github.com/citation-style-language/schema/raw/master/csl-citation.json"} </w:instrText>
      </w:r>
      <w:r w:rsidR="00285E07">
        <w:fldChar w:fldCharType="separate"/>
      </w:r>
      <w:r w:rsidR="00285E07" w:rsidRPr="00285E07">
        <w:rPr>
          <w:rFonts w:cs="Times New Roman"/>
        </w:rPr>
        <w:t>(Paul, 2017)</w:t>
      </w:r>
      <w:r w:rsidR="00285E07">
        <w:fldChar w:fldCharType="end"/>
      </w:r>
      <w:r w:rsidR="00285E07">
        <w:t xml:space="preserve">. It also filters out any automation attacks and its ability to integrate with other security methodologies make it difficult for attackers to discover open ports and find entry point to attack a system </w:t>
      </w:r>
      <w:r w:rsidR="00285E07">
        <w:fldChar w:fldCharType="begin"/>
      </w:r>
      <w:r w:rsidR="00285E07">
        <w:instrText xml:space="preserve"> ADDIN ZOTERO_ITEM CSL_CITATION {"citationID":"qy7zfycO","properties":{"formattedCitation":"(Nur et al., 2023)","plainCitation":"(Nur et al., 2023)","noteIndex":0},"citationItems":[{"id":494,"uris":["http://zotero.org/users/12312019/items/FVZ7ZJSM"],"itemData":{"id":494,"type":"article-journal","abstract":"Computer network is a group of autonomous computers that are interconnected with each other using communication protocols through communication media so that they can share information, programs, share hardware devices such as printers, hard disks, and so on. One of the most important network components is network security, computer security involves various aspects, including protection against unauthorized access, data theft, system tampering, and operational disruptions. This research method uses descriptive method. At this stage specifications are determined regarding the system that will be designed to meet the objectives of this study, the Port Knocking method to secure the Router can be applied to Mikrotik routers by utilizing a firewall which functions to guard against illegal access and overcome problems caused by Attackers","container-title":"International Journal of Integrative Sciences","DOI":"10.55927/ijis.v2i6.4526","journalAbbreviation":"International Journal of Integrative Sciences","page":"873-880","source":"ResearchGate","title":"The Effectiveness of the Port Knocking Method in Computer Security","volume":"2","author":[{"family":"Nur","given":"Muhammad"},{"literal":"Teguh"},{"family":"Waskito","given":"Wasis"},{"family":"Fathoni","given":"Azhar"},{"literal":"Bagas"},{"literal":"Yuda"},{"family":"Galih","given":"Ramadan"},{"family":"Qoyum","given":"Alif"},{"literal":"Samsoni"}],"issued":{"date-parts":[["2023",6,30]]}}}],"schema":"https://github.com/citation-style-language/schema/raw/master/csl-citation.json"} </w:instrText>
      </w:r>
      <w:r w:rsidR="00285E07">
        <w:fldChar w:fldCharType="separate"/>
      </w:r>
      <w:r w:rsidR="00285E07" w:rsidRPr="00285E07">
        <w:rPr>
          <w:rFonts w:cs="Times New Roman"/>
        </w:rPr>
        <w:t>(Nur et al., 2023)</w:t>
      </w:r>
      <w:r w:rsidR="00285E07">
        <w:fldChar w:fldCharType="end"/>
      </w:r>
      <w:r w:rsidR="00285E07">
        <w:t>.</w:t>
      </w:r>
    </w:p>
    <w:p w14:paraId="38EE833C" w14:textId="04AC3EBE" w:rsidR="009A6F30" w:rsidRDefault="009A6F30" w:rsidP="008A1FC8">
      <w:pPr>
        <w:pStyle w:val="Heading2"/>
      </w:pPr>
      <w:bookmarkStart w:id="107" w:name="_Toc165928937"/>
      <w:r>
        <w:t>E.3 SQL Injection Preventions</w:t>
      </w:r>
      <w:bookmarkEnd w:id="107"/>
    </w:p>
    <w:p w14:paraId="09F31469" w14:textId="2AA51484" w:rsidR="006E1D82" w:rsidRPr="006E1D82" w:rsidRDefault="006E1D82" w:rsidP="006E1D82">
      <w:r w:rsidRPr="006E1D82">
        <w:t xml:space="preserve">SQL Injection can be prevented through several key methods as outlined </w:t>
      </w:r>
      <w:r>
        <w:t>below</w:t>
      </w:r>
      <w:r w:rsidRPr="006E1D82">
        <w:t>:</w:t>
      </w:r>
    </w:p>
    <w:p w14:paraId="4D62A4DC" w14:textId="44206B59" w:rsidR="006E1D82" w:rsidRPr="006E1D82" w:rsidRDefault="006E1D82" w:rsidP="006E1D82">
      <w:pPr>
        <w:numPr>
          <w:ilvl w:val="0"/>
          <w:numId w:val="17"/>
        </w:numPr>
      </w:pPr>
      <w:r>
        <w:rPr>
          <w:b/>
          <w:bCs/>
        </w:rPr>
        <w:lastRenderedPageBreak/>
        <w:t>Validate</w:t>
      </w:r>
      <w:r w:rsidRPr="006E1D82">
        <w:rPr>
          <w:b/>
          <w:bCs/>
        </w:rPr>
        <w:t xml:space="preserve"> Database Inputs</w:t>
      </w:r>
      <w:r w:rsidRPr="006E1D82">
        <w:t>: Filter and sanitize user inputs to prevent malicious code from being injected into database queries</w:t>
      </w:r>
      <w:r>
        <w:t xml:space="preserve"> </w:t>
      </w:r>
      <w:r>
        <w:fldChar w:fldCharType="begin"/>
      </w:r>
      <w:r>
        <w:instrText xml:space="preserve"> ADDIN ZOTERO_ITEM CSL_CITATION {"citationID":"gqfwK0Xf","properties":{"formattedCitation":"(Kime, 2023)","plainCitation":"(Kime, 2023)","noteIndex":0},"citationItems":[{"id":497,"uris":["http://zotero.org/users/12312019/items/CPFEN2A7"],"itemData":{"id":497,"type":"webpage","abstract":"A SQL injection is an attack on a website's back end. Discover how to protect your website and its database from SQL injection attacks.","container-title":"eSecurity Planet","language":"en-US","title":"How to Prevent SQL Injection: 5 Key Prevention Methods","title-short":"How to Prevent SQL Injection","URL":"https://www.esecurityplanet.com/threats/how-to-prevent-sql-injection-attacks/","author":[{"family":"Kime","given":"Chad"}],"accessed":{"date-parts":[["2024",5,6]]},"issued":{"date-parts":[["2023",5,16]]}}}],"schema":"https://github.com/citation-style-language/schema/raw/master/csl-citation.json"} </w:instrText>
      </w:r>
      <w:r>
        <w:fldChar w:fldCharType="separate"/>
      </w:r>
      <w:r w:rsidRPr="006E1D82">
        <w:rPr>
          <w:rFonts w:cs="Times New Roman"/>
        </w:rPr>
        <w:t>(Kime, 2023)</w:t>
      </w:r>
      <w:r>
        <w:fldChar w:fldCharType="end"/>
      </w:r>
      <w:r>
        <w:t>.</w:t>
      </w:r>
    </w:p>
    <w:p w14:paraId="5C5B65E9" w14:textId="00BF7919" w:rsidR="006E1D82" w:rsidRPr="006E1D82" w:rsidRDefault="006E1D82" w:rsidP="006E1D82">
      <w:pPr>
        <w:numPr>
          <w:ilvl w:val="0"/>
          <w:numId w:val="17"/>
        </w:numPr>
      </w:pPr>
      <w:r w:rsidRPr="006E1D82">
        <w:rPr>
          <w:b/>
          <w:bCs/>
        </w:rPr>
        <w:t>Restrict Database Code</w:t>
      </w:r>
      <w:r w:rsidRPr="006E1D82">
        <w:t>: Limit the code available to the database by reducing functionality, using stored procedures, whitelisting user inputs, and enforcing prepared statements and parameterization</w:t>
      </w:r>
      <w:r>
        <w:t xml:space="preserve"> </w:t>
      </w:r>
      <w:r>
        <w:fldChar w:fldCharType="begin"/>
      </w:r>
      <w:r>
        <w:instrText xml:space="preserve"> ADDIN ZOTERO_ITEM CSL_CITATION {"citationID":"SIcaRqsO","properties":{"formattedCitation":"(Kime, 2023)","plainCitation":"(Kime, 2023)","noteIndex":0},"citationItems":[{"id":497,"uris":["http://zotero.org/users/12312019/items/CPFEN2A7"],"itemData":{"id":497,"type":"webpage","abstract":"A SQL injection is an attack on a website's back end. Discover how to protect your website and its database from SQL injection attacks.","container-title":"eSecurity Planet","language":"en-US","title":"How to Prevent SQL Injection: 5 Key Prevention Methods","title-short":"How to Prevent SQL Injection","URL":"https://www.esecurityplanet.com/threats/how-to-prevent-sql-injection-attacks/","author":[{"family":"Kime","given":"Chad"}],"accessed":{"date-parts":[["2024",5,6]]},"issued":{"date-parts":[["2023",5,16]]}}}],"schema":"https://github.com/citation-style-language/schema/raw/master/csl-citation.json"} </w:instrText>
      </w:r>
      <w:r>
        <w:fldChar w:fldCharType="separate"/>
      </w:r>
      <w:r w:rsidRPr="006E1D82">
        <w:rPr>
          <w:rFonts w:cs="Times New Roman"/>
        </w:rPr>
        <w:t>(Kime, 2023)</w:t>
      </w:r>
      <w:r>
        <w:fldChar w:fldCharType="end"/>
      </w:r>
      <w:r w:rsidR="00AE2F04">
        <w:t>.</w:t>
      </w:r>
    </w:p>
    <w:p w14:paraId="39617B41" w14:textId="50EB3E34" w:rsidR="006E1D82" w:rsidRPr="006E1D82" w:rsidRDefault="006E1D82" w:rsidP="006E1D82">
      <w:pPr>
        <w:numPr>
          <w:ilvl w:val="0"/>
          <w:numId w:val="17"/>
        </w:numPr>
      </w:pPr>
      <w:r w:rsidRPr="006E1D82">
        <w:rPr>
          <w:b/>
          <w:bCs/>
        </w:rPr>
        <w:t>Restrict Database Access</w:t>
      </w:r>
      <w:r w:rsidRPr="006E1D82">
        <w:t xml:space="preserve">: </w:t>
      </w:r>
      <w:r w:rsidR="00AE2F04">
        <w:t>Integrating</w:t>
      </w:r>
      <w:r w:rsidRPr="006E1D82">
        <w:t xml:space="preserve"> access control to </w:t>
      </w:r>
      <w:r w:rsidR="00AE2F04">
        <w:t>implement</w:t>
      </w:r>
      <w:r w:rsidRPr="006E1D82">
        <w:t xml:space="preserve"> </w:t>
      </w:r>
      <w:r w:rsidR="00AE2F04">
        <w:t xml:space="preserve">limited usage and restricting external access through firewalls will prevent unauthorized access to databases  </w:t>
      </w:r>
      <w:r w:rsidR="00AE2F04">
        <w:fldChar w:fldCharType="begin"/>
      </w:r>
      <w:r w:rsidR="00AE2F04">
        <w:instrText xml:space="preserve"> ADDIN ZOTERO_ITEM CSL_CITATION {"citationID":"AfxtcUxp","properties":{"formattedCitation":"(Ma et al., 2019)","plainCitation":"(Ma et al., 2019)","noteIndex":0},"citationItems":[{"id":505,"uris":["http://zotero.org/users/12312019/items/PUXMKEWB"],"itemData":{"id":505,"type":"paper-conference","abstract":"This SQL injection attack is one of the common means for hackers to attack database. With the development of B/S mode application development, more and more programmers use this mode to write applications. However, due to the uneven level and experience of programmers, a considerable number of programmers do not judge the legitimacy of user input data when writing code, which makes the application security risks. Users can submit a database query code and get some data they want to know according to the results of the program. SQL injection attack belongs to one of the means of database security attack. It can be effectively protected by database security protection technology. This paper introduces the principle of SQL injection, the main form of SQL injection attack, the types of injection attack, and how to prevent SQL injection. Discussed and illustrated with examples.","container-title":"2019 International Conference on Computer Network, Electronic and Automation (ICCNEA)","DOI":"10.1109/ICCNEA.2019.00042","event-title":"2019 International Conference on Computer Network, Electronic and Automation (ICCNEA)","page":"176-179","source":"IEEE Xplore","title":"Research on SQL Injection Attack and Prevention Technology Based on Web","URL":"https://ieeexplore.ieee.org/abstract/document/8912016","author":[{"family":"Ma","given":"Limei"},{"family":"Zhao","given":"Dongmei"},{"family":"Gao","given":"Yijun"},{"family":"Zhao","given":"Chen"}],"accessed":{"date-parts":[["2024",5,6]]},"issued":{"date-parts":[["2019",9]]}}}],"schema":"https://github.com/citation-style-language/schema/raw/master/csl-citation.json"} </w:instrText>
      </w:r>
      <w:r w:rsidR="00AE2F04">
        <w:fldChar w:fldCharType="separate"/>
      </w:r>
      <w:r w:rsidR="00AE2F04" w:rsidRPr="00AE2F04">
        <w:rPr>
          <w:rFonts w:cs="Times New Roman"/>
        </w:rPr>
        <w:t>(Ma et al., 2019)</w:t>
      </w:r>
      <w:r w:rsidR="00AE2F04">
        <w:fldChar w:fldCharType="end"/>
      </w:r>
      <w:r w:rsidR="00AE2F04">
        <w:t>.</w:t>
      </w:r>
    </w:p>
    <w:p w14:paraId="15C830D1" w14:textId="7B58BD2F" w:rsidR="006E1D82" w:rsidRPr="006E1D82" w:rsidRDefault="006E1D82" w:rsidP="006E1D82">
      <w:pPr>
        <w:numPr>
          <w:ilvl w:val="0"/>
          <w:numId w:val="17"/>
        </w:numPr>
      </w:pPr>
      <w:r>
        <w:rPr>
          <w:b/>
          <w:bCs/>
        </w:rPr>
        <w:t>Regular Monitoring and Patching</w:t>
      </w:r>
      <w:r w:rsidRPr="006E1D82">
        <w:t>: Regularly monitor communication</w:t>
      </w:r>
      <w:r>
        <w:t>s and update DBMS regularly with latest patches</w:t>
      </w:r>
      <w:r w:rsidR="00AE2F04">
        <w:t xml:space="preserve"> </w:t>
      </w:r>
      <w:r w:rsidR="00AE2F04">
        <w:fldChar w:fldCharType="begin"/>
      </w:r>
      <w:r w:rsidR="00AE2F04">
        <w:instrText xml:space="preserve"> ADDIN ZOTERO_ITEM CSL_CITATION {"citationID":"JXHDjFa1","properties":{"formattedCitation":"(Ma et al., 2019)","plainCitation":"(Ma et al., 2019)","noteIndex":0},"citationItems":[{"id":505,"uris":["http://zotero.org/users/12312019/items/PUXMKEWB"],"itemData":{"id":505,"type":"paper-conference","abstract":"This SQL injection attack is one of the common means for hackers to attack database. With the development of B/S mode application development, more and more programmers use this mode to write applications. However, due to the uneven level and experience of programmers, a considerable number of programmers do not judge the legitimacy of user input data when writing code, which makes the application security risks. Users can submit a database query code and get some data they want to know according to the results of the program. SQL injection attack belongs to one of the means of database security attack. It can be effectively protected by database security protection technology. This paper introduces the principle of SQL injection, the main form of SQL injection attack, the types of injection attack, and how to prevent SQL injection. Discussed and illustrated with examples.","container-title":"2019 International Conference on Computer Network, Electronic and Automation (ICCNEA)","DOI":"10.1109/ICCNEA.2019.00042","event-title":"2019 International Conference on Computer Network, Electronic and Automation (ICCNEA)","page":"176-179","source":"IEEE Xplore","title":"Research on SQL Injection Attack and Prevention Technology Based on Web","URL":"https://ieeexplore.ieee.org/abstract/document/8912016","author":[{"family":"Ma","given":"Limei"},{"family":"Zhao","given":"Dongmei"},{"family":"Gao","given":"Yijun"},{"family":"Zhao","given":"Chen"}],"accessed":{"date-parts":[["2024",5,6]]},"issued":{"date-parts":[["2019",9]]}}}],"schema":"https://github.com/citation-style-language/schema/raw/master/csl-citation.json"} </w:instrText>
      </w:r>
      <w:r w:rsidR="00AE2F04">
        <w:fldChar w:fldCharType="separate"/>
      </w:r>
      <w:r w:rsidR="00AE2F04" w:rsidRPr="00AE2F04">
        <w:rPr>
          <w:rFonts w:cs="Times New Roman"/>
        </w:rPr>
        <w:t>(Ma et al., 2019)</w:t>
      </w:r>
      <w:r w:rsidR="00AE2F04">
        <w:fldChar w:fldCharType="end"/>
      </w:r>
      <w:r w:rsidR="00AE2F04">
        <w:t>.</w:t>
      </w:r>
    </w:p>
    <w:p w14:paraId="5D28C665" w14:textId="1DDB4A56" w:rsidR="006E1D82" w:rsidRPr="006E1D82" w:rsidRDefault="006E1D82" w:rsidP="006E1D82">
      <w:pPr>
        <w:numPr>
          <w:ilvl w:val="0"/>
          <w:numId w:val="17"/>
        </w:numPr>
      </w:pPr>
      <w:r>
        <w:rPr>
          <w:b/>
          <w:bCs/>
        </w:rPr>
        <w:t>Adopt</w:t>
      </w:r>
      <w:r w:rsidRPr="006E1D82">
        <w:rPr>
          <w:b/>
          <w:bCs/>
        </w:rPr>
        <w:t xml:space="preserve"> Least Privilege</w:t>
      </w:r>
      <w:r>
        <w:rPr>
          <w:b/>
          <w:bCs/>
        </w:rPr>
        <w:t xml:space="preserve"> Principle</w:t>
      </w:r>
      <w:r w:rsidRPr="006E1D82">
        <w:t xml:space="preserve">: </w:t>
      </w:r>
      <w:r>
        <w:t>Access control to perform only the bare minimum</w:t>
      </w:r>
      <w:r w:rsidRPr="006E1D82">
        <w:t xml:space="preserve"> </w:t>
      </w:r>
      <w:r>
        <w:t>in</w:t>
      </w:r>
      <w:r w:rsidRPr="006E1D82">
        <w:t xml:space="preserve"> your website by</w:t>
      </w:r>
      <w:r w:rsidR="00AE2F04">
        <w:t xml:space="preserve"> adhering to least privilege would</w:t>
      </w:r>
      <w:r w:rsidRPr="006E1D82">
        <w:t xml:space="preserve"> mitigate SQL injection</w:t>
      </w:r>
      <w:r>
        <w:t xml:space="preserve"> threats </w:t>
      </w:r>
      <w:r>
        <w:fldChar w:fldCharType="begin"/>
      </w:r>
      <w:r>
        <w:instrText xml:space="preserve"> ADDIN ZOTERO_ITEM CSL_CITATION {"citationID":"iT1gDhw9","properties":{"formattedCitation":"(Sundar, 2024)","plainCitation":"(Sundar, 2024)","noteIndex":0},"citationItems":[{"id":499,"uris":["http://zotero.org/users/12312019/items/3CRBYGW7"],"itemData":{"id":499,"type":"webpage","abstract":"SQL injection attacks can be a major threat to your database. Discover the latest security measures to prevent SQL Injection and keep your website safe.","container-title":"Indusface","language":"en-us, en-ca, en-in","title":"How to Prevent SQL Injection Attacks? | Indusface Blog","title-short":"How to Prevent SQL Injection Attacks?","URL":"https://www.indusface.com/blog/how-to-stop-sql-injection/","author":[{"family":"Sundar","given":"Venkatesh"}],"accessed":{"date-parts":[["2024",5,6]]},"issued":{"date-parts":[["2024",4,2]]}}}],"schema":"https://github.com/citation-style-language/schema/raw/master/csl-citation.json"} </w:instrText>
      </w:r>
      <w:r>
        <w:fldChar w:fldCharType="separate"/>
      </w:r>
      <w:r w:rsidRPr="006E1D82">
        <w:rPr>
          <w:rFonts w:cs="Times New Roman"/>
        </w:rPr>
        <w:t>(Sundar, 2024)</w:t>
      </w:r>
      <w:r>
        <w:fldChar w:fldCharType="end"/>
      </w:r>
      <w:r w:rsidR="00AE2F04">
        <w:t>.</w:t>
      </w:r>
    </w:p>
    <w:p w14:paraId="1576984E" w14:textId="0E003D02" w:rsidR="006E1D82" w:rsidRDefault="00AE2F04" w:rsidP="009A6F30">
      <w:r>
        <w:t>Database and web application owners</w:t>
      </w:r>
      <w:r w:rsidR="006E1D82" w:rsidRPr="006E1D82">
        <w:t xml:space="preserve"> can significantly reduce the </w:t>
      </w:r>
      <w:r>
        <w:t>threat</w:t>
      </w:r>
      <w:r w:rsidR="006E1D82" w:rsidRPr="006E1D82">
        <w:t xml:space="preserve"> of SQL Injection attacks</w:t>
      </w:r>
      <w:r>
        <w:t xml:space="preserve"> b</w:t>
      </w:r>
      <w:r w:rsidRPr="006E1D82">
        <w:t xml:space="preserve">y </w:t>
      </w:r>
      <w:r>
        <w:t>using these methods or a combination</w:t>
      </w:r>
      <w:r>
        <w:t xml:space="preserve"> of these methods</w:t>
      </w:r>
      <w:r w:rsidR="006E1D82" w:rsidRPr="006E1D82">
        <w:t xml:space="preserve"> and </w:t>
      </w:r>
      <w:r>
        <w:t>strengthen their database defense</w:t>
      </w:r>
      <w:r w:rsidR="006E1D82" w:rsidRPr="006E1D82">
        <w:t>.</w:t>
      </w:r>
    </w:p>
    <w:p w14:paraId="21A8CC1C" w14:textId="2A07A80C" w:rsidR="009A6F30" w:rsidRDefault="009A6F30" w:rsidP="008A1FC8">
      <w:pPr>
        <w:pStyle w:val="Heading2"/>
      </w:pPr>
      <w:bookmarkStart w:id="108" w:name="_Toc165928938"/>
      <w:r>
        <w:t>E.4 Cross Sie Scripting Injection Preventions</w:t>
      </w:r>
      <w:bookmarkEnd w:id="108"/>
    </w:p>
    <w:p w14:paraId="7F15FA8D" w14:textId="27FD114F" w:rsidR="008A1FC8" w:rsidRDefault="00F7434A" w:rsidP="008A1FC8">
      <w:r>
        <w:t>XSS</w:t>
      </w:r>
      <w:r w:rsidRPr="006E1D82">
        <w:t xml:space="preserve"> </w:t>
      </w:r>
      <w:r>
        <w:t>i</w:t>
      </w:r>
      <w:r w:rsidRPr="006E1D82">
        <w:t xml:space="preserve">njection can be prevented through several key methods as outlined </w:t>
      </w:r>
      <w:r>
        <w:t>below</w:t>
      </w:r>
      <w:r>
        <w:t>:</w:t>
      </w:r>
    </w:p>
    <w:p w14:paraId="2B1E1F3E" w14:textId="3F3F0541" w:rsidR="00F7434A" w:rsidRDefault="00F7434A" w:rsidP="00F7434A">
      <w:pPr>
        <w:pStyle w:val="ListParagraph"/>
        <w:numPr>
          <w:ilvl w:val="0"/>
          <w:numId w:val="18"/>
        </w:numPr>
      </w:pPr>
      <w:r w:rsidRPr="00F7434A">
        <w:rPr>
          <w:b/>
          <w:bCs/>
        </w:rPr>
        <w:t>Input Validation and Filtering</w:t>
      </w:r>
      <w:r>
        <w:t xml:space="preserve">: Using input validation to make sure only expected data formats are inputted and filtering out and removing any dangerous characters prevents an attacker from writing harmful scripts </w:t>
      </w:r>
      <w:r>
        <w:fldChar w:fldCharType="begin"/>
      </w:r>
      <w:r>
        <w:instrText xml:space="preserve"> ADDIN ZOTERO_ITEM CSL_CITATION {"citationID":"aVauonEr","properties":{"formattedCitation":"(Timonera, 2023)","plainCitation":"(Timonera, 2023)","noteIndex":0},"citationItems":[{"id":507,"uris":["http://zotero.org/users/12312019/items/DZZ7ZCDT"],"itemData":{"id":507,"type":"webpage","abstract":"Discover powerful methods to prevent cross-site scripting attacks and keep your website secure. Learn how to defend against XSS vulnerabilities effectively.","container-title":"eSecurity Planet","language":"en-US","title":"How to Prevent Cross-Site Scripting (XSS) Attacks","URL":"https://www.esecurityplanet.com/endpoint/prevent-xss-attacks/","author":[{"family":"Timonera","given":"Kaye"}],"accessed":{"date-parts":[["2024",5,6]]},"issued":{"date-parts":[["2023",8,3]]}}}],"schema":"https://github.com/citation-style-language/schema/raw/master/csl-citation.json"} </w:instrText>
      </w:r>
      <w:r>
        <w:fldChar w:fldCharType="separate"/>
      </w:r>
      <w:r w:rsidRPr="00F7434A">
        <w:rPr>
          <w:rFonts w:cs="Times New Roman"/>
        </w:rPr>
        <w:t>(</w:t>
      </w:r>
      <w:proofErr w:type="spellStart"/>
      <w:r w:rsidRPr="00F7434A">
        <w:rPr>
          <w:rFonts w:cs="Times New Roman"/>
        </w:rPr>
        <w:t>Timonera</w:t>
      </w:r>
      <w:proofErr w:type="spellEnd"/>
      <w:r w:rsidRPr="00F7434A">
        <w:rPr>
          <w:rFonts w:cs="Times New Roman"/>
        </w:rPr>
        <w:t>, 2023)</w:t>
      </w:r>
      <w:r>
        <w:fldChar w:fldCharType="end"/>
      </w:r>
      <w:r>
        <w:t>.</w:t>
      </w:r>
    </w:p>
    <w:p w14:paraId="35620D67" w14:textId="0FF4A81C" w:rsidR="00F7434A" w:rsidRDefault="00F7434A" w:rsidP="00F7434A">
      <w:pPr>
        <w:pStyle w:val="ListParagraph"/>
        <w:numPr>
          <w:ilvl w:val="0"/>
          <w:numId w:val="18"/>
        </w:numPr>
      </w:pPr>
      <w:r w:rsidRPr="00F7434A">
        <w:rPr>
          <w:b/>
          <w:bCs/>
        </w:rPr>
        <w:t>Output Encoding</w:t>
      </w:r>
      <w:r>
        <w:t>: Encoding all output data prior displaying</w:t>
      </w:r>
      <w:r w:rsidR="006E79E6">
        <w:t>,</w:t>
      </w:r>
      <w:r>
        <w:t xml:space="preserve"> prevent</w:t>
      </w:r>
      <w:r w:rsidR="006E79E6">
        <w:t>s</w:t>
      </w:r>
      <w:r>
        <w:t xml:space="preserve"> browsers from misinterpreting and executing scripts and mitigate XSS attacks </w:t>
      </w:r>
      <w:r>
        <w:fldChar w:fldCharType="begin"/>
      </w:r>
      <w:r>
        <w:instrText xml:space="preserve"> ADDIN ZOTERO_ITEM CSL_CITATION {"citationID":"dBR4Mo61","properties":{"formattedCitation":"(Lutkevich, 2021)","plainCitation":"(Lutkevich, 2021)","noteIndex":0},"citationItems":[{"id":509,"uris":["http://zotero.org/users/12312019/items/FJAE8764"],"itemData":{"id":509,"type":"webpage","abstract":"Cross-site scripting, or XSS, can cause serious security issues. Learn how these attacks work, how to spot them and how to defend against them.","container-title":"Security","language":"en","title":"What is Cross-Site Scripting (XSS)? How to Prevent and Fix It","title-short":"What is Cross-Site Scripting (XSS)?","URL":"https://www.techtarget.com/searchsecurity/definition/cross-site-scripting","author":[{"family":"Lutkevich","given":"Ben"}],"accessed":{"date-parts":[["2024",5,6]]},"issued":{"date-parts":[["2021",11,1]]}}}],"schema":"https://github.com/citation-style-language/schema/raw/master/csl-citation.json"} </w:instrText>
      </w:r>
      <w:r>
        <w:fldChar w:fldCharType="separate"/>
      </w:r>
      <w:r w:rsidRPr="00F7434A">
        <w:rPr>
          <w:rFonts w:cs="Times New Roman"/>
        </w:rPr>
        <w:t>(</w:t>
      </w:r>
      <w:proofErr w:type="spellStart"/>
      <w:r w:rsidRPr="00F7434A">
        <w:rPr>
          <w:rFonts w:cs="Times New Roman"/>
        </w:rPr>
        <w:t>Lutkevich</w:t>
      </w:r>
      <w:proofErr w:type="spellEnd"/>
      <w:r w:rsidRPr="00F7434A">
        <w:rPr>
          <w:rFonts w:cs="Times New Roman"/>
        </w:rPr>
        <w:t>, 2021)</w:t>
      </w:r>
      <w:r>
        <w:fldChar w:fldCharType="end"/>
      </w:r>
      <w:r>
        <w:t>.</w:t>
      </w:r>
    </w:p>
    <w:p w14:paraId="4BC5B0A5" w14:textId="2C112F3D" w:rsidR="00535562" w:rsidRDefault="00535562" w:rsidP="00F7434A">
      <w:pPr>
        <w:pStyle w:val="ListParagraph"/>
        <w:numPr>
          <w:ilvl w:val="0"/>
          <w:numId w:val="18"/>
        </w:numPr>
      </w:pPr>
      <w:r>
        <w:rPr>
          <w:b/>
          <w:bCs/>
        </w:rPr>
        <w:t>Implementing Policies</w:t>
      </w:r>
      <w:r w:rsidRPr="00535562">
        <w:t>:</w:t>
      </w:r>
      <w:r>
        <w:t xml:space="preserve"> Integrating content security polices specifying what is allowed to be loaded and executed would restrict external scripts </w:t>
      </w:r>
      <w:r>
        <w:fldChar w:fldCharType="begin"/>
      </w:r>
      <w:r>
        <w:instrText xml:space="preserve"> ADDIN ZOTERO_ITEM CSL_CITATION {"citationID":"534MNTVE","properties":{"formattedCitation":"(Grigorov, 2024)","plainCitation":"(Grigorov, 2024)","noteIndex":0},"citationItems":[{"id":511,"uris":["http://zotero.org/users/12312019/items/QRAS953M"],"itemData":{"id":511,"type":"webpage","title":"The Role of Content Security Policy—Why Is CSP So Important?","URL":"https://www.telerik.com/blogs/through-digital-landscape-role-content-security-policy-why-csp-important","author":[{"family":"Grigorov","given":"Petar"}],"accessed":{"date-parts":[["2024",5,6]]},"issued":{"date-parts":[["2024",2,24]]}}}],"schema":"https://github.com/citation-style-language/schema/raw/master/csl-citation.json"} </w:instrText>
      </w:r>
      <w:r>
        <w:fldChar w:fldCharType="separate"/>
      </w:r>
      <w:r w:rsidRPr="00535562">
        <w:rPr>
          <w:rFonts w:cs="Times New Roman"/>
        </w:rPr>
        <w:t>(Grigorov, 2024)</w:t>
      </w:r>
      <w:r>
        <w:fldChar w:fldCharType="end"/>
      </w:r>
      <w:r>
        <w:t>.</w:t>
      </w:r>
    </w:p>
    <w:p w14:paraId="56F984B0" w14:textId="4351BBD3" w:rsidR="00F7434A" w:rsidRDefault="00F7434A" w:rsidP="00F7434A">
      <w:pPr>
        <w:pStyle w:val="ListParagraph"/>
        <w:numPr>
          <w:ilvl w:val="0"/>
          <w:numId w:val="18"/>
        </w:numPr>
      </w:pPr>
      <w:r>
        <w:rPr>
          <w:b/>
          <w:bCs/>
        </w:rPr>
        <w:t>Regular Scanning and Updates</w:t>
      </w:r>
      <w:r w:rsidRPr="00F7434A">
        <w:t>:</w:t>
      </w:r>
      <w:r>
        <w:t xml:space="preserve"> Thoroughly scanning and testing web applications post code pushes </w:t>
      </w:r>
      <w:r w:rsidR="00535562">
        <w:t xml:space="preserve">help identify vulnerabilities at an early stage. Keeping web servers and plugins up to date prevents exploitation from vulnerable components </w:t>
      </w:r>
      <w:r w:rsidR="00535562">
        <w:fldChar w:fldCharType="begin"/>
      </w:r>
      <w:r w:rsidR="00535562">
        <w:instrText xml:space="preserve"> ADDIN ZOTERO_ITEM CSL_CITATION {"citationID":"KQFUn6hH","properties":{"formattedCitation":"(Timonera, 2023)","plainCitation":"(Timonera, 2023)","noteIndex":0},"citationItems":[{"id":507,"uris":["http://zotero.org/users/12312019/items/DZZ7ZCDT"],"itemData":{"id":507,"type":"webpage","abstract":"Discover powerful methods to prevent cross-site scripting attacks and keep your website secure. Learn how to defend against XSS vulnerabilities effectively.","container-title":"eSecurity Planet","language":"en-US","title":"How to Prevent Cross-Site Scripting (XSS) Attacks","URL":"https://www.esecurityplanet.com/endpoint/prevent-xss-attacks/","author":[{"family":"Timonera","given":"Kaye"}],"accessed":{"date-parts":[["2024",5,6]]},"issued":{"date-parts":[["2023",8,3]]}}}],"schema":"https://github.com/citation-style-language/schema/raw/master/csl-citation.json"} </w:instrText>
      </w:r>
      <w:r w:rsidR="00535562">
        <w:fldChar w:fldCharType="separate"/>
      </w:r>
      <w:r w:rsidR="00535562" w:rsidRPr="00535562">
        <w:rPr>
          <w:rFonts w:cs="Times New Roman"/>
        </w:rPr>
        <w:t>(</w:t>
      </w:r>
      <w:proofErr w:type="spellStart"/>
      <w:r w:rsidR="00535562" w:rsidRPr="00535562">
        <w:rPr>
          <w:rFonts w:cs="Times New Roman"/>
        </w:rPr>
        <w:t>Timonera</w:t>
      </w:r>
      <w:proofErr w:type="spellEnd"/>
      <w:r w:rsidR="00535562" w:rsidRPr="00535562">
        <w:rPr>
          <w:rFonts w:cs="Times New Roman"/>
        </w:rPr>
        <w:t>, 2023)</w:t>
      </w:r>
      <w:r w:rsidR="00535562">
        <w:fldChar w:fldCharType="end"/>
      </w:r>
      <w:r w:rsidR="00535562">
        <w:t>.</w:t>
      </w:r>
    </w:p>
    <w:p w14:paraId="04CF8775" w14:textId="33BD4A7B" w:rsidR="00F7434A" w:rsidRDefault="00535562" w:rsidP="008A1FC8">
      <w:r>
        <w:lastRenderedPageBreak/>
        <w:t>Implementing these measures or a combination of these methods would significantly reduce the risk of XSS attacks.</w:t>
      </w:r>
    </w:p>
    <w:p w14:paraId="4EB68BA3" w14:textId="25DF5EC4" w:rsidR="008A1FC8" w:rsidRDefault="008A1FC8" w:rsidP="008A1FC8">
      <w:pPr>
        <w:pStyle w:val="Heading2"/>
      </w:pPr>
      <w:bookmarkStart w:id="109" w:name="_Toc165928939"/>
      <w:r>
        <w:t>E.5 Prevention of Cryptanalysis Attacks</w:t>
      </w:r>
      <w:bookmarkEnd w:id="109"/>
    </w:p>
    <w:p w14:paraId="683F8193" w14:textId="77777777" w:rsidR="00E1461E" w:rsidRDefault="00E1461E" w:rsidP="00E1461E">
      <w:r>
        <w:t>Prevent</w:t>
      </w:r>
      <w:r>
        <w:t>ion of</w:t>
      </w:r>
      <w:r>
        <w:t xml:space="preserve"> cryptanalysis attacks </w:t>
      </w:r>
      <w:r>
        <w:t>through several ways discussed below.</w:t>
      </w:r>
    </w:p>
    <w:p w14:paraId="096B5F38" w14:textId="068C45B5" w:rsidR="00E1461E" w:rsidRDefault="00E1461E" w:rsidP="00E1461E">
      <w:pPr>
        <w:pStyle w:val="ListParagraph"/>
        <w:numPr>
          <w:ilvl w:val="0"/>
          <w:numId w:val="19"/>
        </w:numPr>
      </w:pPr>
      <w:r>
        <w:t>U</w:t>
      </w:r>
      <w:r>
        <w:t>se the latest, most secure encryption algorithms and protocols recommended by experts and standards – do not use old or default ones</w:t>
      </w:r>
      <w:r>
        <w:t xml:space="preserve"> </w:t>
      </w:r>
      <w:r>
        <w:fldChar w:fldCharType="begin"/>
      </w:r>
      <w:r>
        <w:instrText xml:space="preserve"> ADDIN ZOTERO_ITEM CSL_CITATION {"citationID":"3lpFR9l4","properties":{"formattedCitation":"(Echelon, 2024)","plainCitation":"(Echelon, 2024)","noteIndex":0},"citationItems":[{"id":514,"uris":["http://zotero.org/users/12312019/items/R56EJ29J"],"itemData":{"id":514,"type":"post-weblog","abstract":"Discover how physical security measures can effectively deter cryptanalysis attacks on networks in Los Angeles, California. Learn how Echelon Protective Services...","language":"en-US","note":"section: Physical Security","title":"How Physical Security Can Play A Role In Preventing Cryptanalysis Attacks Against A Network | Echelon Protective Services","URL":"https://echelonprotectiveservices.com/how-physical-security-can-play-a-role-in-preventing-cryptanalysis-attacks-against-a-network/","author":[{"family":"Echelon","given":""}],"accessed":{"date-parts":[["2024",5,6]]},"issued":{"date-parts":[["2024",3,6]]}}}],"schema":"https://github.com/citation-style-language/schema/raw/master/csl-citation.json"} </w:instrText>
      </w:r>
      <w:r>
        <w:fldChar w:fldCharType="separate"/>
      </w:r>
      <w:r w:rsidRPr="00E1461E">
        <w:rPr>
          <w:rFonts w:cs="Times New Roman"/>
        </w:rPr>
        <w:t>(Echelon, 2024)</w:t>
      </w:r>
      <w:r>
        <w:fldChar w:fldCharType="end"/>
      </w:r>
      <w:r>
        <w:t>.</w:t>
      </w:r>
    </w:p>
    <w:p w14:paraId="1D34CD09" w14:textId="09239B04" w:rsidR="00E1461E" w:rsidRDefault="00E1461E" w:rsidP="00E1461E">
      <w:pPr>
        <w:pStyle w:val="ListParagraph"/>
        <w:numPr>
          <w:ilvl w:val="0"/>
          <w:numId w:val="19"/>
        </w:numPr>
      </w:pPr>
      <w:r>
        <w:t>Create strong unique encryption keys that are longer in length and harder to crack</w:t>
      </w:r>
      <w:r>
        <w:t xml:space="preserve"> </w:t>
      </w:r>
      <w:r>
        <w:fldChar w:fldCharType="begin"/>
      </w:r>
      <w:r>
        <w:instrText xml:space="preserve"> ADDIN ZOTERO_ITEM CSL_CITATION {"citationID":"LyJSaNB4","properties":{"formattedCitation":"(Echelon, 2024)","plainCitation":"(Echelon, 2024)","noteIndex":0},"citationItems":[{"id":514,"uris":["http://zotero.org/users/12312019/items/R56EJ29J"],"itemData":{"id":514,"type":"post-weblog","abstract":"Discover how physical security measures can effectively deter cryptanalysis attacks on networks in Los Angeles, California. Learn how Echelon Protective Services...","language":"en-US","note":"section: Physical Security","title":"How Physical Security Can Play A Role In Preventing Cryptanalysis Attacks Against A Network | Echelon Protective Services","URL":"https://echelonprotectiveservices.com/how-physical-security-can-play-a-role-in-preventing-cryptanalysis-attacks-against-a-network/","author":[{"family":"Echelon","given":""}],"accessed":{"date-parts":[["2024",5,6]]},"issued":{"date-parts":[["2024",3,6]]}}}],"schema":"https://github.com/citation-style-language/schema/raw/master/csl-citation.json"} </w:instrText>
      </w:r>
      <w:r>
        <w:fldChar w:fldCharType="separate"/>
      </w:r>
      <w:r w:rsidRPr="00E1461E">
        <w:rPr>
          <w:rFonts w:cs="Times New Roman"/>
        </w:rPr>
        <w:t>(Echelon, 2024)</w:t>
      </w:r>
      <w:r>
        <w:fldChar w:fldCharType="end"/>
      </w:r>
      <w:r>
        <w:t>.</w:t>
      </w:r>
    </w:p>
    <w:p w14:paraId="62D6B6AD" w14:textId="60F135BA" w:rsidR="00E1461E" w:rsidRDefault="00E1461E" w:rsidP="00E1461E">
      <w:pPr>
        <w:pStyle w:val="ListParagraph"/>
        <w:numPr>
          <w:ilvl w:val="0"/>
          <w:numId w:val="19"/>
        </w:numPr>
      </w:pPr>
      <w:r>
        <w:t>Ensure the correct implementation of cryptographic systems. Configure cryptographic solutions correctly within an overall security infrastructure integration framework</w:t>
      </w:r>
      <w:r>
        <w:t xml:space="preserve"> </w:t>
      </w:r>
      <w:r>
        <w:fldChar w:fldCharType="begin"/>
      </w:r>
      <w:r>
        <w:instrText xml:space="preserve"> ADDIN ZOTERO_ITEM CSL_CITATION {"citationID":"UIKTmOyk","properties":{"formattedCitation":"(Prajapat and Singh, 2015)","plainCitation":"(Prajapat and Singh, 2015)","noteIndex":0},"citationItems":[{"id":519,"uris":["http://zotero.org/users/12312019/items/GLWTTCLT"],"itemData":{"id":519,"type":"article-journal","abstract":"Cryptanalysis is very important step for auditing and checking strength of any cryptosystem. Some of these cryptosystem ensures confidentiality and security of large information exchange from source to destination using symmetric key cryptography. The cryptanalyst investigates the strength and identifies the weakness of the key as well as enciphering algorithm. With the increase in key size, the time and effort required predicting the correct key increases. So, the Trend of increasing key size from 1 Byte to 8 Bytes to strengthen the cryptosystem and hence algorithm continues with compromise on the cost of time and computation.","container-title":"International Journal of Computer Applications","DOI":"10.5120/ijca2015906518","ISSN":"09758887","issue":"14","journalAbbreviation":"IJCA","language":"en","page":"15-24","source":"DOI.org (Crossref)","title":"Various Approaches towards Cryptanalysis","volume":"127","author":[{"family":"Prajapat","given":"Shaligram"},{"family":"Singh","given":"Ramjeevan"}],"issued":{"date-parts":[["2015",10,15]]}}}],"schema":"https://github.com/citation-style-language/schema/raw/master/csl-citation.json"} </w:instrText>
      </w:r>
      <w:r>
        <w:fldChar w:fldCharType="separate"/>
      </w:r>
      <w:r w:rsidRPr="00E1461E">
        <w:rPr>
          <w:rFonts w:cs="Times New Roman"/>
        </w:rPr>
        <w:t>(Prajapat and Singh, 2015)</w:t>
      </w:r>
      <w:r>
        <w:fldChar w:fldCharType="end"/>
      </w:r>
      <w:r>
        <w:t>.</w:t>
      </w:r>
    </w:p>
    <w:p w14:paraId="622AF937" w14:textId="77777777" w:rsidR="00E1461E" w:rsidRDefault="00E1461E" w:rsidP="00E1461E">
      <w:pPr>
        <w:pStyle w:val="ListParagraph"/>
        <w:numPr>
          <w:ilvl w:val="0"/>
          <w:numId w:val="19"/>
        </w:numPr>
      </w:pPr>
      <w:r>
        <w:t>Educate staff about cryptography attacks. Make employees aware of different types of cryptanalysis attack methods and how they can be prevented.</w:t>
      </w:r>
    </w:p>
    <w:p w14:paraId="740BDD94" w14:textId="3EF4C8A9" w:rsidR="008A1FC8" w:rsidRPr="008A1FC8" w:rsidRDefault="00E1461E" w:rsidP="00E1461E">
      <w:r>
        <w:t xml:space="preserve">Organizations can protect their sensitive data and communications from successful cryptanalysis attacks </w:t>
      </w:r>
      <w:r>
        <w:t>by following</w:t>
      </w:r>
      <w:r>
        <w:t xml:space="preserve"> these measures</w:t>
      </w:r>
      <w:r>
        <w:t xml:space="preserve"> and against password attacks exploited in section B.5.</w:t>
      </w:r>
    </w:p>
    <w:p w14:paraId="5664E710" w14:textId="10615890" w:rsidR="009A6F30" w:rsidRDefault="009A6F30" w:rsidP="008A1FC8">
      <w:pPr>
        <w:pStyle w:val="Heading2"/>
      </w:pPr>
      <w:bookmarkStart w:id="110" w:name="_Toc165928940"/>
      <w:r>
        <w:t>E.6 Methods to Mitigate Man in the Middl</w:t>
      </w:r>
      <w:r w:rsidR="008A1FC8">
        <w:t>e</w:t>
      </w:r>
      <w:r>
        <w:t xml:space="preserve"> Attacks</w:t>
      </w:r>
      <w:r w:rsidR="00C05313">
        <w:t xml:space="preserve"> for a Security Analyst</w:t>
      </w:r>
      <w:bookmarkEnd w:id="110"/>
    </w:p>
    <w:p w14:paraId="24FD4ADB" w14:textId="2C8FF93C" w:rsidR="00757EFA" w:rsidRPr="006E1D82" w:rsidRDefault="00757EFA" w:rsidP="00757EFA">
      <w:r>
        <w:t>How a security analyst can protect or minimize Man in the Middle Attacks</w:t>
      </w:r>
      <w:r w:rsidRPr="006E1D82">
        <w:t xml:space="preserve"> through several key methods </w:t>
      </w:r>
      <w:r>
        <w:t>is</w:t>
      </w:r>
      <w:r w:rsidRPr="006E1D82">
        <w:t xml:space="preserve"> outlined </w:t>
      </w:r>
      <w:r>
        <w:t>below</w:t>
      </w:r>
      <w:r>
        <w:t>.</w:t>
      </w:r>
    </w:p>
    <w:p w14:paraId="5FB4FD30" w14:textId="0FC5F3F2" w:rsidR="00757EFA" w:rsidRDefault="00757EFA" w:rsidP="00757EFA">
      <w:r>
        <w:t xml:space="preserve">To detect potential vulnerabilities that are susceptible to MitM attacks, a </w:t>
      </w:r>
      <w:r>
        <w:t>security</w:t>
      </w:r>
      <w:r>
        <w:t xml:space="preserve"> analyst can apply</w:t>
      </w:r>
      <w:r>
        <w:t xml:space="preserve"> and configure</w:t>
      </w:r>
      <w:r>
        <w:t xml:space="preserve"> comprehensive</w:t>
      </w:r>
      <w:r>
        <w:t xml:space="preserve"> </w:t>
      </w:r>
      <w:r>
        <w:t>network architecture and settings</w:t>
      </w:r>
      <w:r w:rsidR="00185747">
        <w:t xml:space="preserve"> </w:t>
      </w:r>
      <w:r w:rsidR="00185747">
        <w:fldChar w:fldCharType="begin"/>
      </w:r>
      <w:r w:rsidR="00185747">
        <w:instrText xml:space="preserve"> ADDIN ZOTERO_ITEM CSL_CITATION {"citationID":"0oxZ0nep","properties":{"formattedCitation":"(Joshi, Das and Saha, 2009)","plainCitation":"(Joshi, Das and Saha, 2009)","noteIndex":0},"citationItems":[{"id":524,"uris":["http://zotero.org/users/12312019/items/5KD3DME7"],"itemData":{"id":524,"type":"paper-conference","abstract":"Phishing is a social engineering mechanism to steal the user's credentials which are then used for identity theft leading to financial benefit. Currently majority of Phishing attacks are very unsophisticated as they focus on collecting just the credentials and do not try to validate in real time whether the received credentials are correct. It is obvious that next generation Phishing attacks will, in real time, try to check the credentials and also try to exploit the same. It is easy for a Phisher to behave as a man-in-the middle (MITM) between the user and the targeted site which is being phished. The problem with MITM attack is all the heuristics like monitoring domain name for special characters, using blacklists, page analysis etc , fail to restrict the Phisher. One of the significant literature available in this area i.e., PwdHash, which is successful for attacks when the user is on a URL other than genuine website. In this paper, we have proposed and implemented a novel approach to solve MITM over SSL which uses the genuine website URL. To tackle such attacks we propose hashing the user password with the public key of the server's digital certificate. This approach beats the MITM, since the MITM receives the hash of the original password which cannot be reused. We prove our concept with a browser plugin.","container-title":"2009 IEEE International Conference on Internet Multimedia Services Architecture and Applications (IMSAA)","DOI":"10.1109/IMSAA.2009.5439461","event-title":"2009 IEEE International Conference on Internet Multimedia Services Architecture and Applications (IMSAA)","page":"1-5","source":"IEEE Xplore","title":"Mitigating man in the middle attack over secure sockets layer","URL":"https://ieeexplore.ieee.org/abstract/document/5439461","author":[{"family":"Joshi","given":"Yogesh"},{"family":"Das","given":"Debabrata"},{"family":"Saha","given":"Subir"}],"accessed":{"date-parts":[["2024",5,6]]},"issued":{"date-parts":[["2009",12]]}}}],"schema":"https://github.com/citation-style-language/schema/raw/master/csl-citation.json"} </w:instrText>
      </w:r>
      <w:r w:rsidR="00185747">
        <w:fldChar w:fldCharType="separate"/>
      </w:r>
      <w:r w:rsidR="00185747" w:rsidRPr="00185747">
        <w:rPr>
          <w:rFonts w:cs="Times New Roman"/>
        </w:rPr>
        <w:t>(Joshi, Das and Saha, 2009)</w:t>
      </w:r>
      <w:r w:rsidR="00185747">
        <w:fldChar w:fldCharType="end"/>
      </w:r>
      <w:r>
        <w:t>. They have to give precedence to setting up strong encryption systems and seeing to it that all endpoints on the network as well as communication channels have correct certificate validation processes</w:t>
      </w:r>
      <w:r w:rsidR="00185747">
        <w:t xml:space="preserve"> </w:t>
      </w:r>
      <w:r w:rsidR="00185747">
        <w:fldChar w:fldCharType="begin"/>
      </w:r>
      <w:r w:rsidR="00185747">
        <w:instrText xml:space="preserve"> ADDIN ZOTERO_ITEM CSL_CITATION {"citationID":"FtrYJWFa","properties":{"formattedCitation":"(Conti, Dragoni and Lesyk, 2016)","plainCitation":"(Conti, Dragoni and Lesyk, 2016)","noteIndex":0},"citationItems":[{"id":526,"uris":["http://zotero.org/users/12312019/items/38QW2V55"],"itemData":{"id":526,"type":"article-journal","abstract":"The Man-In-The-Middle (MITM) attack is one of the most well known attacks in computer security, representing one of the biggest concerns for security professionals. MITM targets the actual data that flows between endpoints, and the confidentiality and integrity of the data itself. In this paper, we extensively review the literature on MITM to analyse and categorize the scope of MITM attacks, considering both a reference model, such as the open systems interconnection (OSI) model, as well as two specific widely used network technologies, i.e., GSM and UMTS. In particular, we classify MITM attacks based on several parameters, like location of an attacker in the network, nature of a communication channel, and impersonation techniques. Based on an impersonation techniques classification, we then provide execution steps for each MITM class. We survey existing countermeasures and discuss the comparison among them. Finally, based on our analysis, we propose a categorisation of MITM prevention mechanisms, and we identify some possible directions for future research.","container-title":"IEEE Communications Surveys &amp; Tutorials","DOI":"10.1109/COMST.2016.2548426","ISSN":"1553-877X","issue":"3","note":"event-title: IEEE Communications Surveys &amp; Tutorials","page":"2027-2051","source":"IEEE Xplore","title":"A Survey of Man In The Middle Attacks","volume":"18","author":[{"family":"Conti","given":"Mauro"},{"family":"Dragoni","given":"Nicola"},{"family":"Lesyk","given":"Viktor"}],"issued":{"date-parts":[["2016"]]}}}],"schema":"https://github.com/citation-style-language/schema/raw/master/csl-citation.json"} </w:instrText>
      </w:r>
      <w:r w:rsidR="00185747">
        <w:fldChar w:fldCharType="separate"/>
      </w:r>
      <w:r w:rsidR="00185747" w:rsidRPr="00185747">
        <w:rPr>
          <w:rFonts w:cs="Times New Roman"/>
        </w:rPr>
        <w:t xml:space="preserve">(Conti, </w:t>
      </w:r>
      <w:proofErr w:type="spellStart"/>
      <w:r w:rsidR="00185747" w:rsidRPr="00185747">
        <w:rPr>
          <w:rFonts w:cs="Times New Roman"/>
        </w:rPr>
        <w:t>Dragoni</w:t>
      </w:r>
      <w:proofErr w:type="spellEnd"/>
      <w:r w:rsidR="00185747" w:rsidRPr="00185747">
        <w:rPr>
          <w:rFonts w:cs="Times New Roman"/>
        </w:rPr>
        <w:t xml:space="preserve"> and </w:t>
      </w:r>
      <w:proofErr w:type="spellStart"/>
      <w:r w:rsidR="00185747" w:rsidRPr="00185747">
        <w:rPr>
          <w:rFonts w:cs="Times New Roman"/>
        </w:rPr>
        <w:t>Lesyk</w:t>
      </w:r>
      <w:proofErr w:type="spellEnd"/>
      <w:r w:rsidR="00185747" w:rsidRPr="00185747">
        <w:rPr>
          <w:rFonts w:cs="Times New Roman"/>
        </w:rPr>
        <w:t>, 2016)</w:t>
      </w:r>
      <w:r w:rsidR="00185747">
        <w:fldChar w:fldCharType="end"/>
      </w:r>
      <w:r>
        <w:t>. Moreover, an expert may create secure PKI for efficient control over digital certificates</w:t>
      </w:r>
      <w:r w:rsidR="00185747">
        <w:t xml:space="preserve"> </w:t>
      </w:r>
      <w:r w:rsidR="00185747">
        <w:fldChar w:fldCharType="begin"/>
      </w:r>
      <w:r w:rsidR="00185747">
        <w:instrText xml:space="preserve"> ADDIN ZOTERO_ITEM CSL_CITATION {"citationID":"JZsL69Qz","properties":{"formattedCitation":"(Topping, 2023)","plainCitation":"(Topping, 2023)","noteIndex":0},"citationItems":[{"id":528,"uris":["http://zotero.org/users/12312019/items/86SPE5IZ"],"itemData":{"id":528,"type":"webpage","title":"Understanding Public Key Infrastructure: Overview and Key Concepts - GlobalSign","URL":"https://www.globalsign.com/en/blog/understanding-pki-overview-and-key-concepts","author":[{"family":"Topping","given":"Sarah"}],"accessed":{"date-parts":[["2024",5,6]]},"issued":{"date-parts":[["2023",9,19]]}}}],"schema":"https://github.com/citation-style-language/schema/raw/master/csl-citation.json"} </w:instrText>
      </w:r>
      <w:r w:rsidR="00185747">
        <w:fldChar w:fldCharType="separate"/>
      </w:r>
      <w:r w:rsidR="00185747" w:rsidRPr="00185747">
        <w:rPr>
          <w:rFonts w:cs="Times New Roman"/>
        </w:rPr>
        <w:t>(Topping, 2023)</w:t>
      </w:r>
      <w:r w:rsidR="00185747">
        <w:fldChar w:fldCharType="end"/>
      </w:r>
      <w:r w:rsidR="00185747">
        <w:t>.</w:t>
      </w:r>
    </w:p>
    <w:p w14:paraId="260C04B0" w14:textId="0C5E6015" w:rsidR="008A1FC8" w:rsidRPr="008A1FC8" w:rsidRDefault="00757EFA" w:rsidP="00757EFA">
      <w:r>
        <w:t>Additionally, the security analyst has a duty to suggest use of secure communication protocols such as TLS/SSL, IPsec, S/MIME among others</w:t>
      </w:r>
      <w:r w:rsidR="00185747">
        <w:t xml:space="preserve"> </w:t>
      </w:r>
      <w:r w:rsidR="00185747">
        <w:fldChar w:fldCharType="begin"/>
      </w:r>
      <w:r w:rsidR="00185747">
        <w:instrText xml:space="preserve"> ADDIN ZOTERO_ITEM CSL_CITATION {"citationID":"jWpDoHaQ","properties":{"formattedCitation":"(Javeed et al., 2020)","plainCitation":"(Javeed et al., 2020)","noteIndex":0},"citationItems":[{"id":523,"uris":["http://zotero.org/users/12312019/items/7N6HZ2MM"],"itemData":{"id":523,"type":"article-journal","abstract":"Computer systems and applications are improving day by day and with the advancement in such area it give birth to new cyber-attacks. Man in the Middle attacks (MITM) are one of those attacks. An attack where an outsider or third party enters in between two online users, where both of the users are unaware of it. The malware in such scenario mainly monitors and have the ability to change the information which is classified onsly to these two users. Mainly it is knows as a protocol to an unauthorized user within the system who can access as well as change the information of the system without leaving any trace to the existing users. This issue is critical. This paper aims to the understanding of the MITM and to understand its different categories. Finally this paper aims to present some of mechanism for the prevention of such attacks and to identify some of the future research directions in such area.","language":"en","source":"Zotero","title":"Man in the Middle Attacks: Analysis, Motivation and Prevention","author":[{"family":"Javeed","given":"Danish"},{"family":"MohammedBadamasi","given":"Umar"},{"family":"Ndubuisi","given":"Cosmas Obiora"},{"family":"Soomro","given":"Faiza"},{"family":"Asif","given":"Muhammad"}],"issued":{"date-parts":[["2020"]]}}}],"schema":"https://github.com/citation-style-language/schema/raw/master/csl-citation.json"} </w:instrText>
      </w:r>
      <w:r w:rsidR="00185747">
        <w:fldChar w:fldCharType="separate"/>
      </w:r>
      <w:r w:rsidR="00185747" w:rsidRPr="00185747">
        <w:rPr>
          <w:rFonts w:cs="Times New Roman"/>
        </w:rPr>
        <w:t>(Javeed et al., 2020)</w:t>
      </w:r>
      <w:r w:rsidR="00185747">
        <w:fldChar w:fldCharType="end"/>
      </w:r>
      <w:r w:rsidR="00185747">
        <w:t>.</w:t>
      </w:r>
      <w:r>
        <w:t xml:space="preserve"> </w:t>
      </w:r>
      <w:r w:rsidR="00185747">
        <w:t>T</w:t>
      </w:r>
      <w:r>
        <w:t>hey also need advocate for regular updates on software programs as well as patch management practices which help in mitigating known bugs</w:t>
      </w:r>
      <w:r>
        <w:t xml:space="preserve"> </w:t>
      </w:r>
      <w:r>
        <w:fldChar w:fldCharType="begin"/>
      </w:r>
      <w:r>
        <w:instrText xml:space="preserve"> ADDIN ZOTERO_ITEM CSL_CITATION {"citationID":"2lnxZHW4","properties":{"formattedCitation":"(Muncaster, 2023)","plainCitation":"(Muncaster, 2023)","noteIndex":0},"citationItems":[{"id":520,"uris":["http://zotero.org/users/12312019/items/NUJN45CI"],"itemData":{"id":520,"type":"webpage","abstract":"A man-in-the-middle attack tries to steal sensitive information or even trick users into doing the attacker's bidding. Here's how to mitigate the threat.","container-title":"Verizon Business","language":"en","title":"What Is a Man-in-the-Middle Attack and How Can I Protect My Organization?","URL":"https://www.verizon.com/business/resources/articles/skyword/sw/what-is-a-man-in-the-middle-attack-and-how-can-i-protect-my-organization/","author":[{"family":"Muncaster","given":"Phil"}],"accessed":{"date-parts":[["2024",5,6]]},"issued":{"date-parts":[["2023",12,12]]}}}],"schema":"https://github.com/citation-style-language/schema/raw/master/csl-citation.json"} </w:instrText>
      </w:r>
      <w:r>
        <w:fldChar w:fldCharType="separate"/>
      </w:r>
      <w:r w:rsidRPr="00757EFA">
        <w:rPr>
          <w:rFonts w:cs="Times New Roman"/>
        </w:rPr>
        <w:t>(Muncaster, 2023)</w:t>
      </w:r>
      <w:r>
        <w:fldChar w:fldCharType="end"/>
      </w:r>
      <w:r>
        <w:t xml:space="preserve">. Another undertaking that can be done by this </w:t>
      </w:r>
      <w:r>
        <w:lastRenderedPageBreak/>
        <w:t xml:space="preserve">professional includes frequent audits carried out within </w:t>
      </w:r>
      <w:proofErr w:type="gramStart"/>
      <w:r>
        <w:t>networks’</w:t>
      </w:r>
      <w:proofErr w:type="gramEnd"/>
      <w:r>
        <w:t xml:space="preserve"> security system. The</w:t>
      </w:r>
      <w:r w:rsidR="00185747">
        <w:t xml:space="preserve">refore, these are some of the ways where security analyst can protect or mitigate against </w:t>
      </w:r>
      <w:r>
        <w:t>man-in-the-middle attacks through implementation of these measures</w:t>
      </w:r>
      <w:r w:rsidR="00185747">
        <w:t>.</w:t>
      </w:r>
    </w:p>
    <w:p w14:paraId="0A699BF3" w14:textId="0E175535" w:rsidR="008A1FC8" w:rsidRDefault="008A1FC8" w:rsidP="008A1FC8">
      <w:pPr>
        <w:pStyle w:val="Heading2"/>
      </w:pPr>
      <w:bookmarkStart w:id="111" w:name="_Toc165928941"/>
      <w:r>
        <w:t>E.7 Social Engineering Attacks Protection</w:t>
      </w:r>
      <w:r w:rsidR="00C05313">
        <w:t xml:space="preserve"> for Companies</w:t>
      </w:r>
      <w:bookmarkEnd w:id="111"/>
    </w:p>
    <w:p w14:paraId="5AAE98D7" w14:textId="7FD2B34D" w:rsidR="0037338F" w:rsidRDefault="0037338F" w:rsidP="0037338F">
      <w:r>
        <w:t xml:space="preserve">How </w:t>
      </w:r>
      <w:r>
        <w:t>companies can ensure</w:t>
      </w:r>
      <w:r>
        <w:t xml:space="preserve"> </w:t>
      </w:r>
      <w:r>
        <w:t>their users do not fall victim to social engineering attacks are discussed</w:t>
      </w:r>
      <w:r w:rsidRPr="006E1D82">
        <w:t xml:space="preserve"> through several key methods outlined </w:t>
      </w:r>
      <w:r>
        <w:t>below.</w:t>
      </w:r>
    </w:p>
    <w:p w14:paraId="7D68704D" w14:textId="4D82E863" w:rsidR="00927648" w:rsidRDefault="00927648" w:rsidP="00927648">
      <w:pPr>
        <w:pStyle w:val="ListParagraph"/>
        <w:numPr>
          <w:ilvl w:val="0"/>
          <w:numId w:val="20"/>
        </w:numPr>
      </w:pPr>
      <w:r w:rsidRPr="00927648">
        <w:rPr>
          <w:b/>
          <w:bCs/>
        </w:rPr>
        <w:t>Educating and Training Employees</w:t>
      </w:r>
      <w:r>
        <w:t>: Teaching common social engineering attacks such as phishing emails and prevention measures to company employees would help identify attacks at an early stage and mitigate them</w:t>
      </w:r>
      <w:r w:rsidR="0034413A">
        <w:t xml:space="preserve"> </w:t>
      </w:r>
      <w:r w:rsidR="0034413A">
        <w:fldChar w:fldCharType="begin"/>
      </w:r>
      <w:r w:rsidR="0034413A">
        <w:instrText xml:space="preserve"> ADDIN ZOTERO_ITEM CSL_CITATION {"citationID":"bQyVd4Od","properties":{"formattedCitation":"(Arun, 2021)","plainCitation":"(Arun, 2021)","noteIndex":0},"citationItems":[{"id":532,"uris":["http://zotero.org/users/12312019/items/JWD842TJ"],"itemData":{"id":532,"type":"webpage","abstract":"Here's a list of 6 quick things to remember so you can identify and prevent social engineering attacks.","language":"en","title":"6 Ways To Prevent Social Engineering Attacks","URL":"https://www.stickmancyber.com/cybersecurity-blog/6-ways-to-prevent-social-engineering-attacks","author":[{"family":"Arun","given":"Arya"}],"accessed":{"date-parts":[["2024",5,6]]},"issued":{"date-parts":[["2021",4,19]]}}}],"schema":"https://github.com/citation-style-language/schema/raw/master/csl-citation.json"} </w:instrText>
      </w:r>
      <w:r w:rsidR="0034413A">
        <w:fldChar w:fldCharType="separate"/>
      </w:r>
      <w:r w:rsidR="0034413A" w:rsidRPr="0034413A">
        <w:rPr>
          <w:rFonts w:cs="Times New Roman"/>
        </w:rPr>
        <w:t>(Arun, 2021)</w:t>
      </w:r>
      <w:r w:rsidR="0034413A">
        <w:fldChar w:fldCharType="end"/>
      </w:r>
      <w:r w:rsidR="0034413A">
        <w:t>.</w:t>
      </w:r>
    </w:p>
    <w:p w14:paraId="265A452A" w14:textId="6C3CD34B" w:rsidR="00927648" w:rsidRDefault="00927648" w:rsidP="00927648">
      <w:pPr>
        <w:pStyle w:val="ListParagraph"/>
        <w:numPr>
          <w:ilvl w:val="0"/>
          <w:numId w:val="20"/>
        </w:numPr>
      </w:pPr>
      <w:r w:rsidRPr="00927648">
        <w:rPr>
          <w:b/>
          <w:bCs/>
        </w:rPr>
        <w:t>Multi-Factor Authentication</w:t>
      </w:r>
      <w:r>
        <w:t>: Company employees could use more than just passwords like 2FA to add an extra layer of security making it difficult for attackers</w:t>
      </w:r>
      <w:r w:rsidR="0034413A">
        <w:t xml:space="preserve"> </w:t>
      </w:r>
      <w:r w:rsidR="0034413A">
        <w:fldChar w:fldCharType="begin"/>
      </w:r>
      <w:r w:rsidR="0034413A">
        <w:instrText xml:space="preserve"> ADDIN ZOTERO_ITEM CSL_CITATION {"citationID":"mGKTjpne","properties":{"formattedCitation":"(Chinnasamy, 2020)","plainCitation":"(Chinnasamy, 2020)","noteIndex":0},"citationItems":[{"id":534,"uris":["http://zotero.org/users/12312019/items/SJGHAGRK"],"itemData":{"id":534,"type":"webpage","abstract":"Don't fall prey to social engineering attacks. Learn these 10 effective ways to prevent them and explore more about the dangers of social engineering attacks.","container-title":"Indusface","language":"en-us, en-ca, en-in","title":"Social Engineering Attacks: 10 Ways to Prevent it | Indusface Blog","title-short":"Social Engineering Attacks","URL":"https://www.indusface.com/blog/10-ways-businesses-can-prevent-social-engineering-attacks/","author":[{"family":"Chinnasamy","given":"Vinugayathri"}],"accessed":{"date-parts":[["2024",5,6]]},"issued":{"date-parts":[["2020",9,24]]}}}],"schema":"https://github.com/citation-style-language/schema/raw/master/csl-citation.json"} </w:instrText>
      </w:r>
      <w:r w:rsidR="0034413A">
        <w:fldChar w:fldCharType="separate"/>
      </w:r>
      <w:r w:rsidR="0034413A" w:rsidRPr="0034413A">
        <w:rPr>
          <w:rFonts w:cs="Times New Roman"/>
        </w:rPr>
        <w:t>(Chinnasamy, 2020)</w:t>
      </w:r>
      <w:r w:rsidR="0034413A">
        <w:fldChar w:fldCharType="end"/>
      </w:r>
      <w:r w:rsidR="0034413A">
        <w:t>.</w:t>
      </w:r>
    </w:p>
    <w:p w14:paraId="36312780" w14:textId="03488B48" w:rsidR="00927648" w:rsidRDefault="00927648" w:rsidP="00927648">
      <w:pPr>
        <w:pStyle w:val="ListParagraph"/>
        <w:numPr>
          <w:ilvl w:val="0"/>
          <w:numId w:val="20"/>
        </w:numPr>
      </w:pPr>
      <w:r w:rsidRPr="00927648">
        <w:rPr>
          <w:b/>
          <w:bCs/>
        </w:rPr>
        <w:t>Regular Patches and Security Updates</w:t>
      </w:r>
      <w:r>
        <w:t>: The company should make sure their web servers and applications are up to date so that attackers find it difficult to gain access</w:t>
      </w:r>
      <w:r w:rsidR="0034413A">
        <w:t xml:space="preserve"> </w:t>
      </w:r>
      <w:r w:rsidR="0034413A">
        <w:fldChar w:fldCharType="begin"/>
      </w:r>
      <w:r w:rsidR="0034413A">
        <w:instrText xml:space="preserve"> ADDIN ZOTERO_ITEM CSL_CITATION {"citationID":"L9fgCtEt","properties":{"formattedCitation":"(Chinnasamy, 2020)","plainCitation":"(Chinnasamy, 2020)","noteIndex":0},"citationItems":[{"id":534,"uris":["http://zotero.org/users/12312019/items/SJGHAGRK"],"itemData":{"id":534,"type":"webpage","abstract":"Don't fall prey to social engineering attacks. Learn these 10 effective ways to prevent them and explore more about the dangers of social engineering attacks.","container-title":"Indusface","language":"en-us, en-ca, en-in","title":"Social Engineering Attacks: 10 Ways to Prevent it | Indusface Blog","title-short":"Social Engineering Attacks","URL":"https://www.indusface.com/blog/10-ways-businesses-can-prevent-social-engineering-attacks/","author":[{"family":"Chinnasamy","given":"Vinugayathri"}],"accessed":{"date-parts":[["2024",5,6]]},"issued":{"date-parts":[["2020",9,24]]}}}],"schema":"https://github.com/citation-style-language/schema/raw/master/csl-citation.json"} </w:instrText>
      </w:r>
      <w:r w:rsidR="0034413A">
        <w:fldChar w:fldCharType="separate"/>
      </w:r>
      <w:r w:rsidR="0034413A" w:rsidRPr="0034413A">
        <w:rPr>
          <w:rFonts w:cs="Times New Roman"/>
        </w:rPr>
        <w:t>(Chinnasamy, 2020)</w:t>
      </w:r>
      <w:r w:rsidR="0034413A">
        <w:fldChar w:fldCharType="end"/>
      </w:r>
      <w:r w:rsidR="0034413A">
        <w:t>.</w:t>
      </w:r>
    </w:p>
    <w:p w14:paraId="3BA23C70" w14:textId="2EBDF5D9" w:rsidR="008A1FC8" w:rsidRPr="008A1FC8" w:rsidRDefault="00927648" w:rsidP="008A1FC8">
      <w:r>
        <w:t>Companies</w:t>
      </w:r>
      <w:r>
        <w:t xml:space="preserve"> can protect their sensitive data and communications from successful </w:t>
      </w:r>
      <w:r>
        <w:t>social engineering</w:t>
      </w:r>
      <w:r>
        <w:t xml:space="preserve"> attacks</w:t>
      </w:r>
      <w:r>
        <w:t xml:space="preserve"> and interception</w:t>
      </w:r>
      <w:r>
        <w:t xml:space="preserve"> by following these measures</w:t>
      </w:r>
      <w:r>
        <w:t>.</w:t>
      </w:r>
    </w:p>
    <w:p w14:paraId="5A29CFC9" w14:textId="72EC9560" w:rsidR="008A1FC8" w:rsidRDefault="008A1FC8" w:rsidP="008A1FC8">
      <w:pPr>
        <w:pStyle w:val="Heading2"/>
      </w:pPr>
      <w:bookmarkStart w:id="112" w:name="_Toc165928942"/>
      <w:r>
        <w:t>E.</w:t>
      </w:r>
      <w:r>
        <w:t>8</w:t>
      </w:r>
      <w:r>
        <w:t xml:space="preserve"> Protection against DoS Attacks</w:t>
      </w:r>
      <w:r w:rsidR="00C05313">
        <w:t xml:space="preserve"> for Companies</w:t>
      </w:r>
      <w:bookmarkEnd w:id="112"/>
    </w:p>
    <w:p w14:paraId="490333A5" w14:textId="0AED8665" w:rsidR="008A1FC8" w:rsidRDefault="00BA06BE" w:rsidP="008A1FC8">
      <w:r>
        <w:t>Companies usually protect their web services against DoS attacks by utilizing several key methods discussed below.</w:t>
      </w:r>
    </w:p>
    <w:p w14:paraId="7E15D1AC" w14:textId="351EDFFE" w:rsidR="00BA06BE" w:rsidRDefault="00BA06BE" w:rsidP="00BA06BE">
      <w:pPr>
        <w:pStyle w:val="ListParagraph"/>
        <w:numPr>
          <w:ilvl w:val="0"/>
          <w:numId w:val="21"/>
        </w:numPr>
      </w:pPr>
      <w:r>
        <w:t xml:space="preserve">Integrated Firewalls: Companies nowadays also have integrated firewalls which detect malicious activity and filter out and block any suspicious network </w:t>
      </w:r>
      <w:proofErr w:type="gramStart"/>
      <w:r>
        <w:t>traffic</w:t>
      </w:r>
      <w:proofErr w:type="gramEnd"/>
    </w:p>
    <w:p w14:paraId="287CDF1B" w14:textId="05827AF6" w:rsidR="00BA06BE" w:rsidRDefault="00BA06BE" w:rsidP="00BA06BE">
      <w:pPr>
        <w:pStyle w:val="ListParagraph"/>
        <w:numPr>
          <w:ilvl w:val="0"/>
          <w:numId w:val="21"/>
        </w:numPr>
      </w:pPr>
      <w:r>
        <w:t>Updated Tech Stack: Most companies now use the latest technologies for their web services which have in-built features to tackle DoS attacks. Therefore, using and regularly updating the technologies and libraries mitigates the risk of DoS attacks.</w:t>
      </w:r>
    </w:p>
    <w:p w14:paraId="6C2F2313" w14:textId="63A6C5A8" w:rsidR="00BA06BE" w:rsidRDefault="005C2B0C" w:rsidP="00BA06BE">
      <w:pPr>
        <w:pStyle w:val="ListParagraph"/>
        <w:numPr>
          <w:ilvl w:val="0"/>
          <w:numId w:val="21"/>
        </w:numPr>
      </w:pPr>
      <w:r>
        <w:t xml:space="preserve">IPS and </w:t>
      </w:r>
      <w:r w:rsidR="00BA06BE">
        <w:t xml:space="preserve">Load balancers: It is another common measure for companies to use intrusion preventions </w:t>
      </w:r>
      <w:r>
        <w:t>systems</w:t>
      </w:r>
      <w:r w:rsidR="00BA06BE">
        <w:t xml:space="preserve"> (IPS) </w:t>
      </w:r>
      <w:r>
        <w:t>to identify and drop malicious packets. Also,</w:t>
      </w:r>
      <w:r w:rsidR="00BA06BE">
        <w:t xml:space="preserve"> load balancers to </w:t>
      </w:r>
      <w:r>
        <w:t>distribute traffic across multiple servers so that one server doesn’t crash.</w:t>
      </w:r>
    </w:p>
    <w:p w14:paraId="34118481" w14:textId="061A78E3" w:rsidR="005C2B0C" w:rsidRDefault="005C2B0C" w:rsidP="005C2B0C">
      <w:r>
        <w:lastRenderedPageBreak/>
        <w:t>Therefore, these are some of the methods a company utilizes to protect their web services against DoS attacks and is advised to follow if it is not implemented already.</w:t>
      </w:r>
    </w:p>
    <w:p w14:paraId="5E3352AF" w14:textId="1466D4DA" w:rsidR="008A1FC8" w:rsidRDefault="008A1FC8" w:rsidP="008A1FC8">
      <w:pPr>
        <w:pStyle w:val="Heading2"/>
      </w:pPr>
      <w:bookmarkStart w:id="113" w:name="_Toc165928943"/>
      <w:r>
        <w:t>E.9 Intrusion Detection and Prevention Systems</w:t>
      </w:r>
      <w:bookmarkEnd w:id="113"/>
    </w:p>
    <w:p w14:paraId="3F61476D" w14:textId="42DE60B8" w:rsidR="00E6355D" w:rsidRDefault="00E6355D" w:rsidP="00E6355D">
      <w:pPr>
        <w:pStyle w:val="Heading3"/>
      </w:pPr>
      <w:bookmarkStart w:id="114" w:name="_Toc165928944"/>
      <w:r>
        <w:t>E.9.1 Differences between IDS and IPS</w:t>
      </w:r>
      <w:bookmarkEnd w:id="114"/>
    </w:p>
    <w:tbl>
      <w:tblPr>
        <w:tblStyle w:val="GridTable1Light"/>
        <w:tblW w:w="0" w:type="auto"/>
        <w:tblLook w:val="04A0" w:firstRow="1" w:lastRow="0" w:firstColumn="1" w:lastColumn="0" w:noHBand="0" w:noVBand="1"/>
      </w:tblPr>
      <w:tblGrid>
        <w:gridCol w:w="1792"/>
        <w:gridCol w:w="3594"/>
        <w:gridCol w:w="3948"/>
      </w:tblGrid>
      <w:tr w:rsidR="00CA37F2" w14:paraId="47C77225" w14:textId="77777777" w:rsidTr="00CA37F2">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92" w:type="dxa"/>
            <w:shd w:val="clear" w:color="auto" w:fill="E8E8E8" w:themeFill="background2"/>
          </w:tcPr>
          <w:p w14:paraId="4134344F" w14:textId="77777777" w:rsidR="00CA37F2" w:rsidRPr="00CA37F2" w:rsidRDefault="00CA37F2" w:rsidP="00E6355D"/>
        </w:tc>
        <w:tc>
          <w:tcPr>
            <w:tcW w:w="3594" w:type="dxa"/>
            <w:shd w:val="clear" w:color="auto" w:fill="E8E8E8" w:themeFill="background2"/>
          </w:tcPr>
          <w:p w14:paraId="0AC7912C" w14:textId="5A9982D2" w:rsidR="00CA37F2" w:rsidRPr="00CA37F2" w:rsidRDefault="00CA37F2" w:rsidP="00E6355D">
            <w:pPr>
              <w:cnfStyle w:val="100000000000" w:firstRow="1" w:lastRow="0" w:firstColumn="0" w:lastColumn="0" w:oddVBand="0" w:evenVBand="0" w:oddHBand="0" w:evenHBand="0" w:firstRowFirstColumn="0" w:firstRowLastColumn="0" w:lastRowFirstColumn="0" w:lastRowLastColumn="0"/>
            </w:pPr>
            <w:r w:rsidRPr="00CA37F2">
              <w:t>IDS</w:t>
            </w:r>
          </w:p>
        </w:tc>
        <w:tc>
          <w:tcPr>
            <w:tcW w:w="3948" w:type="dxa"/>
            <w:shd w:val="clear" w:color="auto" w:fill="E8E8E8" w:themeFill="background2"/>
          </w:tcPr>
          <w:p w14:paraId="2518E9A0" w14:textId="7D24F918" w:rsidR="00CA37F2" w:rsidRPr="00CA37F2" w:rsidRDefault="00CA37F2" w:rsidP="00E6355D">
            <w:pPr>
              <w:cnfStyle w:val="100000000000" w:firstRow="1" w:lastRow="0" w:firstColumn="0" w:lastColumn="0" w:oddVBand="0" w:evenVBand="0" w:oddHBand="0" w:evenHBand="0" w:firstRowFirstColumn="0" w:firstRowLastColumn="0" w:lastRowFirstColumn="0" w:lastRowLastColumn="0"/>
            </w:pPr>
            <w:r w:rsidRPr="00CA37F2">
              <w:t>IPS</w:t>
            </w:r>
          </w:p>
        </w:tc>
      </w:tr>
      <w:tr w:rsidR="00CA37F2" w14:paraId="630CE2C5" w14:textId="77777777" w:rsidTr="00CA37F2">
        <w:trPr>
          <w:trHeight w:val="670"/>
        </w:trPr>
        <w:tc>
          <w:tcPr>
            <w:cnfStyle w:val="001000000000" w:firstRow="0" w:lastRow="0" w:firstColumn="1" w:lastColumn="0" w:oddVBand="0" w:evenVBand="0" w:oddHBand="0" w:evenHBand="0" w:firstRowFirstColumn="0" w:firstRowLastColumn="0" w:lastRowFirstColumn="0" w:lastRowLastColumn="0"/>
            <w:tcW w:w="1792" w:type="dxa"/>
          </w:tcPr>
          <w:p w14:paraId="5D0D1469" w14:textId="77777777" w:rsidR="00CA37F2" w:rsidRDefault="00C405E7" w:rsidP="00E6355D">
            <w:pPr>
              <w:rPr>
                <w:b w:val="0"/>
                <w:bCs w:val="0"/>
              </w:rPr>
            </w:pPr>
            <w:r>
              <w:t>Type</w:t>
            </w:r>
            <w:r w:rsidR="00427460">
              <w:t>s</w:t>
            </w:r>
          </w:p>
          <w:p w14:paraId="4972D92C" w14:textId="0EC7C487" w:rsidR="00EA2763" w:rsidRPr="00EA2763" w:rsidRDefault="00EA2763" w:rsidP="00E6355D">
            <w:r w:rsidRPr="00EA2763">
              <w:fldChar w:fldCharType="begin"/>
            </w:r>
            <w:r w:rsidRPr="00EA2763">
              <w:instrText xml:space="preserve"> ADDIN ZOTERO_ITEM CSL_CITATION {"citationID":"nCOiCcr0","properties":{"formattedCitation":"(Ledesma, 2022)","plainCitation":"(Ledesma, 2022)","noteIndex":0},"citationItems":[{"id":536,"uris":["http://zotero.org/users/12312019/items/9NCQ95TK"],"itemData":{"id":536,"type":"webpage","abstract":"We explore IDS vs. IPS and break down the differences between the two cybersecurity systems. Read on to evaluate using them in your network.","language":"en","title":"IDS vs. IPS: What Organizations Need to Know","title-short":"IDS vs. IPS","URL":"https://www.varonis.com/blog/ids-vs-ips","author":[{"family":"Ledesma","given":"Josue"}],"accessed":{"date-parts":[["2024",5,6]]},"issued":{"date-parts":[["2022",6,30]]}}}],"schema":"https://github.com/citation-style-language/schema/raw/master/csl-citation.json"} </w:instrText>
            </w:r>
            <w:r w:rsidRPr="00EA2763">
              <w:fldChar w:fldCharType="separate"/>
            </w:r>
            <w:r w:rsidRPr="00EA2763">
              <w:rPr>
                <w:rFonts w:cs="Times New Roman"/>
              </w:rPr>
              <w:t>(Ledesma, 2022)</w:t>
            </w:r>
            <w:r w:rsidRPr="00EA2763">
              <w:fldChar w:fldCharType="end"/>
            </w:r>
          </w:p>
        </w:tc>
        <w:tc>
          <w:tcPr>
            <w:tcW w:w="3594" w:type="dxa"/>
          </w:tcPr>
          <w:p w14:paraId="26178399" w14:textId="6B5C3B70" w:rsidR="00CA37F2" w:rsidRDefault="00427460" w:rsidP="00427460">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t xml:space="preserve">NIDS – network based </w:t>
            </w:r>
            <w:proofErr w:type="gramStart"/>
            <w:r>
              <w:t>IDS</w:t>
            </w:r>
            <w:proofErr w:type="gramEnd"/>
          </w:p>
          <w:p w14:paraId="56023DC2" w14:textId="4B9ACB10" w:rsidR="00427460" w:rsidRDefault="00427460" w:rsidP="00427460">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t xml:space="preserve">HIDS – </w:t>
            </w:r>
            <w:proofErr w:type="gramStart"/>
            <w:r>
              <w:t>host based</w:t>
            </w:r>
            <w:proofErr w:type="gramEnd"/>
            <w:r>
              <w:t xml:space="preserve"> IDS</w:t>
            </w:r>
          </w:p>
        </w:tc>
        <w:tc>
          <w:tcPr>
            <w:tcW w:w="3948" w:type="dxa"/>
          </w:tcPr>
          <w:p w14:paraId="6BB86800" w14:textId="77777777" w:rsidR="00CA37F2" w:rsidRDefault="00427460" w:rsidP="00427460">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t>WIPS – wireless based IPS</w:t>
            </w:r>
          </w:p>
          <w:p w14:paraId="16EC81CA" w14:textId="77777777" w:rsidR="00427460" w:rsidRDefault="00427460" w:rsidP="00427460">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t xml:space="preserve">NIDS – host based </w:t>
            </w:r>
            <w:proofErr w:type="gramStart"/>
            <w:r>
              <w:t>IPS</w:t>
            </w:r>
            <w:proofErr w:type="gramEnd"/>
          </w:p>
          <w:p w14:paraId="2F080DF9" w14:textId="612EB27D" w:rsidR="00427460" w:rsidRDefault="00427460" w:rsidP="00427460">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t>NIDS – network based IPS</w:t>
            </w:r>
          </w:p>
        </w:tc>
      </w:tr>
      <w:tr w:rsidR="00427460" w14:paraId="2E679E8D" w14:textId="77777777" w:rsidTr="00CA37F2">
        <w:trPr>
          <w:trHeight w:val="646"/>
        </w:trPr>
        <w:tc>
          <w:tcPr>
            <w:cnfStyle w:val="001000000000" w:firstRow="0" w:lastRow="0" w:firstColumn="1" w:lastColumn="0" w:oddVBand="0" w:evenVBand="0" w:oddHBand="0" w:evenHBand="0" w:firstRowFirstColumn="0" w:firstRowLastColumn="0" w:lastRowFirstColumn="0" w:lastRowLastColumn="0"/>
            <w:tcW w:w="1792" w:type="dxa"/>
          </w:tcPr>
          <w:p w14:paraId="3A3D6671" w14:textId="77777777" w:rsidR="00427460" w:rsidRDefault="00427460" w:rsidP="00427460">
            <w:pPr>
              <w:rPr>
                <w:b w:val="0"/>
                <w:bCs w:val="0"/>
              </w:rPr>
            </w:pPr>
            <w:r>
              <w:t>Function</w:t>
            </w:r>
          </w:p>
          <w:p w14:paraId="00648D31" w14:textId="13BA1F6E" w:rsidR="00EA2763" w:rsidRDefault="00EA2763" w:rsidP="00427460">
            <w:r>
              <w:fldChar w:fldCharType="begin"/>
            </w:r>
            <w:r>
              <w:instrText xml:space="preserve"> ADDIN ZOTERO_ITEM CSL_CITATION {"citationID":"Bj0RZb2p","properties":{"formattedCitation":"(Swanagan, 2019)","plainCitation":"(Swanagan, 2019)","noteIndex":0},"citationItems":[{"id":538,"uris":["http://zotero.org/users/12312019/items/XF4TNZDY"],"itemData":{"id":538,"type":"post-weblog","abstract":"The main different between an IDS and IPS is that an IDS sends alerts when suspicious events are identified while an IPS reacts and prevents attacks in progress from reaching targeted systems and networks.","container-title":"PurpleSec","language":"en-US","title":"Intrusion Detection VS Prevention Systems: What's The Difference?","title-short":"Intrusion Detection VS Prevention Systems","URL":"https://purplesec.us/intrusion-detection-vs-intrusion-prevention-systems/","author":[{"family":"Swanagan","given":"Michael"}],"accessed":{"date-parts":[["2024",5,6]]},"issued":{"date-parts":[["2019",11,3]]}}}],"schema":"https://github.com/citation-style-language/schema/raw/master/csl-citation.json"} </w:instrText>
            </w:r>
            <w:r>
              <w:fldChar w:fldCharType="separate"/>
            </w:r>
            <w:r w:rsidRPr="00EA2763">
              <w:rPr>
                <w:rFonts w:cs="Times New Roman"/>
              </w:rPr>
              <w:t>(Swanagan, 2019)</w:t>
            </w:r>
            <w:r>
              <w:fldChar w:fldCharType="end"/>
            </w:r>
          </w:p>
        </w:tc>
        <w:tc>
          <w:tcPr>
            <w:tcW w:w="3594" w:type="dxa"/>
          </w:tcPr>
          <w:p w14:paraId="2C893A50" w14:textId="2F558ED0" w:rsidR="00427460" w:rsidRDefault="00427460" w:rsidP="00427460">
            <w:pPr>
              <w:cnfStyle w:val="000000000000" w:firstRow="0" w:lastRow="0" w:firstColumn="0" w:lastColumn="0" w:oddVBand="0" w:evenVBand="0" w:oddHBand="0" w:evenHBand="0" w:firstRowFirstColumn="0" w:firstRowLastColumn="0" w:lastRowFirstColumn="0" w:lastRowLastColumn="0"/>
            </w:pPr>
            <w:r>
              <w:t>A</w:t>
            </w:r>
            <w:r w:rsidRPr="00427460">
              <w:t xml:space="preserve"> monitoring and detection system that alerts administrators </w:t>
            </w:r>
            <w:r>
              <w:t>upon detection of</w:t>
            </w:r>
            <w:r w:rsidRPr="00427460">
              <w:t xml:space="preserve"> suspicious or malicious activity on the network</w:t>
            </w:r>
          </w:p>
        </w:tc>
        <w:tc>
          <w:tcPr>
            <w:tcW w:w="3948" w:type="dxa"/>
          </w:tcPr>
          <w:p w14:paraId="278EDAAB" w14:textId="005484ED" w:rsidR="00427460" w:rsidRDefault="00427460" w:rsidP="00427460">
            <w:pPr>
              <w:cnfStyle w:val="000000000000" w:firstRow="0" w:lastRow="0" w:firstColumn="0" w:lastColumn="0" w:oddVBand="0" w:evenVBand="0" w:oddHBand="0" w:evenHBand="0" w:firstRowFirstColumn="0" w:firstRowLastColumn="0" w:lastRowFirstColumn="0" w:lastRowLastColumn="0"/>
            </w:pPr>
            <w:r>
              <w:t>On the other hand, not only detects potential threats but also autonomously takes actions to prevent or mitigate them.</w:t>
            </w:r>
          </w:p>
        </w:tc>
      </w:tr>
      <w:tr w:rsidR="00427460" w14:paraId="2071157C" w14:textId="77777777" w:rsidTr="00CA37F2">
        <w:trPr>
          <w:trHeight w:val="646"/>
        </w:trPr>
        <w:tc>
          <w:tcPr>
            <w:cnfStyle w:val="001000000000" w:firstRow="0" w:lastRow="0" w:firstColumn="1" w:lastColumn="0" w:oddVBand="0" w:evenVBand="0" w:oddHBand="0" w:evenHBand="0" w:firstRowFirstColumn="0" w:firstRowLastColumn="0" w:lastRowFirstColumn="0" w:lastRowLastColumn="0"/>
            <w:tcW w:w="1792" w:type="dxa"/>
          </w:tcPr>
          <w:p w14:paraId="16F8C1ED" w14:textId="77777777" w:rsidR="00427460" w:rsidRDefault="00427460" w:rsidP="00427460">
            <w:pPr>
              <w:rPr>
                <w:b w:val="0"/>
                <w:bCs w:val="0"/>
              </w:rPr>
            </w:pPr>
            <w:r>
              <w:t>Response</w:t>
            </w:r>
          </w:p>
          <w:p w14:paraId="583A4530" w14:textId="3F660982" w:rsidR="00EA2763" w:rsidRDefault="00EA2763" w:rsidP="00427460">
            <w:r w:rsidRPr="00EA2763">
              <w:fldChar w:fldCharType="begin"/>
            </w:r>
            <w:r>
              <w:instrText xml:space="preserve"> ADDIN ZOTERO_ITEM CSL_CITATION {"citationID":"egivFJdZ","properties":{"formattedCitation":"(Ledesma, 2022)","plainCitation":"(Ledesma, 2022)","noteIndex":0},"citationItems":[{"id":536,"uris":["http://zotero.org/users/12312019/items/9NCQ95TK"],"itemData":{"id":536,"type":"webpage","abstract":"We explore IDS vs. IPS and break down the differences between the two cybersecurity systems. Read on to evaluate using them in your network.","language":"en","title":"IDS vs. IPS: What Organizations Need to Know","title-short":"IDS vs. IPS","URL":"https://www.varonis.com/blog/ids-vs-ips","author":[{"family":"Ledesma","given":"Josue"}],"accessed":{"date-parts":[["2024",5,6]]},"issued":{"date-parts":[["2022",6,30]]}}}],"schema":"https://github.com/citation-style-language/schema/raw/master/csl-citation.json"} </w:instrText>
            </w:r>
            <w:r w:rsidRPr="00EA2763">
              <w:fldChar w:fldCharType="separate"/>
            </w:r>
            <w:r w:rsidRPr="00EA2763">
              <w:rPr>
                <w:rFonts w:cs="Times New Roman"/>
              </w:rPr>
              <w:t>(Ledesma, 2022)</w:t>
            </w:r>
            <w:r w:rsidRPr="00EA2763">
              <w:fldChar w:fldCharType="end"/>
            </w:r>
          </w:p>
        </w:tc>
        <w:tc>
          <w:tcPr>
            <w:tcW w:w="3594" w:type="dxa"/>
          </w:tcPr>
          <w:p w14:paraId="4E7D2498" w14:textId="13DD47AA" w:rsidR="00427460" w:rsidRDefault="00427460" w:rsidP="00427460">
            <w:pPr>
              <w:cnfStyle w:val="000000000000" w:firstRow="0" w:lastRow="0" w:firstColumn="0" w:lastColumn="0" w:oddVBand="0" w:evenVBand="0" w:oddHBand="0" w:evenHBand="0" w:firstRowFirstColumn="0" w:firstRowLastColumn="0" w:lastRowFirstColumn="0" w:lastRowLastColumn="0"/>
            </w:pPr>
            <w:r>
              <w:t>Based on potential threats, only alerts team or administrators.</w:t>
            </w:r>
          </w:p>
        </w:tc>
        <w:tc>
          <w:tcPr>
            <w:tcW w:w="3948" w:type="dxa"/>
          </w:tcPr>
          <w:p w14:paraId="31F1B31C" w14:textId="4306FAFD" w:rsidR="00427460" w:rsidRDefault="00427460" w:rsidP="00427460">
            <w:pPr>
              <w:cnfStyle w:val="000000000000" w:firstRow="0" w:lastRow="0" w:firstColumn="0" w:lastColumn="0" w:oddVBand="0" w:evenVBand="0" w:oddHBand="0" w:evenHBand="0" w:firstRowFirstColumn="0" w:firstRowLastColumn="0" w:lastRowFirstColumn="0" w:lastRowLastColumn="0"/>
            </w:pPr>
            <w:proofErr w:type="gramStart"/>
            <w:r>
              <w:t>Takes action</w:t>
            </w:r>
            <w:proofErr w:type="gramEnd"/>
            <w:r>
              <w:t xml:space="preserve"> and responds to threat by preventing it from succeeding.</w:t>
            </w:r>
          </w:p>
        </w:tc>
      </w:tr>
      <w:tr w:rsidR="00427460" w14:paraId="1FE6CC54" w14:textId="77777777" w:rsidTr="00CA37F2">
        <w:trPr>
          <w:trHeight w:val="646"/>
        </w:trPr>
        <w:tc>
          <w:tcPr>
            <w:cnfStyle w:val="001000000000" w:firstRow="0" w:lastRow="0" w:firstColumn="1" w:lastColumn="0" w:oddVBand="0" w:evenVBand="0" w:oddHBand="0" w:evenHBand="0" w:firstRowFirstColumn="0" w:firstRowLastColumn="0" w:lastRowFirstColumn="0" w:lastRowLastColumn="0"/>
            <w:tcW w:w="1792" w:type="dxa"/>
          </w:tcPr>
          <w:p w14:paraId="51B3F8FA" w14:textId="77777777" w:rsidR="00427460" w:rsidRDefault="00427460" w:rsidP="00427460">
            <w:pPr>
              <w:rPr>
                <w:b w:val="0"/>
                <w:bCs w:val="0"/>
              </w:rPr>
            </w:pPr>
            <w:r>
              <w:t>Placement Configuration</w:t>
            </w:r>
          </w:p>
          <w:p w14:paraId="2D52077F" w14:textId="10138A72" w:rsidR="00EA2763" w:rsidRDefault="00EA2763" w:rsidP="00427460">
            <w:r>
              <w:fldChar w:fldCharType="begin"/>
            </w:r>
            <w:r>
              <w:instrText xml:space="preserve"> ADDIN ZOTERO_ITEM CSL_CITATION {"citationID":"qA8740N7","properties":{"formattedCitation":"(Tunggal, 2023)","plainCitation":"(Tunggal, 2023)","noteIndex":0},"citationItems":[{"id":540,"uris":["http://zotero.org/users/12312019/items/DC8HYH7F"],"itemData":{"id":540,"type":"webpage","abstract":"Intrusion Detection Systems (IDS) and Intrusion Prevention Systems (IPS) are core components of a cybersecurity strategy. Learn what they do in this post.","language":"en","title":"IDS vs. IPS: What is the Difference? | UpGuard","title-short":"IDS vs. IPS","URL":"https://www.upguard.com/blog/ids-vs-ips","author":[{"family":"Tunggal","given":"Abi"}],"accessed":{"date-parts":[["2024",5,6]]},"issued":{"date-parts":[["2023",4,12]]}}}],"schema":"https://github.com/citation-style-language/schema/raw/master/csl-citation.json"} </w:instrText>
            </w:r>
            <w:r>
              <w:fldChar w:fldCharType="separate"/>
            </w:r>
            <w:r w:rsidRPr="00EA2763">
              <w:rPr>
                <w:rFonts w:cs="Times New Roman"/>
              </w:rPr>
              <w:t>(Tunggal, 2023)</w:t>
            </w:r>
            <w:r>
              <w:fldChar w:fldCharType="end"/>
            </w:r>
          </w:p>
        </w:tc>
        <w:tc>
          <w:tcPr>
            <w:tcW w:w="3594" w:type="dxa"/>
          </w:tcPr>
          <w:p w14:paraId="3EF6579F" w14:textId="7D38EB44" w:rsidR="00427460" w:rsidRDefault="00EA2763" w:rsidP="00427460">
            <w:pPr>
              <w:cnfStyle w:val="000000000000" w:firstRow="0" w:lastRow="0" w:firstColumn="0" w:lastColumn="0" w:oddVBand="0" w:evenVBand="0" w:oddHBand="0" w:evenHBand="0" w:firstRowFirstColumn="0" w:firstRowLastColumn="0" w:lastRowFirstColumn="0" w:lastRowLastColumn="0"/>
            </w:pPr>
            <w:r>
              <w:t>Placed out of band, monitoring a copy of the network traffic.</w:t>
            </w:r>
          </w:p>
        </w:tc>
        <w:tc>
          <w:tcPr>
            <w:tcW w:w="3948" w:type="dxa"/>
          </w:tcPr>
          <w:p w14:paraId="0B8C495B" w14:textId="366BC789" w:rsidR="00427460" w:rsidRDefault="00427460" w:rsidP="00427460">
            <w:pPr>
              <w:cnfStyle w:val="000000000000" w:firstRow="0" w:lastRow="0" w:firstColumn="0" w:lastColumn="0" w:oddVBand="0" w:evenVBand="0" w:oddHBand="0" w:evenHBand="0" w:firstRowFirstColumn="0" w:firstRowLastColumn="0" w:lastRowFirstColumn="0" w:lastRowLastColumn="0"/>
            </w:pPr>
            <w:r>
              <w:t>Placed inline on the network in direct to the traffic flow.</w:t>
            </w:r>
          </w:p>
        </w:tc>
      </w:tr>
      <w:tr w:rsidR="00427460" w14:paraId="5A3CA061" w14:textId="77777777" w:rsidTr="00CA37F2">
        <w:trPr>
          <w:trHeight w:val="646"/>
        </w:trPr>
        <w:tc>
          <w:tcPr>
            <w:cnfStyle w:val="001000000000" w:firstRow="0" w:lastRow="0" w:firstColumn="1" w:lastColumn="0" w:oddVBand="0" w:evenVBand="0" w:oddHBand="0" w:evenHBand="0" w:firstRowFirstColumn="0" w:firstRowLastColumn="0" w:lastRowFirstColumn="0" w:lastRowLastColumn="0"/>
            <w:tcW w:w="1792" w:type="dxa"/>
          </w:tcPr>
          <w:p w14:paraId="3E118BD3" w14:textId="77777777" w:rsidR="00427460" w:rsidRDefault="00427460" w:rsidP="00427460">
            <w:pPr>
              <w:rPr>
                <w:b w:val="0"/>
                <w:bCs w:val="0"/>
              </w:rPr>
            </w:pPr>
            <w:r>
              <w:t>Self</w:t>
            </w:r>
          </w:p>
          <w:p w14:paraId="5A517DE8" w14:textId="77777777" w:rsidR="00427460" w:rsidRDefault="00427460" w:rsidP="00427460">
            <w:pPr>
              <w:rPr>
                <w:b w:val="0"/>
                <w:bCs w:val="0"/>
              </w:rPr>
            </w:pPr>
            <w:r>
              <w:t>Sufficiency</w:t>
            </w:r>
          </w:p>
          <w:p w14:paraId="743962B1" w14:textId="540C7552" w:rsidR="00EA2763" w:rsidRDefault="00EA2763" w:rsidP="00427460">
            <w:r>
              <w:fldChar w:fldCharType="begin"/>
            </w:r>
            <w:r>
              <w:instrText xml:space="preserve"> ADDIN ZOTERO_ITEM CSL_CITATION {"citationID":"4lLSAZeM","properties":{"formattedCitation":"(Ashoor and Gore, 2011)","plainCitation":"(Ashoor and Gore, 2011)","noteIndex":0},"citationItems":[{"id":542,"uris":["http://zotero.org/users/12312019/items/M5874A7Y"],"itemData":{"id":542,"type":"paper-conference","abstract":"This paper discusses difference between Intrusion Detection system and intrusion Prevention System (IDS/IPS) technology in computer networks. The differences between deployment of these system in networks in which IDS are out of band in system, means it cannot sit within the network path but IPS are in-line in the system, means it can pass through in between the devices.IDS generates only alerts if anomaly traffic passes in network traffic, it would be false positive or false negative, means IDS detects only malicious activities but no action taken on those activities but IPS has feature of detection and prevention with auto or manual action taken on those detected malicious activities like drop or block or terminate the connections. Here IDS and IPS systems stability, performance and accuracy wise result are comparing in this paper.","container-title":"Advances in Network Security and Applications","DOI":"10.1007/978-3-642-22540-6_48","event-place":"Berlin, Heidelberg","ISBN":"978-3-642-22540-6","language":"en","page":"497-501","publisher":"Springer","publisher-place":"Berlin, Heidelberg","source":"Springer Link","title":"Difference between Intrusion Detection System (IDS) and Intrusion Prevention System (IPS)","author":[{"family":"Ashoor","given":"Asmaa Shaker"},{"family":"Gore","given":"Sharad"}],"editor":[{"family":"Wyld","given":"David C."},{"family":"Wozniak","given":"Michal"},{"family":"Chaki","given":"Nabendu"},{"family":"Meghanathan","given":"Natarajan"},{"family":"Nagamalai","given":"Dhinaharan"}],"issued":{"date-parts":[["2011"]]}}}],"schema":"https://github.com/citation-style-language/schema/raw/master/csl-citation.json"} </w:instrText>
            </w:r>
            <w:r>
              <w:fldChar w:fldCharType="separate"/>
            </w:r>
            <w:r w:rsidRPr="00EA2763">
              <w:rPr>
                <w:rFonts w:cs="Times New Roman"/>
              </w:rPr>
              <w:t>(Ashoor and Gore, 2011)</w:t>
            </w:r>
            <w:r>
              <w:fldChar w:fldCharType="end"/>
            </w:r>
          </w:p>
        </w:tc>
        <w:tc>
          <w:tcPr>
            <w:tcW w:w="3594" w:type="dxa"/>
          </w:tcPr>
          <w:p w14:paraId="588C18A2" w14:textId="45EEE13C" w:rsidR="00427460" w:rsidRDefault="00EA2763" w:rsidP="00427460">
            <w:pPr>
              <w:cnfStyle w:val="000000000000" w:firstRow="0" w:lastRow="0" w:firstColumn="0" w:lastColumn="0" w:oddVBand="0" w:evenVBand="0" w:oddHBand="0" w:evenHBand="0" w:firstRowFirstColumn="0" w:firstRowLastColumn="0" w:lastRowFirstColumn="0" w:lastRowLastColumn="0"/>
            </w:pPr>
            <w:r>
              <w:t>Passive monitoring system.</w:t>
            </w:r>
          </w:p>
        </w:tc>
        <w:tc>
          <w:tcPr>
            <w:tcW w:w="3948" w:type="dxa"/>
          </w:tcPr>
          <w:p w14:paraId="1199F444" w14:textId="16651E55" w:rsidR="00427460" w:rsidRDefault="00EA2763" w:rsidP="00427460">
            <w:pPr>
              <w:cnfStyle w:val="000000000000" w:firstRow="0" w:lastRow="0" w:firstColumn="0" w:lastColumn="0" w:oddVBand="0" w:evenVBand="0" w:oddHBand="0" w:evenHBand="0" w:firstRowFirstColumn="0" w:firstRowLastColumn="0" w:lastRowFirstColumn="0" w:lastRowLastColumn="0"/>
            </w:pPr>
            <w:r>
              <w:t>Active system that can respond and prevent threats autonomously.</w:t>
            </w:r>
          </w:p>
        </w:tc>
      </w:tr>
    </w:tbl>
    <w:p w14:paraId="7173223B" w14:textId="77777777" w:rsidR="00E6355D" w:rsidRPr="00E6355D" w:rsidRDefault="00E6355D" w:rsidP="00E6355D"/>
    <w:p w14:paraId="64FEA4F9" w14:textId="456F590F" w:rsidR="00E6355D" w:rsidRPr="00E6355D" w:rsidRDefault="00E6355D" w:rsidP="00E6355D">
      <w:pPr>
        <w:pStyle w:val="Heading3"/>
      </w:pPr>
      <w:bookmarkStart w:id="115" w:name="_Toc165928945"/>
      <w:r>
        <w:t>E.9.2 Scenario Assessment</w:t>
      </w:r>
      <w:bookmarkEnd w:id="115"/>
    </w:p>
    <w:p w14:paraId="5DAFA3F2" w14:textId="167E2BCE" w:rsidR="00F81591" w:rsidRDefault="00F81591" w:rsidP="008A1FC8">
      <w:r>
        <w:t xml:space="preserve">An IPS is recommended for a medium-sized medical clinic as the system is critical and must </w:t>
      </w:r>
      <w:proofErr w:type="gramStart"/>
      <w:r>
        <w:t>be available at all times</w:t>
      </w:r>
      <w:proofErr w:type="gramEnd"/>
      <w:r>
        <w:t>. Some of the key reasons why an IPS is recommended are discussed below.</w:t>
      </w:r>
    </w:p>
    <w:p w14:paraId="65452717" w14:textId="77E1B07C" w:rsidR="00F81591" w:rsidRDefault="00F81591" w:rsidP="008A1FC8">
      <w:r>
        <w:t xml:space="preserve">Mainly </w:t>
      </w:r>
      <w:proofErr w:type="gramStart"/>
      <w:r>
        <w:t>because of the fact that</w:t>
      </w:r>
      <w:proofErr w:type="gramEnd"/>
      <w:r>
        <w:t xml:space="preserve"> it</w:t>
      </w:r>
      <w:r w:rsidRPr="00F81591">
        <w:t xml:space="preserve"> prevents threats in </w:t>
      </w:r>
      <w:r w:rsidRPr="00F81591">
        <w:rPr>
          <w:b/>
          <w:bCs/>
        </w:rPr>
        <w:t>real-time</w:t>
      </w:r>
      <w:r w:rsidRPr="00F81591">
        <w:t xml:space="preserve">, </w:t>
      </w:r>
      <w:r w:rsidRPr="00F81591">
        <w:rPr>
          <w:b/>
          <w:bCs/>
        </w:rPr>
        <w:t>ensures compliance</w:t>
      </w:r>
      <w:r w:rsidRPr="00F81591">
        <w:t xml:space="preserve"> with such regulatory frameworks as HIPAA and </w:t>
      </w:r>
      <w:r w:rsidRPr="00F81591">
        <w:rPr>
          <w:b/>
          <w:bCs/>
        </w:rPr>
        <w:t>continuously monitors security</w:t>
      </w:r>
      <w:r w:rsidRPr="00F81591">
        <w:t xml:space="preserve">. IPS actively blocks </w:t>
      </w:r>
      <w:r w:rsidRPr="00F81591">
        <w:lastRenderedPageBreak/>
        <w:t xml:space="preserve">potential threats like malware and SQL injections which are necessary to </w:t>
      </w:r>
      <w:r w:rsidRPr="00F81591">
        <w:rPr>
          <w:b/>
          <w:bCs/>
        </w:rPr>
        <w:t>protect sensitive patient data</w:t>
      </w:r>
      <w:r w:rsidRPr="00F81591">
        <w:t xml:space="preserve">. It also protects against zero-day attacks by detecting and preventing suspicious activities before vulnerabilities can be exploited. Furthermore, it assists in network </w:t>
      </w:r>
      <w:r w:rsidRPr="00F81591">
        <w:t>segmentation,</w:t>
      </w:r>
      <w:r w:rsidRPr="00F81591">
        <w:t xml:space="preserve"> thereby </w:t>
      </w:r>
      <w:r w:rsidRPr="00F81591">
        <w:rPr>
          <w:b/>
          <w:bCs/>
        </w:rPr>
        <w:t>increasing security through access control</w:t>
      </w:r>
      <w:r w:rsidRPr="00F81591">
        <w:t xml:space="preserve"> between different parts of the network. </w:t>
      </w:r>
    </w:p>
    <w:p w14:paraId="3B771DE0" w14:textId="32B0CABB" w:rsidR="00C01EA1" w:rsidRDefault="00F81591" w:rsidP="008A1FC8">
      <w:r w:rsidRPr="00F81591">
        <w:t xml:space="preserve">IPS guarantees patient privacy, data integrity as well as regulatory compliance which are important for maintaining trust and reputation. </w:t>
      </w:r>
      <w:r>
        <w:t xml:space="preserve">In short, it provides active, real time proactive protection against a wider range of </w:t>
      </w:r>
      <w:proofErr w:type="spellStart"/>
      <w:r>
        <w:t>cyber attacks</w:t>
      </w:r>
      <w:proofErr w:type="spellEnd"/>
      <w:r>
        <w:t xml:space="preserve"> making it vital for web applications in a medical scenario.</w:t>
      </w:r>
    </w:p>
    <w:p w14:paraId="435E3BEE" w14:textId="77777777" w:rsidR="00C01EA1" w:rsidRDefault="00C01EA1">
      <w:pPr>
        <w:spacing w:line="259" w:lineRule="auto"/>
        <w:jc w:val="left"/>
      </w:pPr>
      <w:r>
        <w:br w:type="page"/>
      </w:r>
    </w:p>
    <w:p w14:paraId="6A69788B" w14:textId="77777777" w:rsidR="003514DD" w:rsidRDefault="003514DD" w:rsidP="00C01EA1">
      <w:pPr>
        <w:pStyle w:val="Heading1"/>
        <w:sectPr w:rsidR="003514DD" w:rsidSect="00BD7605">
          <w:type w:val="continuous"/>
          <w:pgSz w:w="12240" w:h="15840"/>
          <w:pgMar w:top="1440" w:right="1440" w:bottom="1440" w:left="1440" w:header="720" w:footer="720" w:gutter="0"/>
          <w:pgNumType w:start="1"/>
          <w:cols w:space="720"/>
          <w:docGrid w:linePitch="360"/>
        </w:sectPr>
      </w:pPr>
    </w:p>
    <w:p w14:paraId="0D528B25" w14:textId="1CA61892" w:rsidR="008A1FC8" w:rsidRDefault="00C01EA1" w:rsidP="00C01EA1">
      <w:pPr>
        <w:pStyle w:val="Heading1"/>
      </w:pPr>
      <w:bookmarkStart w:id="116" w:name="_Toc165928946"/>
      <w:r>
        <w:lastRenderedPageBreak/>
        <w:t>References</w:t>
      </w:r>
      <w:bookmarkEnd w:id="116"/>
    </w:p>
    <w:p w14:paraId="4367AEFE" w14:textId="77777777" w:rsidR="00C01EA1" w:rsidRPr="00C01EA1" w:rsidRDefault="00C01EA1" w:rsidP="00C01EA1">
      <w:pPr>
        <w:pStyle w:val="Bibliography"/>
        <w:rPr>
          <w:rFonts w:cs="Times New Roman"/>
        </w:rPr>
      </w:pPr>
      <w:r>
        <w:fldChar w:fldCharType="begin"/>
      </w:r>
      <w:r>
        <w:instrText xml:space="preserve"> ADDIN ZOTERO_BIBL {"uncited":[],"omitted":[],"custom":[]} CSL_BIBLIOGRAPHY </w:instrText>
      </w:r>
      <w:r>
        <w:fldChar w:fldCharType="separate"/>
      </w:r>
      <w:r w:rsidRPr="00C01EA1">
        <w:rPr>
          <w:rFonts w:cs="Times New Roman"/>
        </w:rPr>
        <w:t xml:space="preserve">Arun, A. (2021). 6 Ways </w:t>
      </w:r>
      <w:proofErr w:type="gramStart"/>
      <w:r w:rsidRPr="00C01EA1">
        <w:rPr>
          <w:rFonts w:cs="Times New Roman"/>
        </w:rPr>
        <w:t>To</w:t>
      </w:r>
      <w:proofErr w:type="gramEnd"/>
      <w:r w:rsidRPr="00C01EA1">
        <w:rPr>
          <w:rFonts w:cs="Times New Roman"/>
        </w:rPr>
        <w:t xml:space="preserve"> Prevent Social Engineering Attacks. Available from https://www.stickmancyber.com/cybersecurity-blog/6-ways-to-prevent-social-engineering-attacks [Accessed 6 May 2024].</w:t>
      </w:r>
    </w:p>
    <w:p w14:paraId="7BB13098" w14:textId="77777777" w:rsidR="00C01EA1" w:rsidRPr="00C01EA1" w:rsidRDefault="00C01EA1" w:rsidP="00C01EA1">
      <w:pPr>
        <w:pStyle w:val="Bibliography"/>
        <w:rPr>
          <w:rFonts w:cs="Times New Roman"/>
        </w:rPr>
      </w:pPr>
      <w:r w:rsidRPr="00C01EA1">
        <w:rPr>
          <w:rFonts w:cs="Times New Roman"/>
        </w:rPr>
        <w:t xml:space="preserve">Ashoor, A.S. and Gore, S. (2011). Difference between Intrusion Detection System (IDS) and Intrusion Prevention System (IPS). In: Wyld, D.C. Wozniak, M. Chaki, N. et al. (eds.). </w:t>
      </w:r>
      <w:r w:rsidRPr="00C01EA1">
        <w:rPr>
          <w:rFonts w:cs="Times New Roman"/>
          <w:i/>
          <w:iCs/>
        </w:rPr>
        <w:t>Advances in Network Security and Applications</w:t>
      </w:r>
      <w:r w:rsidRPr="00C01EA1">
        <w:rPr>
          <w:rFonts w:cs="Times New Roman"/>
        </w:rPr>
        <w:t>. 2011. Berlin, Heidelberg: Springer, 497–501. Available from https://doi.org/10.1007/978-3-642-22540-6_48.</w:t>
      </w:r>
    </w:p>
    <w:p w14:paraId="57A22DC1" w14:textId="77777777" w:rsidR="00C01EA1" w:rsidRPr="00C01EA1" w:rsidRDefault="00C01EA1" w:rsidP="00C01EA1">
      <w:pPr>
        <w:pStyle w:val="Bibliography"/>
        <w:rPr>
          <w:rFonts w:cs="Times New Roman"/>
        </w:rPr>
      </w:pPr>
      <w:proofErr w:type="spellStart"/>
      <w:r w:rsidRPr="00C01EA1">
        <w:rPr>
          <w:rFonts w:cs="Times New Roman"/>
        </w:rPr>
        <w:t>Awati</w:t>
      </w:r>
      <w:proofErr w:type="spellEnd"/>
      <w:r w:rsidRPr="00C01EA1">
        <w:rPr>
          <w:rFonts w:cs="Times New Roman"/>
        </w:rPr>
        <w:t xml:space="preserve">, R. (2022). What </w:t>
      </w:r>
      <w:proofErr w:type="gramStart"/>
      <w:r w:rsidRPr="00C01EA1">
        <w:rPr>
          <w:rFonts w:cs="Times New Roman"/>
        </w:rPr>
        <w:t>are</w:t>
      </w:r>
      <w:proofErr w:type="gramEnd"/>
      <w:r w:rsidRPr="00C01EA1">
        <w:rPr>
          <w:rFonts w:cs="Times New Roman"/>
        </w:rPr>
        <w:t xml:space="preserve"> parameter tampering </w:t>
      </w:r>
      <w:proofErr w:type="spellStart"/>
      <w:r w:rsidRPr="00C01EA1">
        <w:rPr>
          <w:rFonts w:cs="Times New Roman"/>
        </w:rPr>
        <w:t>cyber attacks</w:t>
      </w:r>
      <w:proofErr w:type="spellEnd"/>
      <w:r w:rsidRPr="00C01EA1">
        <w:rPr>
          <w:rFonts w:cs="Times New Roman"/>
        </w:rPr>
        <w:t xml:space="preserve">? </w:t>
      </w:r>
      <w:r w:rsidRPr="00C01EA1">
        <w:rPr>
          <w:rFonts w:cs="Times New Roman"/>
          <w:i/>
          <w:iCs/>
        </w:rPr>
        <w:t>Security</w:t>
      </w:r>
      <w:r w:rsidRPr="00C01EA1">
        <w:rPr>
          <w:rFonts w:cs="Times New Roman"/>
        </w:rPr>
        <w:t>. Available from https://www.techtarget.com/searchsecurity/definition/parameter-tampering [Accessed 2 May 2024].</w:t>
      </w:r>
    </w:p>
    <w:p w14:paraId="03C22CBE" w14:textId="77777777" w:rsidR="00C01EA1" w:rsidRPr="00C01EA1" w:rsidRDefault="00C01EA1" w:rsidP="00C01EA1">
      <w:pPr>
        <w:pStyle w:val="Bibliography"/>
        <w:rPr>
          <w:rFonts w:cs="Times New Roman"/>
        </w:rPr>
      </w:pPr>
      <w:r w:rsidRPr="00C01EA1">
        <w:rPr>
          <w:rFonts w:cs="Times New Roman"/>
        </w:rPr>
        <w:t xml:space="preserve">Borges, E. (2023). </w:t>
      </w:r>
      <w:proofErr w:type="spellStart"/>
      <w:r w:rsidRPr="00C01EA1">
        <w:rPr>
          <w:rFonts w:cs="Times New Roman"/>
        </w:rPr>
        <w:t>SecurityTrails</w:t>
      </w:r>
      <w:proofErr w:type="spellEnd"/>
      <w:r w:rsidRPr="00C01EA1">
        <w:rPr>
          <w:rFonts w:cs="Times New Roman"/>
        </w:rPr>
        <w:t xml:space="preserve"> | Domain Security &amp; Solutions — Part 4: How to Protect your Account at your Registrar. Available from https://securitytrails.com/blog/domain-security-part-04-protect-account-registrar [Accessed 6 May 2024].</w:t>
      </w:r>
    </w:p>
    <w:p w14:paraId="4B3B3084" w14:textId="77777777" w:rsidR="00C01EA1" w:rsidRPr="00C01EA1" w:rsidRDefault="00C01EA1" w:rsidP="00C01EA1">
      <w:pPr>
        <w:pStyle w:val="Bibliography"/>
        <w:rPr>
          <w:rFonts w:cs="Times New Roman"/>
        </w:rPr>
      </w:pPr>
      <w:r w:rsidRPr="00C01EA1">
        <w:rPr>
          <w:rFonts w:cs="Times New Roman"/>
        </w:rPr>
        <w:t xml:space="preserve">Chappell, B. (2022). What is an Open Port &amp; What are the Security…. </w:t>
      </w:r>
      <w:proofErr w:type="spellStart"/>
      <w:r w:rsidRPr="00C01EA1">
        <w:rPr>
          <w:rFonts w:cs="Times New Roman"/>
          <w:i/>
          <w:iCs/>
        </w:rPr>
        <w:t>BeyondTrust</w:t>
      </w:r>
      <w:proofErr w:type="spellEnd"/>
      <w:r w:rsidRPr="00C01EA1">
        <w:rPr>
          <w:rFonts w:cs="Times New Roman"/>
        </w:rPr>
        <w:t>. Available from https://www.beyondtrust.com/blog/entry/what-is-an-open-port-what-are-the-security-implications [Accessed 1 May 2024].</w:t>
      </w:r>
    </w:p>
    <w:p w14:paraId="38C11A56" w14:textId="77777777" w:rsidR="00C01EA1" w:rsidRPr="00C01EA1" w:rsidRDefault="00C01EA1" w:rsidP="00C01EA1">
      <w:pPr>
        <w:pStyle w:val="Bibliography"/>
        <w:rPr>
          <w:rFonts w:cs="Times New Roman"/>
        </w:rPr>
      </w:pPr>
      <w:r w:rsidRPr="00C01EA1">
        <w:rPr>
          <w:rFonts w:cs="Times New Roman"/>
        </w:rPr>
        <w:t xml:space="preserve">Chinnasamy, V. (2020). Social Engineering Attacks: 10 Ways to Prevent it | </w:t>
      </w:r>
      <w:proofErr w:type="spellStart"/>
      <w:r w:rsidRPr="00C01EA1">
        <w:rPr>
          <w:rFonts w:cs="Times New Roman"/>
        </w:rPr>
        <w:t>Indusface</w:t>
      </w:r>
      <w:proofErr w:type="spellEnd"/>
      <w:r w:rsidRPr="00C01EA1">
        <w:rPr>
          <w:rFonts w:cs="Times New Roman"/>
        </w:rPr>
        <w:t xml:space="preserve"> Blog. </w:t>
      </w:r>
      <w:proofErr w:type="spellStart"/>
      <w:r w:rsidRPr="00C01EA1">
        <w:rPr>
          <w:rFonts w:cs="Times New Roman"/>
          <w:i/>
          <w:iCs/>
        </w:rPr>
        <w:t>Indusface</w:t>
      </w:r>
      <w:proofErr w:type="spellEnd"/>
      <w:r w:rsidRPr="00C01EA1">
        <w:rPr>
          <w:rFonts w:cs="Times New Roman"/>
        </w:rPr>
        <w:t>. Available from https://www.indusface.com/blog/10-ways-businesses-can-prevent-social-engineering-attacks/ [Accessed 6 May 2024].</w:t>
      </w:r>
    </w:p>
    <w:p w14:paraId="631C1BAC" w14:textId="77777777" w:rsidR="00C01EA1" w:rsidRPr="00C01EA1" w:rsidRDefault="00C01EA1" w:rsidP="00C01EA1">
      <w:pPr>
        <w:pStyle w:val="Bibliography"/>
        <w:rPr>
          <w:rFonts w:cs="Times New Roman"/>
        </w:rPr>
      </w:pPr>
      <w:r w:rsidRPr="00C01EA1">
        <w:rPr>
          <w:rFonts w:cs="Times New Roman"/>
        </w:rPr>
        <w:t xml:space="preserve">Choudhary, R.R., Verma, S. and Meena, G. (2021). Detection of SQL Injection attack Using Machine Learning. </w:t>
      </w:r>
      <w:r w:rsidRPr="00C01EA1">
        <w:rPr>
          <w:rFonts w:cs="Times New Roman"/>
          <w:i/>
          <w:iCs/>
        </w:rPr>
        <w:t>2021 IEEE International Conference on Technology, Research, and Innovation for Betterment of Society (TRIBES)</w:t>
      </w:r>
      <w:r w:rsidRPr="00C01EA1">
        <w:rPr>
          <w:rFonts w:cs="Times New Roman"/>
        </w:rPr>
        <w:t>, 1–6. Available from https://doi.org/10.1109/TRIBES52498.2021.9751616.</w:t>
      </w:r>
    </w:p>
    <w:p w14:paraId="485E8BCC" w14:textId="77777777" w:rsidR="00C01EA1" w:rsidRPr="00C01EA1" w:rsidRDefault="00C01EA1" w:rsidP="00C01EA1">
      <w:pPr>
        <w:pStyle w:val="Bibliography"/>
        <w:rPr>
          <w:rFonts w:cs="Times New Roman"/>
        </w:rPr>
      </w:pPr>
      <w:r w:rsidRPr="00C01EA1">
        <w:rPr>
          <w:rFonts w:cs="Times New Roman"/>
        </w:rPr>
        <w:t xml:space="preserve">Cobb, M. (2021). What is a Buffer Overflow? How Do These Types of Attacks Work? </w:t>
      </w:r>
      <w:r w:rsidRPr="00C01EA1">
        <w:rPr>
          <w:rFonts w:cs="Times New Roman"/>
          <w:i/>
          <w:iCs/>
        </w:rPr>
        <w:t>Security</w:t>
      </w:r>
      <w:r w:rsidRPr="00C01EA1">
        <w:rPr>
          <w:rFonts w:cs="Times New Roman"/>
        </w:rPr>
        <w:t>. Available from https://www.techtarget.com/searchsecurity/definition/buffer-overflow [Accessed 6 May 2024].</w:t>
      </w:r>
    </w:p>
    <w:p w14:paraId="6E25E3AE" w14:textId="77777777" w:rsidR="00C01EA1" w:rsidRPr="00C01EA1" w:rsidRDefault="00C01EA1" w:rsidP="00C01EA1">
      <w:pPr>
        <w:pStyle w:val="Bibliography"/>
        <w:rPr>
          <w:rFonts w:cs="Times New Roman"/>
        </w:rPr>
      </w:pPr>
      <w:r w:rsidRPr="00C01EA1">
        <w:rPr>
          <w:rFonts w:cs="Times New Roman"/>
        </w:rPr>
        <w:t xml:space="preserve">Conti, M., </w:t>
      </w:r>
      <w:proofErr w:type="spellStart"/>
      <w:r w:rsidRPr="00C01EA1">
        <w:rPr>
          <w:rFonts w:cs="Times New Roman"/>
        </w:rPr>
        <w:t>Dragoni</w:t>
      </w:r>
      <w:proofErr w:type="spellEnd"/>
      <w:r w:rsidRPr="00C01EA1">
        <w:rPr>
          <w:rFonts w:cs="Times New Roman"/>
        </w:rPr>
        <w:t xml:space="preserve">, N. and </w:t>
      </w:r>
      <w:proofErr w:type="spellStart"/>
      <w:r w:rsidRPr="00C01EA1">
        <w:rPr>
          <w:rFonts w:cs="Times New Roman"/>
        </w:rPr>
        <w:t>Lesyk</w:t>
      </w:r>
      <w:proofErr w:type="spellEnd"/>
      <w:r w:rsidRPr="00C01EA1">
        <w:rPr>
          <w:rFonts w:cs="Times New Roman"/>
        </w:rPr>
        <w:t xml:space="preserve">, V. (2016). A Survey of Man </w:t>
      </w:r>
      <w:proofErr w:type="gramStart"/>
      <w:r w:rsidRPr="00C01EA1">
        <w:rPr>
          <w:rFonts w:cs="Times New Roman"/>
        </w:rPr>
        <w:t>In</w:t>
      </w:r>
      <w:proofErr w:type="gramEnd"/>
      <w:r w:rsidRPr="00C01EA1">
        <w:rPr>
          <w:rFonts w:cs="Times New Roman"/>
        </w:rPr>
        <w:t xml:space="preserve"> The Middle Attacks. </w:t>
      </w:r>
      <w:r w:rsidRPr="00C01EA1">
        <w:rPr>
          <w:rFonts w:cs="Times New Roman"/>
          <w:i/>
          <w:iCs/>
        </w:rPr>
        <w:t>IEEE Communications Surveys &amp; Tutorials</w:t>
      </w:r>
      <w:r w:rsidRPr="00C01EA1">
        <w:rPr>
          <w:rFonts w:cs="Times New Roman"/>
        </w:rPr>
        <w:t>, 18 (3), 2027–2051. Available from https://doi.org/10.1109/COMST.2016.2548426.</w:t>
      </w:r>
    </w:p>
    <w:p w14:paraId="3E9C6A7F" w14:textId="77777777" w:rsidR="00C01EA1" w:rsidRPr="00C01EA1" w:rsidRDefault="00C01EA1" w:rsidP="00C01EA1">
      <w:pPr>
        <w:pStyle w:val="Bibliography"/>
        <w:rPr>
          <w:rFonts w:cs="Times New Roman"/>
        </w:rPr>
      </w:pPr>
      <w:r w:rsidRPr="00C01EA1">
        <w:rPr>
          <w:rFonts w:cs="Times New Roman"/>
        </w:rPr>
        <w:t xml:space="preserve">Echelon. (2024). How Physical Security Can Play </w:t>
      </w:r>
      <w:proofErr w:type="gramStart"/>
      <w:r w:rsidRPr="00C01EA1">
        <w:rPr>
          <w:rFonts w:cs="Times New Roman"/>
        </w:rPr>
        <w:t>A</w:t>
      </w:r>
      <w:proofErr w:type="gramEnd"/>
      <w:r w:rsidRPr="00C01EA1">
        <w:rPr>
          <w:rFonts w:cs="Times New Roman"/>
        </w:rPr>
        <w:t xml:space="preserve"> Role In Preventing Cryptanalysis Attacks Against A Network | Echelon Protective Services. Available from https://echelonprotectiveservices.com/how-physical-security-can-play-a-role-in-preventing-cryptanalysis-attacks-against-a-network/ [Accessed 6 May 2024].</w:t>
      </w:r>
    </w:p>
    <w:p w14:paraId="11AE4D5A" w14:textId="77777777" w:rsidR="00C01EA1" w:rsidRPr="00C01EA1" w:rsidRDefault="00C01EA1" w:rsidP="00C01EA1">
      <w:pPr>
        <w:pStyle w:val="Bibliography"/>
        <w:rPr>
          <w:rFonts w:cs="Times New Roman"/>
        </w:rPr>
      </w:pPr>
      <w:proofErr w:type="spellStart"/>
      <w:r w:rsidRPr="00C01EA1">
        <w:rPr>
          <w:rFonts w:cs="Times New Roman"/>
        </w:rPr>
        <w:lastRenderedPageBreak/>
        <w:t>Einorytė</w:t>
      </w:r>
      <w:proofErr w:type="spellEnd"/>
      <w:r w:rsidRPr="00C01EA1">
        <w:rPr>
          <w:rFonts w:cs="Times New Roman"/>
        </w:rPr>
        <w:t xml:space="preserve">, A. (2024). What are open ports? Risks and security | </w:t>
      </w:r>
      <w:proofErr w:type="spellStart"/>
      <w:r w:rsidRPr="00C01EA1">
        <w:rPr>
          <w:rFonts w:cs="Times New Roman"/>
        </w:rPr>
        <w:t>NordVPN</w:t>
      </w:r>
      <w:proofErr w:type="spellEnd"/>
      <w:r w:rsidRPr="00C01EA1">
        <w:rPr>
          <w:rFonts w:cs="Times New Roman"/>
        </w:rPr>
        <w:t>. Available from https://nordvpn.com/blog/what-are-open-ports/ [Accessed 1 May 2024].</w:t>
      </w:r>
    </w:p>
    <w:p w14:paraId="66DA268C" w14:textId="77777777" w:rsidR="00C01EA1" w:rsidRPr="00C01EA1" w:rsidRDefault="00C01EA1" w:rsidP="00C01EA1">
      <w:pPr>
        <w:pStyle w:val="Bibliography"/>
        <w:rPr>
          <w:rFonts w:cs="Times New Roman"/>
        </w:rPr>
      </w:pPr>
      <w:r w:rsidRPr="00C01EA1">
        <w:rPr>
          <w:rFonts w:cs="Times New Roman"/>
        </w:rPr>
        <w:t>Grigorov, P. (2024). The Role of Content Security Policy—Why Is CSP So Important? Available from https://www.telerik.com/blogs/through-digital-landscape-role-content-security-policy-why-csp-important [Accessed 6 May 2024].</w:t>
      </w:r>
    </w:p>
    <w:p w14:paraId="5A05B32E" w14:textId="77777777" w:rsidR="00C01EA1" w:rsidRPr="00C01EA1" w:rsidRDefault="00C01EA1" w:rsidP="00C01EA1">
      <w:pPr>
        <w:pStyle w:val="Bibliography"/>
        <w:rPr>
          <w:rFonts w:cs="Times New Roman"/>
        </w:rPr>
      </w:pPr>
      <w:r w:rsidRPr="00C01EA1">
        <w:rPr>
          <w:rFonts w:cs="Times New Roman"/>
        </w:rPr>
        <w:t xml:space="preserve">Gupta, </w:t>
      </w:r>
      <w:proofErr w:type="gramStart"/>
      <w:r w:rsidRPr="00C01EA1">
        <w:rPr>
          <w:rFonts w:cs="Times New Roman"/>
        </w:rPr>
        <w:t>S.</w:t>
      </w:r>
      <w:proofErr w:type="gramEnd"/>
      <w:r w:rsidRPr="00C01EA1">
        <w:rPr>
          <w:rFonts w:cs="Times New Roman"/>
        </w:rPr>
        <w:t xml:space="preserve"> and Gupta, B.B. (2017). Cross-Site Scripting (XSS) attacks and defense mechanisms: classification and state-of-the-art. </w:t>
      </w:r>
      <w:r w:rsidRPr="00C01EA1">
        <w:rPr>
          <w:rFonts w:cs="Times New Roman"/>
          <w:i/>
          <w:iCs/>
        </w:rPr>
        <w:t>International Journal of System Assurance Engineering and Management</w:t>
      </w:r>
      <w:r w:rsidRPr="00C01EA1">
        <w:rPr>
          <w:rFonts w:cs="Times New Roman"/>
        </w:rPr>
        <w:t>, 8 (1), 512–530. Available from https://doi.org/10.1007/s13198-015-0376-0.</w:t>
      </w:r>
    </w:p>
    <w:p w14:paraId="27B7E240" w14:textId="77777777" w:rsidR="00C01EA1" w:rsidRPr="00C01EA1" w:rsidRDefault="00C01EA1" w:rsidP="00C01EA1">
      <w:pPr>
        <w:pStyle w:val="Bibliography"/>
        <w:rPr>
          <w:rFonts w:cs="Times New Roman"/>
        </w:rPr>
      </w:pPr>
      <w:r w:rsidRPr="00C01EA1">
        <w:rPr>
          <w:rFonts w:cs="Times New Roman"/>
        </w:rPr>
        <w:t xml:space="preserve">Hunt, B. (2021). Council Post: To Prevent Cyberattacks, Make Reconnaissance Harder. </w:t>
      </w:r>
      <w:r w:rsidRPr="00C01EA1">
        <w:rPr>
          <w:rFonts w:cs="Times New Roman"/>
          <w:i/>
          <w:iCs/>
        </w:rPr>
        <w:t>Forbes</w:t>
      </w:r>
      <w:r w:rsidRPr="00C01EA1">
        <w:rPr>
          <w:rFonts w:cs="Times New Roman"/>
        </w:rPr>
        <w:t>. Available from https://www.forbes.com/sites/forbestechcouncil/2021/12/02/to-prevent-cyberattacks-make-reconnaissance-harder/ [Accessed 6 May 2024].</w:t>
      </w:r>
    </w:p>
    <w:p w14:paraId="546F725D" w14:textId="77777777" w:rsidR="00C01EA1" w:rsidRPr="00C01EA1" w:rsidRDefault="00C01EA1" w:rsidP="00C01EA1">
      <w:pPr>
        <w:pStyle w:val="Bibliography"/>
        <w:rPr>
          <w:rFonts w:cs="Times New Roman"/>
        </w:rPr>
      </w:pPr>
      <w:r w:rsidRPr="00C01EA1">
        <w:rPr>
          <w:rFonts w:cs="Times New Roman"/>
        </w:rPr>
        <w:t>Javeed, D. et al. (2020). Man in the Middle Attacks: Analysis, Motivation and Prevention.</w:t>
      </w:r>
    </w:p>
    <w:p w14:paraId="52832DB4" w14:textId="77777777" w:rsidR="00C01EA1" w:rsidRPr="00C01EA1" w:rsidRDefault="00C01EA1" w:rsidP="00C01EA1">
      <w:pPr>
        <w:pStyle w:val="Bibliography"/>
        <w:rPr>
          <w:rFonts w:cs="Times New Roman"/>
        </w:rPr>
      </w:pPr>
      <w:r w:rsidRPr="00C01EA1">
        <w:rPr>
          <w:rFonts w:cs="Times New Roman"/>
        </w:rPr>
        <w:t xml:space="preserve">Joshi, Y., Das, D. and Saha, S. (2009). Mitigating man in the middle attack over secure sockets layer. </w:t>
      </w:r>
      <w:r w:rsidRPr="00C01EA1">
        <w:rPr>
          <w:rFonts w:cs="Times New Roman"/>
          <w:i/>
          <w:iCs/>
        </w:rPr>
        <w:t>2009 IEEE International Conference on Internet Multimedia Services Architecture and Applications (IMSAA)</w:t>
      </w:r>
      <w:r w:rsidRPr="00C01EA1">
        <w:rPr>
          <w:rFonts w:cs="Times New Roman"/>
        </w:rPr>
        <w:t>. December 2009. 1–5. Available from https://doi.org/10.1109/IMSAA.2009.5439461 [Accessed 6 May 2024].</w:t>
      </w:r>
    </w:p>
    <w:p w14:paraId="0D7D3D04" w14:textId="77777777" w:rsidR="00C01EA1" w:rsidRPr="00C01EA1" w:rsidRDefault="00C01EA1" w:rsidP="00C01EA1">
      <w:pPr>
        <w:pStyle w:val="Bibliography"/>
        <w:rPr>
          <w:rFonts w:cs="Times New Roman"/>
        </w:rPr>
      </w:pPr>
      <w:proofErr w:type="spellStart"/>
      <w:r w:rsidRPr="00C01EA1">
        <w:rPr>
          <w:rFonts w:cs="Times New Roman"/>
        </w:rPr>
        <w:t>Kapsamer</w:t>
      </w:r>
      <w:proofErr w:type="spellEnd"/>
      <w:r w:rsidRPr="00C01EA1">
        <w:rPr>
          <w:rFonts w:cs="Times New Roman"/>
        </w:rPr>
        <w:t xml:space="preserve">, R. (2022). The undetectable Cyber Security Threat: Data Tampering. </w:t>
      </w:r>
      <w:proofErr w:type="spellStart"/>
      <w:r w:rsidRPr="00C01EA1">
        <w:rPr>
          <w:rFonts w:cs="Times New Roman"/>
          <w:i/>
          <w:iCs/>
        </w:rPr>
        <w:t>Tributech</w:t>
      </w:r>
      <w:proofErr w:type="spellEnd"/>
      <w:r w:rsidRPr="00C01EA1">
        <w:rPr>
          <w:rFonts w:cs="Times New Roman"/>
        </w:rPr>
        <w:t>. Available from https://www.tributech.io/blog [Accessed 2 May 2024].</w:t>
      </w:r>
    </w:p>
    <w:p w14:paraId="189A8824" w14:textId="77777777" w:rsidR="00C01EA1" w:rsidRPr="00C01EA1" w:rsidRDefault="00C01EA1" w:rsidP="00C01EA1">
      <w:pPr>
        <w:pStyle w:val="Bibliography"/>
        <w:rPr>
          <w:rFonts w:cs="Times New Roman"/>
        </w:rPr>
      </w:pPr>
      <w:r w:rsidRPr="00C01EA1">
        <w:rPr>
          <w:rFonts w:cs="Times New Roman"/>
        </w:rPr>
        <w:t xml:space="preserve">Kime, C. (2023). How to Prevent SQL Injection: 5 Key Prevention Methods. </w:t>
      </w:r>
      <w:proofErr w:type="spellStart"/>
      <w:r w:rsidRPr="00C01EA1">
        <w:rPr>
          <w:rFonts w:cs="Times New Roman"/>
          <w:i/>
          <w:iCs/>
        </w:rPr>
        <w:t>eSecurity</w:t>
      </w:r>
      <w:proofErr w:type="spellEnd"/>
      <w:r w:rsidRPr="00C01EA1">
        <w:rPr>
          <w:rFonts w:cs="Times New Roman"/>
          <w:i/>
          <w:iCs/>
        </w:rPr>
        <w:t xml:space="preserve"> Planet</w:t>
      </w:r>
      <w:r w:rsidRPr="00C01EA1">
        <w:rPr>
          <w:rFonts w:cs="Times New Roman"/>
        </w:rPr>
        <w:t>. Available from https://www.esecurityplanet.com/threats/how-to-prevent-sql-injection-attacks/ [Accessed 6 May 2024].</w:t>
      </w:r>
    </w:p>
    <w:p w14:paraId="7B657DB4" w14:textId="77777777" w:rsidR="00C01EA1" w:rsidRPr="00C01EA1" w:rsidRDefault="00C01EA1" w:rsidP="00C01EA1">
      <w:pPr>
        <w:pStyle w:val="Bibliography"/>
        <w:rPr>
          <w:rFonts w:cs="Times New Roman"/>
        </w:rPr>
      </w:pPr>
      <w:r w:rsidRPr="00C01EA1">
        <w:rPr>
          <w:rFonts w:cs="Times New Roman"/>
        </w:rPr>
        <w:t>Ledesma, J. (2022). IDS vs. IPS: What Organizations Need to Know. Available from https://www.varonis.com/blog/ids-vs-ips [Accessed 6 May 2024].</w:t>
      </w:r>
    </w:p>
    <w:p w14:paraId="7F945E2B" w14:textId="77777777" w:rsidR="00C01EA1" w:rsidRPr="00C01EA1" w:rsidRDefault="00C01EA1" w:rsidP="00C01EA1">
      <w:pPr>
        <w:pStyle w:val="Bibliography"/>
        <w:rPr>
          <w:rFonts w:cs="Times New Roman"/>
        </w:rPr>
      </w:pPr>
      <w:proofErr w:type="spellStart"/>
      <w:r w:rsidRPr="00C01EA1">
        <w:rPr>
          <w:rFonts w:cs="Times New Roman"/>
        </w:rPr>
        <w:t>Lutkevich</w:t>
      </w:r>
      <w:proofErr w:type="spellEnd"/>
      <w:r w:rsidRPr="00C01EA1">
        <w:rPr>
          <w:rFonts w:cs="Times New Roman"/>
        </w:rPr>
        <w:t xml:space="preserve">, B. (2021). What is Cross-Site Scripting (XSS)? How to Prevent and Fix It. </w:t>
      </w:r>
      <w:r w:rsidRPr="00C01EA1">
        <w:rPr>
          <w:rFonts w:cs="Times New Roman"/>
          <w:i/>
          <w:iCs/>
        </w:rPr>
        <w:t>Security</w:t>
      </w:r>
      <w:r w:rsidRPr="00C01EA1">
        <w:rPr>
          <w:rFonts w:cs="Times New Roman"/>
        </w:rPr>
        <w:t>. Available from https://www.techtarget.com/searchsecurity/definition/cross-site-scripting [Accessed 6 May 2024].</w:t>
      </w:r>
    </w:p>
    <w:p w14:paraId="79ED9A85" w14:textId="77777777" w:rsidR="00C01EA1" w:rsidRPr="00C01EA1" w:rsidRDefault="00C01EA1" w:rsidP="00C01EA1">
      <w:pPr>
        <w:pStyle w:val="Bibliography"/>
        <w:rPr>
          <w:rFonts w:cs="Times New Roman"/>
        </w:rPr>
      </w:pPr>
      <w:r w:rsidRPr="00C01EA1">
        <w:rPr>
          <w:rFonts w:cs="Times New Roman"/>
        </w:rPr>
        <w:t xml:space="preserve">Ma, L. et al. (2019). Research on SQL Injection Attack and Prevention Technology Based on Web. </w:t>
      </w:r>
      <w:r w:rsidRPr="00C01EA1">
        <w:rPr>
          <w:rFonts w:cs="Times New Roman"/>
          <w:i/>
          <w:iCs/>
        </w:rPr>
        <w:t>2019 International Conference on Computer Network, Electronic and Automation (ICCNEA)</w:t>
      </w:r>
      <w:r w:rsidRPr="00C01EA1">
        <w:rPr>
          <w:rFonts w:cs="Times New Roman"/>
        </w:rPr>
        <w:t>. September 2019. 176–179. Available from https://doi.org/10.1109/ICCNEA.2019.00042 [Accessed 6 May 2024].</w:t>
      </w:r>
    </w:p>
    <w:p w14:paraId="2B4DC6BF" w14:textId="77777777" w:rsidR="00C01EA1" w:rsidRPr="00C01EA1" w:rsidRDefault="00C01EA1" w:rsidP="00C01EA1">
      <w:pPr>
        <w:pStyle w:val="Bibliography"/>
        <w:rPr>
          <w:rFonts w:cs="Times New Roman"/>
        </w:rPr>
      </w:pPr>
      <w:r w:rsidRPr="00C01EA1">
        <w:rPr>
          <w:rFonts w:cs="Times New Roman"/>
        </w:rPr>
        <w:t xml:space="preserve">Mitropoulos, D. et al. (2016). How to Train Your Browser: Preventing XSS Attacks Using Contextual Script Fingerprints. </w:t>
      </w:r>
      <w:r w:rsidRPr="00C01EA1">
        <w:rPr>
          <w:rFonts w:cs="Times New Roman"/>
          <w:i/>
          <w:iCs/>
        </w:rPr>
        <w:t>ACM Transactions on Privacy and Security</w:t>
      </w:r>
      <w:r w:rsidRPr="00C01EA1">
        <w:rPr>
          <w:rFonts w:cs="Times New Roman"/>
        </w:rPr>
        <w:t>, 19 (1), 2:1-2:31. Available from https://doi.org/10.1145/2939374.</w:t>
      </w:r>
    </w:p>
    <w:p w14:paraId="61CE4C8D" w14:textId="77777777" w:rsidR="00C01EA1" w:rsidRPr="00C01EA1" w:rsidRDefault="00C01EA1" w:rsidP="00C01EA1">
      <w:pPr>
        <w:pStyle w:val="Bibliography"/>
        <w:rPr>
          <w:rFonts w:cs="Times New Roman"/>
        </w:rPr>
      </w:pPr>
      <w:r w:rsidRPr="00C01EA1">
        <w:rPr>
          <w:rFonts w:cs="Times New Roman"/>
        </w:rPr>
        <w:t xml:space="preserve">Muncaster, P. (2023). What Is a Man-in-the-Middle Attack and How Can I Protect My Organization? </w:t>
      </w:r>
      <w:r w:rsidRPr="00C01EA1">
        <w:rPr>
          <w:rFonts w:cs="Times New Roman"/>
          <w:i/>
          <w:iCs/>
        </w:rPr>
        <w:t>Verizon Business</w:t>
      </w:r>
      <w:r w:rsidRPr="00C01EA1">
        <w:rPr>
          <w:rFonts w:cs="Times New Roman"/>
        </w:rPr>
        <w:t xml:space="preserve">. Available from </w:t>
      </w:r>
      <w:r w:rsidRPr="00C01EA1">
        <w:rPr>
          <w:rFonts w:cs="Times New Roman"/>
        </w:rPr>
        <w:lastRenderedPageBreak/>
        <w:t>https://www.verizon.com/business/resources/articles/skyword/sw/what-is-a-man-in-the-middle-attack-and-how-can-i-protect-my-organization/ [Accessed 6 May 2024].</w:t>
      </w:r>
    </w:p>
    <w:p w14:paraId="425B9BC8" w14:textId="77777777" w:rsidR="00C01EA1" w:rsidRPr="00C01EA1" w:rsidRDefault="00C01EA1" w:rsidP="00C01EA1">
      <w:pPr>
        <w:pStyle w:val="Bibliography"/>
        <w:rPr>
          <w:rFonts w:cs="Times New Roman"/>
        </w:rPr>
      </w:pPr>
      <w:r w:rsidRPr="00C01EA1">
        <w:rPr>
          <w:rFonts w:cs="Times New Roman"/>
        </w:rPr>
        <w:t xml:space="preserve">Nur, M. et al. (2023). The Effectiveness of the Port Knocking Method in Computer Security. </w:t>
      </w:r>
      <w:r w:rsidRPr="00C01EA1">
        <w:rPr>
          <w:rFonts w:cs="Times New Roman"/>
          <w:i/>
          <w:iCs/>
        </w:rPr>
        <w:t>International Journal of Integrative Sciences</w:t>
      </w:r>
      <w:r w:rsidRPr="00C01EA1">
        <w:rPr>
          <w:rFonts w:cs="Times New Roman"/>
        </w:rPr>
        <w:t>, 2, 873–880. Available from https://doi.org/10.55927/ijis.v2i6.4526.</w:t>
      </w:r>
    </w:p>
    <w:p w14:paraId="4F742A56" w14:textId="77777777" w:rsidR="00C01EA1" w:rsidRPr="00C01EA1" w:rsidRDefault="00C01EA1" w:rsidP="00C01EA1">
      <w:pPr>
        <w:pStyle w:val="Bibliography"/>
        <w:rPr>
          <w:rFonts w:cs="Times New Roman"/>
        </w:rPr>
      </w:pPr>
      <w:r w:rsidRPr="00C01EA1">
        <w:rPr>
          <w:rFonts w:cs="Times New Roman"/>
        </w:rPr>
        <w:t xml:space="preserve">Paul, M. (2017). What is Port Knocking? </w:t>
      </w:r>
      <w:proofErr w:type="spellStart"/>
      <w:r w:rsidRPr="00C01EA1">
        <w:rPr>
          <w:rFonts w:cs="Times New Roman"/>
          <w:i/>
          <w:iCs/>
        </w:rPr>
        <w:t>Interserver</w:t>
      </w:r>
      <w:proofErr w:type="spellEnd"/>
      <w:r w:rsidRPr="00C01EA1">
        <w:rPr>
          <w:rFonts w:cs="Times New Roman"/>
          <w:i/>
          <w:iCs/>
        </w:rPr>
        <w:t xml:space="preserve"> Tips</w:t>
      </w:r>
      <w:r w:rsidRPr="00C01EA1">
        <w:rPr>
          <w:rFonts w:cs="Times New Roman"/>
        </w:rPr>
        <w:t>. Available from https://www.interserver.net/tips/kb/what-is-port-knocking/ [Accessed 6 May 2024].</w:t>
      </w:r>
    </w:p>
    <w:p w14:paraId="3689078D" w14:textId="77777777" w:rsidR="00C01EA1" w:rsidRPr="00C01EA1" w:rsidRDefault="00C01EA1" w:rsidP="00C01EA1">
      <w:pPr>
        <w:pStyle w:val="Bibliography"/>
        <w:rPr>
          <w:rFonts w:cs="Times New Roman"/>
        </w:rPr>
      </w:pPr>
      <w:r w:rsidRPr="00C01EA1">
        <w:rPr>
          <w:rFonts w:cs="Times New Roman"/>
        </w:rPr>
        <w:t xml:space="preserve">Prajapat, S. and Singh, R. (2015). Various Approaches towards Cryptanalysis. </w:t>
      </w:r>
      <w:r w:rsidRPr="00C01EA1">
        <w:rPr>
          <w:rFonts w:cs="Times New Roman"/>
          <w:i/>
          <w:iCs/>
        </w:rPr>
        <w:t>International Journal of Computer Applications</w:t>
      </w:r>
      <w:r w:rsidRPr="00C01EA1">
        <w:rPr>
          <w:rFonts w:cs="Times New Roman"/>
        </w:rPr>
        <w:t>, 127 (14), 15–24. Available from https://doi.org/10.5120/ijca2015906518.</w:t>
      </w:r>
    </w:p>
    <w:p w14:paraId="41F36BB0" w14:textId="77777777" w:rsidR="00C01EA1" w:rsidRPr="00C01EA1" w:rsidRDefault="00C01EA1" w:rsidP="00C01EA1">
      <w:pPr>
        <w:pStyle w:val="Bibliography"/>
        <w:rPr>
          <w:rFonts w:cs="Times New Roman"/>
        </w:rPr>
      </w:pPr>
      <w:r w:rsidRPr="00C01EA1">
        <w:rPr>
          <w:rFonts w:cs="Times New Roman"/>
        </w:rPr>
        <w:t xml:space="preserve">Pranava, K.V. (2020). Port Knocking. </w:t>
      </w:r>
      <w:r w:rsidRPr="00C01EA1">
        <w:rPr>
          <w:rFonts w:cs="Times New Roman"/>
          <w:i/>
          <w:iCs/>
        </w:rPr>
        <w:t>Medium</w:t>
      </w:r>
      <w:r w:rsidRPr="00C01EA1">
        <w:rPr>
          <w:rFonts w:cs="Times New Roman"/>
        </w:rPr>
        <w:t>. Available from https://pranavakumar.medium.com/port-knocking-8d845185a90d [Accessed 6 May 2024].</w:t>
      </w:r>
    </w:p>
    <w:p w14:paraId="32771302" w14:textId="77777777" w:rsidR="00C01EA1" w:rsidRPr="00C01EA1" w:rsidRDefault="00C01EA1" w:rsidP="00C01EA1">
      <w:pPr>
        <w:pStyle w:val="Bibliography"/>
        <w:rPr>
          <w:rFonts w:cs="Times New Roman"/>
        </w:rPr>
      </w:pPr>
      <w:r w:rsidRPr="00C01EA1">
        <w:rPr>
          <w:rFonts w:cs="Times New Roman"/>
        </w:rPr>
        <w:t xml:space="preserve">Pritchard, S. (2020). OSINT: What is </w:t>
      </w:r>
      <w:proofErr w:type="gramStart"/>
      <w:r w:rsidRPr="00C01EA1">
        <w:rPr>
          <w:rFonts w:cs="Times New Roman"/>
        </w:rPr>
        <w:t>open source</w:t>
      </w:r>
      <w:proofErr w:type="gramEnd"/>
      <w:r w:rsidRPr="00C01EA1">
        <w:rPr>
          <w:rFonts w:cs="Times New Roman"/>
        </w:rPr>
        <w:t xml:space="preserve"> intelligence and how is it used? </w:t>
      </w:r>
      <w:r w:rsidRPr="00C01EA1">
        <w:rPr>
          <w:rFonts w:cs="Times New Roman"/>
          <w:i/>
          <w:iCs/>
        </w:rPr>
        <w:t>The Daily Swig | Cybersecurity news and views</w:t>
      </w:r>
      <w:r w:rsidRPr="00C01EA1">
        <w:rPr>
          <w:rFonts w:cs="Times New Roman"/>
        </w:rPr>
        <w:t>. Available from https://portswigger.net/daily-swig/osint-what-is-open-source-intelligence-and-how-is-it-used [Accessed 30 April 2024].</w:t>
      </w:r>
    </w:p>
    <w:p w14:paraId="1D2105ED" w14:textId="77777777" w:rsidR="00C01EA1" w:rsidRPr="00C01EA1" w:rsidRDefault="00C01EA1" w:rsidP="00C01EA1">
      <w:pPr>
        <w:pStyle w:val="Bibliography"/>
        <w:rPr>
          <w:rFonts w:cs="Times New Roman"/>
        </w:rPr>
      </w:pPr>
      <w:r w:rsidRPr="00C01EA1">
        <w:rPr>
          <w:rFonts w:cs="Times New Roman"/>
        </w:rPr>
        <w:t>Rua, M. et al. (2017). THE IMPACT OF SQL INJECTION ATTACKS ON THE SECURITY OF DATABASES.</w:t>
      </w:r>
    </w:p>
    <w:p w14:paraId="16ED128B" w14:textId="77777777" w:rsidR="00C01EA1" w:rsidRPr="00C01EA1" w:rsidRDefault="00C01EA1" w:rsidP="00C01EA1">
      <w:pPr>
        <w:pStyle w:val="Bibliography"/>
        <w:rPr>
          <w:rFonts w:cs="Times New Roman"/>
        </w:rPr>
      </w:pPr>
      <w:proofErr w:type="spellStart"/>
      <w:r w:rsidRPr="00C01EA1">
        <w:rPr>
          <w:rFonts w:cs="Times New Roman"/>
        </w:rPr>
        <w:t>Sadotra</w:t>
      </w:r>
      <w:proofErr w:type="spellEnd"/>
      <w:r w:rsidRPr="00C01EA1">
        <w:rPr>
          <w:rFonts w:cs="Times New Roman"/>
        </w:rPr>
        <w:t xml:space="preserve">, P. and Sharma, C. (2017). SQL Injection Impact on Web Server and Their Risk Mitigation Policy Implementation Techniques: An Ultimate solution to Prevent Computer Network from Illegal Intrusion. </w:t>
      </w:r>
      <w:r w:rsidRPr="00C01EA1">
        <w:rPr>
          <w:rFonts w:cs="Times New Roman"/>
          <w:i/>
          <w:iCs/>
        </w:rPr>
        <w:t>International Journal of Advanced Research in Computer Science</w:t>
      </w:r>
      <w:r w:rsidRPr="00C01EA1">
        <w:rPr>
          <w:rFonts w:cs="Times New Roman"/>
        </w:rPr>
        <w:t>. Available from https://www.semanticscholar.org/paper/SQL-Injection-Impact-on-Web-Server-and-Their-Risk-Sadotra-Sharma/57251eb59f6e90093ad656ac6c4952f26cf0b0b5 [Accessed 4 May 2024].</w:t>
      </w:r>
    </w:p>
    <w:p w14:paraId="1FED0FE0" w14:textId="77777777" w:rsidR="00C01EA1" w:rsidRPr="00C01EA1" w:rsidRDefault="00C01EA1" w:rsidP="00C01EA1">
      <w:pPr>
        <w:pStyle w:val="Bibliography"/>
        <w:rPr>
          <w:rFonts w:cs="Times New Roman"/>
        </w:rPr>
      </w:pPr>
      <w:r w:rsidRPr="00C01EA1">
        <w:rPr>
          <w:rFonts w:cs="Times New Roman"/>
        </w:rPr>
        <w:t xml:space="preserve">Schrader, D. (2022). Common Open Port Vulnerabilities List. </w:t>
      </w:r>
      <w:r w:rsidRPr="00C01EA1">
        <w:rPr>
          <w:rFonts w:cs="Times New Roman"/>
          <w:i/>
          <w:iCs/>
        </w:rPr>
        <w:t>https://blog.netwrix.com/</w:t>
      </w:r>
      <w:r w:rsidRPr="00C01EA1">
        <w:rPr>
          <w:rFonts w:cs="Times New Roman"/>
        </w:rPr>
        <w:t>. Available from https://blog.netwrix.com/2022/08/04/open-port-vulnerabilities-list/ [Accessed 1 May 2024].</w:t>
      </w:r>
    </w:p>
    <w:p w14:paraId="6486D2C0" w14:textId="77777777" w:rsidR="00C01EA1" w:rsidRPr="00C01EA1" w:rsidRDefault="00C01EA1" w:rsidP="00C01EA1">
      <w:pPr>
        <w:pStyle w:val="Bibliography"/>
        <w:rPr>
          <w:rFonts w:cs="Times New Roman"/>
        </w:rPr>
      </w:pPr>
      <w:r w:rsidRPr="00C01EA1">
        <w:rPr>
          <w:rFonts w:cs="Times New Roman"/>
        </w:rPr>
        <w:t xml:space="preserve">Sundar, V. (2024). How to Prevent SQL Injection Attacks? | </w:t>
      </w:r>
      <w:proofErr w:type="spellStart"/>
      <w:r w:rsidRPr="00C01EA1">
        <w:rPr>
          <w:rFonts w:cs="Times New Roman"/>
        </w:rPr>
        <w:t>Indusface</w:t>
      </w:r>
      <w:proofErr w:type="spellEnd"/>
      <w:r w:rsidRPr="00C01EA1">
        <w:rPr>
          <w:rFonts w:cs="Times New Roman"/>
        </w:rPr>
        <w:t xml:space="preserve"> Blog. </w:t>
      </w:r>
      <w:proofErr w:type="spellStart"/>
      <w:r w:rsidRPr="00C01EA1">
        <w:rPr>
          <w:rFonts w:cs="Times New Roman"/>
          <w:i/>
          <w:iCs/>
        </w:rPr>
        <w:t>Indusface</w:t>
      </w:r>
      <w:proofErr w:type="spellEnd"/>
      <w:r w:rsidRPr="00C01EA1">
        <w:rPr>
          <w:rFonts w:cs="Times New Roman"/>
        </w:rPr>
        <w:t>. Available from https://www.indusface.com/blog/how-to-stop-sql-injection/ [Accessed 6 May 2024].</w:t>
      </w:r>
    </w:p>
    <w:p w14:paraId="234FE971" w14:textId="77777777" w:rsidR="00C01EA1" w:rsidRPr="00C01EA1" w:rsidRDefault="00C01EA1" w:rsidP="00C01EA1">
      <w:pPr>
        <w:pStyle w:val="Bibliography"/>
        <w:rPr>
          <w:rFonts w:cs="Times New Roman"/>
        </w:rPr>
      </w:pPr>
      <w:r w:rsidRPr="00C01EA1">
        <w:rPr>
          <w:rFonts w:cs="Times New Roman"/>
        </w:rPr>
        <w:t xml:space="preserve">Swanagan, M. (2019). Intrusion Detection VS Prevention Systems: What’s The Difference? </w:t>
      </w:r>
      <w:proofErr w:type="spellStart"/>
      <w:r w:rsidRPr="00C01EA1">
        <w:rPr>
          <w:rFonts w:cs="Times New Roman"/>
          <w:i/>
          <w:iCs/>
        </w:rPr>
        <w:t>PurpleSec</w:t>
      </w:r>
      <w:proofErr w:type="spellEnd"/>
      <w:r w:rsidRPr="00C01EA1">
        <w:rPr>
          <w:rFonts w:cs="Times New Roman"/>
        </w:rPr>
        <w:t>. Available from https://purplesec.us/intrusion-detection-vs-intrusion-prevention-systems/ [Accessed 6 May 2024].</w:t>
      </w:r>
    </w:p>
    <w:p w14:paraId="4BBB57C9" w14:textId="77777777" w:rsidR="00C01EA1" w:rsidRPr="00C01EA1" w:rsidRDefault="00C01EA1" w:rsidP="00C01EA1">
      <w:pPr>
        <w:pStyle w:val="Bibliography"/>
        <w:rPr>
          <w:rFonts w:cs="Times New Roman"/>
        </w:rPr>
      </w:pPr>
      <w:proofErr w:type="spellStart"/>
      <w:r w:rsidRPr="00C01EA1">
        <w:rPr>
          <w:rFonts w:cs="Times New Roman"/>
        </w:rPr>
        <w:t>Timonera</w:t>
      </w:r>
      <w:proofErr w:type="spellEnd"/>
      <w:r w:rsidRPr="00C01EA1">
        <w:rPr>
          <w:rFonts w:cs="Times New Roman"/>
        </w:rPr>
        <w:t xml:space="preserve">, K. (2023). How to Prevent Cross-Site Scripting (XSS) Attacks. </w:t>
      </w:r>
      <w:proofErr w:type="spellStart"/>
      <w:r w:rsidRPr="00C01EA1">
        <w:rPr>
          <w:rFonts w:cs="Times New Roman"/>
          <w:i/>
          <w:iCs/>
        </w:rPr>
        <w:t>eSecurity</w:t>
      </w:r>
      <w:proofErr w:type="spellEnd"/>
      <w:r w:rsidRPr="00C01EA1">
        <w:rPr>
          <w:rFonts w:cs="Times New Roman"/>
          <w:i/>
          <w:iCs/>
        </w:rPr>
        <w:t xml:space="preserve"> Planet</w:t>
      </w:r>
      <w:r w:rsidRPr="00C01EA1">
        <w:rPr>
          <w:rFonts w:cs="Times New Roman"/>
        </w:rPr>
        <w:t>. Available from https://www.esecurityplanet.com/endpoint/prevent-xss-attacks/ [Accessed 6 May 2024].</w:t>
      </w:r>
    </w:p>
    <w:p w14:paraId="6D239BA6" w14:textId="77777777" w:rsidR="00C01EA1" w:rsidRPr="00C01EA1" w:rsidRDefault="00C01EA1" w:rsidP="00C01EA1">
      <w:pPr>
        <w:pStyle w:val="Bibliography"/>
        <w:rPr>
          <w:rFonts w:cs="Times New Roman"/>
        </w:rPr>
      </w:pPr>
      <w:r w:rsidRPr="00C01EA1">
        <w:rPr>
          <w:rFonts w:cs="Times New Roman"/>
        </w:rPr>
        <w:lastRenderedPageBreak/>
        <w:t>Titterington, A. (2023). OSINT: what’s the danger, and how to stay safe. Available from https://www.kaspersky.com/blog/osint-open-source-intelligence/48911/ [Accessed 30 April 2024].</w:t>
      </w:r>
    </w:p>
    <w:p w14:paraId="0A172326" w14:textId="77777777" w:rsidR="00C01EA1" w:rsidRPr="00C01EA1" w:rsidRDefault="00C01EA1" w:rsidP="00C01EA1">
      <w:pPr>
        <w:pStyle w:val="Bibliography"/>
        <w:rPr>
          <w:rFonts w:cs="Times New Roman"/>
        </w:rPr>
      </w:pPr>
      <w:r w:rsidRPr="00C01EA1">
        <w:rPr>
          <w:rFonts w:cs="Times New Roman"/>
        </w:rPr>
        <w:t>Topping, S. (2023). Understanding Public Key Infrastructure: Overview and Key Concepts - GlobalSign. Available from https://www.globalsign.com/en/blog/understanding-pki-overview-and-key-concepts [Accessed 6 May 2024].</w:t>
      </w:r>
    </w:p>
    <w:p w14:paraId="34AC1563" w14:textId="77777777" w:rsidR="00C01EA1" w:rsidRPr="00C01EA1" w:rsidRDefault="00C01EA1" w:rsidP="00C01EA1">
      <w:pPr>
        <w:pStyle w:val="Bibliography"/>
        <w:rPr>
          <w:rFonts w:cs="Times New Roman"/>
        </w:rPr>
      </w:pPr>
      <w:r w:rsidRPr="00C01EA1">
        <w:rPr>
          <w:rFonts w:cs="Times New Roman"/>
        </w:rPr>
        <w:t xml:space="preserve">Tunggal, A. (2023). IDS vs. IPS: What is the Difference? | </w:t>
      </w:r>
      <w:proofErr w:type="spellStart"/>
      <w:r w:rsidRPr="00C01EA1">
        <w:rPr>
          <w:rFonts w:cs="Times New Roman"/>
        </w:rPr>
        <w:t>UpGuard</w:t>
      </w:r>
      <w:proofErr w:type="spellEnd"/>
      <w:r w:rsidRPr="00C01EA1">
        <w:rPr>
          <w:rFonts w:cs="Times New Roman"/>
        </w:rPr>
        <w:t>. Available from https://www.upguard.com/blog/ids-vs-ips [Accessed 6 May 2024].</w:t>
      </w:r>
    </w:p>
    <w:p w14:paraId="48BD53BA" w14:textId="77777777" w:rsidR="00C01EA1" w:rsidRPr="00C01EA1" w:rsidRDefault="00C01EA1" w:rsidP="00C01EA1">
      <w:pPr>
        <w:pStyle w:val="Bibliography"/>
        <w:rPr>
          <w:rFonts w:cs="Times New Roman"/>
        </w:rPr>
      </w:pPr>
      <w:r w:rsidRPr="00C01EA1">
        <w:rPr>
          <w:rFonts w:cs="Times New Roman"/>
        </w:rPr>
        <w:t xml:space="preserve">Tunggal, A. (2024). What is an Open Port? Definition &amp; Free Checking Tools | </w:t>
      </w:r>
      <w:proofErr w:type="spellStart"/>
      <w:r w:rsidRPr="00C01EA1">
        <w:rPr>
          <w:rFonts w:cs="Times New Roman"/>
        </w:rPr>
        <w:t>UpGuard</w:t>
      </w:r>
      <w:proofErr w:type="spellEnd"/>
      <w:r w:rsidRPr="00C01EA1">
        <w:rPr>
          <w:rFonts w:cs="Times New Roman"/>
        </w:rPr>
        <w:t>. Available from https://www.upguard.com/blog/open-port [Accessed 1 May 2024].</w:t>
      </w:r>
    </w:p>
    <w:p w14:paraId="2241DB77" w14:textId="77777777" w:rsidR="00C01EA1" w:rsidRPr="00C01EA1" w:rsidRDefault="00C01EA1" w:rsidP="00C01EA1">
      <w:pPr>
        <w:pStyle w:val="Bibliography"/>
        <w:rPr>
          <w:rFonts w:cs="Times New Roman"/>
        </w:rPr>
      </w:pPr>
      <w:r w:rsidRPr="00C01EA1">
        <w:rPr>
          <w:rFonts w:cs="Times New Roman"/>
        </w:rPr>
        <w:t xml:space="preserve">Walkowski, D. (2020). What Is Cross-Site Scripting? </w:t>
      </w:r>
      <w:r w:rsidRPr="00C01EA1">
        <w:rPr>
          <w:rFonts w:cs="Times New Roman"/>
          <w:i/>
          <w:iCs/>
        </w:rPr>
        <w:t>F5 Labs</w:t>
      </w:r>
      <w:r w:rsidRPr="00C01EA1">
        <w:rPr>
          <w:rFonts w:cs="Times New Roman"/>
        </w:rPr>
        <w:t>. Available from https://www.f5.com/labs/learning-center/what-is-cross-site-scripting [Accessed 4 May 2024].</w:t>
      </w:r>
    </w:p>
    <w:p w14:paraId="538D365A" w14:textId="77777777" w:rsidR="00C01EA1" w:rsidRPr="00C01EA1" w:rsidRDefault="00C01EA1" w:rsidP="00C01EA1">
      <w:pPr>
        <w:pStyle w:val="Bibliography"/>
        <w:rPr>
          <w:rFonts w:cs="Times New Roman"/>
        </w:rPr>
      </w:pPr>
      <w:r w:rsidRPr="00C01EA1">
        <w:rPr>
          <w:rFonts w:cs="Times New Roman"/>
        </w:rPr>
        <w:t xml:space="preserve">Yasar, K. (2023). What is a SQL Injection? | Definition from TechTarget. </w:t>
      </w:r>
      <w:r w:rsidRPr="00C01EA1">
        <w:rPr>
          <w:rFonts w:cs="Times New Roman"/>
          <w:i/>
          <w:iCs/>
        </w:rPr>
        <w:t>Software Quality</w:t>
      </w:r>
      <w:r w:rsidRPr="00C01EA1">
        <w:rPr>
          <w:rFonts w:cs="Times New Roman"/>
        </w:rPr>
        <w:t>. Available from https://www.techtarget.com/searchsoftwarequality/definition/SQL-injection [Accessed 4 May 2024].</w:t>
      </w:r>
    </w:p>
    <w:p w14:paraId="613784DD" w14:textId="7D8F3D37" w:rsidR="00C01EA1" w:rsidRPr="00C01EA1" w:rsidRDefault="00C01EA1" w:rsidP="00C01EA1">
      <w:r>
        <w:fldChar w:fldCharType="end"/>
      </w:r>
    </w:p>
    <w:p w14:paraId="56D23AE2" w14:textId="77777777" w:rsidR="008A1FC8" w:rsidRPr="009A6F30" w:rsidRDefault="008A1FC8" w:rsidP="009A6F30"/>
    <w:sectPr w:rsidR="008A1FC8" w:rsidRPr="009A6F30" w:rsidSect="00BD7605">
      <w:type w:val="continuous"/>
      <w:pgSz w:w="12240" w:h="15840"/>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D46644" w14:textId="77777777" w:rsidR="00BD7605" w:rsidRDefault="00BD7605" w:rsidP="00A8180E">
      <w:pPr>
        <w:spacing w:after="0" w:line="240" w:lineRule="auto"/>
      </w:pPr>
      <w:r>
        <w:separator/>
      </w:r>
    </w:p>
  </w:endnote>
  <w:endnote w:type="continuationSeparator" w:id="0">
    <w:p w14:paraId="52328BFE" w14:textId="77777777" w:rsidR="00BD7605" w:rsidRDefault="00BD7605" w:rsidP="00A81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C626D" w14:textId="77777777" w:rsidR="00C01EA1" w:rsidRDefault="00C01EA1">
    <w:pPr>
      <w:pStyle w:val="Footer"/>
      <w:jc w:val="right"/>
    </w:pPr>
    <w:r>
      <w:t>M. Areeb Niyas | w1809939 | 20200129</w:t>
    </w:r>
    <w:r>
      <w:tab/>
    </w:r>
    <w:r>
      <w:tab/>
    </w:r>
    <w:sdt>
      <w:sdtPr>
        <w:id w:val="-13412332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F88B3C8" w14:textId="77777777" w:rsidR="00C01EA1" w:rsidRDefault="00C01EA1">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3D2BF" w14:textId="2BD5A992" w:rsidR="00C01EA1" w:rsidRDefault="003514DD">
    <w:pPr>
      <w:pStyle w:val="Footer"/>
      <w:jc w:val="right"/>
    </w:pPr>
    <w:r>
      <w:t>W1809939 | Muhammad Niyas</w:t>
    </w:r>
    <w:r w:rsidR="00C01EA1">
      <w:tab/>
    </w:r>
    <w:r w:rsidR="00C01EA1">
      <w:tab/>
    </w:r>
    <w:sdt>
      <w:sdtPr>
        <w:id w:val="792802195"/>
        <w:docPartObj>
          <w:docPartGallery w:val="Page Numbers (Bottom of Page)"/>
          <w:docPartUnique/>
        </w:docPartObj>
      </w:sdtPr>
      <w:sdtEndPr>
        <w:rPr>
          <w:noProof/>
        </w:rPr>
      </w:sdtEndPr>
      <w:sdtContent>
        <w:r w:rsidR="00C01EA1">
          <w:fldChar w:fldCharType="begin"/>
        </w:r>
        <w:r w:rsidR="00C01EA1">
          <w:instrText xml:space="preserve"> PAGE   \* MERGEFORMAT </w:instrText>
        </w:r>
        <w:r w:rsidR="00C01EA1">
          <w:fldChar w:fldCharType="separate"/>
        </w:r>
        <w:r w:rsidR="00C01EA1">
          <w:rPr>
            <w:noProof/>
          </w:rPr>
          <w:t>2</w:t>
        </w:r>
        <w:r w:rsidR="00C01EA1">
          <w:rPr>
            <w:noProof/>
          </w:rPr>
          <w:fldChar w:fldCharType="end"/>
        </w:r>
      </w:sdtContent>
    </w:sdt>
  </w:p>
  <w:p w14:paraId="4408D582" w14:textId="77777777" w:rsidR="00C01EA1" w:rsidRDefault="00C01EA1">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3EB70C" w14:textId="77777777" w:rsidR="00BD7605" w:rsidRDefault="00BD7605" w:rsidP="00A8180E">
      <w:pPr>
        <w:spacing w:after="0" w:line="240" w:lineRule="auto"/>
      </w:pPr>
      <w:r>
        <w:separator/>
      </w:r>
    </w:p>
  </w:footnote>
  <w:footnote w:type="continuationSeparator" w:id="0">
    <w:p w14:paraId="28180899" w14:textId="77777777" w:rsidR="00BD7605" w:rsidRDefault="00BD7605" w:rsidP="00A81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7DFC1" w14:textId="77777777" w:rsidR="00C01EA1" w:rsidRPr="00B90E1B" w:rsidRDefault="00C01EA1" w:rsidP="00B90E1B">
    <w:pPr>
      <w:pStyle w:val="Header"/>
      <w:ind w:left="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4334EB" w14:textId="77777777" w:rsidR="00C836EE" w:rsidRPr="00B90E1B" w:rsidRDefault="00C836EE"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D2A52"/>
    <w:multiLevelType w:val="hybridMultilevel"/>
    <w:tmpl w:val="88D26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47D4F"/>
    <w:multiLevelType w:val="hybridMultilevel"/>
    <w:tmpl w:val="9EC20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D4BB6"/>
    <w:multiLevelType w:val="hybridMultilevel"/>
    <w:tmpl w:val="FC9A4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44044B"/>
    <w:multiLevelType w:val="hybridMultilevel"/>
    <w:tmpl w:val="313E8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D33E79"/>
    <w:multiLevelType w:val="hybridMultilevel"/>
    <w:tmpl w:val="D42C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52254C"/>
    <w:multiLevelType w:val="hybridMultilevel"/>
    <w:tmpl w:val="311AF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C21A8"/>
    <w:multiLevelType w:val="multilevel"/>
    <w:tmpl w:val="A6A47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6302F1"/>
    <w:multiLevelType w:val="hybridMultilevel"/>
    <w:tmpl w:val="0DBEB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947758"/>
    <w:multiLevelType w:val="hybridMultilevel"/>
    <w:tmpl w:val="575E2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9F630E"/>
    <w:multiLevelType w:val="hybridMultilevel"/>
    <w:tmpl w:val="D660C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011F94"/>
    <w:multiLevelType w:val="hybridMultilevel"/>
    <w:tmpl w:val="757CA61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9181B94"/>
    <w:multiLevelType w:val="hybridMultilevel"/>
    <w:tmpl w:val="68F01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3B49F3"/>
    <w:multiLevelType w:val="hybridMultilevel"/>
    <w:tmpl w:val="5156CE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40C32AA1"/>
    <w:multiLevelType w:val="hybridMultilevel"/>
    <w:tmpl w:val="4D345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001F39"/>
    <w:multiLevelType w:val="hybridMultilevel"/>
    <w:tmpl w:val="29805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CC0CA7"/>
    <w:multiLevelType w:val="hybridMultilevel"/>
    <w:tmpl w:val="BC269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694CAF"/>
    <w:multiLevelType w:val="hybridMultilevel"/>
    <w:tmpl w:val="378EB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DC1BB9"/>
    <w:multiLevelType w:val="hybridMultilevel"/>
    <w:tmpl w:val="925C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5701D6"/>
    <w:multiLevelType w:val="hybridMultilevel"/>
    <w:tmpl w:val="7E3E7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8B7B00"/>
    <w:multiLevelType w:val="hybridMultilevel"/>
    <w:tmpl w:val="29FE64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95601E"/>
    <w:multiLevelType w:val="hybridMultilevel"/>
    <w:tmpl w:val="FCA84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377881"/>
    <w:multiLevelType w:val="hybridMultilevel"/>
    <w:tmpl w:val="6894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7905396">
    <w:abstractNumId w:val="19"/>
  </w:num>
  <w:num w:numId="2" w16cid:durableId="348289140">
    <w:abstractNumId w:val="12"/>
  </w:num>
  <w:num w:numId="3" w16cid:durableId="1826124631">
    <w:abstractNumId w:val="10"/>
  </w:num>
  <w:num w:numId="4" w16cid:durableId="681709987">
    <w:abstractNumId w:val="14"/>
  </w:num>
  <w:num w:numId="5" w16cid:durableId="1325742390">
    <w:abstractNumId w:val="9"/>
  </w:num>
  <w:num w:numId="6" w16cid:durableId="1111507548">
    <w:abstractNumId w:val="7"/>
  </w:num>
  <w:num w:numId="7" w16cid:durableId="147981502">
    <w:abstractNumId w:val="8"/>
  </w:num>
  <w:num w:numId="8" w16cid:durableId="725838201">
    <w:abstractNumId w:val="4"/>
  </w:num>
  <w:num w:numId="9" w16cid:durableId="2126852427">
    <w:abstractNumId w:val="16"/>
  </w:num>
  <w:num w:numId="10" w16cid:durableId="558707084">
    <w:abstractNumId w:val="2"/>
  </w:num>
  <w:num w:numId="11" w16cid:durableId="899487017">
    <w:abstractNumId w:val="3"/>
  </w:num>
  <w:num w:numId="12" w16cid:durableId="1705859837">
    <w:abstractNumId w:val="21"/>
  </w:num>
  <w:num w:numId="13" w16cid:durableId="587424048">
    <w:abstractNumId w:val="11"/>
  </w:num>
  <w:num w:numId="14" w16cid:durableId="1011373175">
    <w:abstractNumId w:val="13"/>
  </w:num>
  <w:num w:numId="15" w16cid:durableId="549151309">
    <w:abstractNumId w:val="20"/>
  </w:num>
  <w:num w:numId="16" w16cid:durableId="801729234">
    <w:abstractNumId w:val="0"/>
  </w:num>
  <w:num w:numId="17" w16cid:durableId="171728580">
    <w:abstractNumId w:val="6"/>
  </w:num>
  <w:num w:numId="18" w16cid:durableId="812674867">
    <w:abstractNumId w:val="18"/>
  </w:num>
  <w:num w:numId="19" w16cid:durableId="823471792">
    <w:abstractNumId w:val="17"/>
  </w:num>
  <w:num w:numId="20" w16cid:durableId="605423296">
    <w:abstractNumId w:val="5"/>
  </w:num>
  <w:num w:numId="21" w16cid:durableId="1834025215">
    <w:abstractNumId w:val="15"/>
  </w:num>
  <w:num w:numId="22" w16cid:durableId="7334314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0E"/>
    <w:rsid w:val="00001CC3"/>
    <w:rsid w:val="00004A88"/>
    <w:rsid w:val="00021626"/>
    <w:rsid w:val="000260D4"/>
    <w:rsid w:val="00026CC7"/>
    <w:rsid w:val="00035C64"/>
    <w:rsid w:val="00080F62"/>
    <w:rsid w:val="00080FFD"/>
    <w:rsid w:val="00090AAD"/>
    <w:rsid w:val="000D04A8"/>
    <w:rsid w:val="000E6F4F"/>
    <w:rsid w:val="00151A18"/>
    <w:rsid w:val="00176483"/>
    <w:rsid w:val="00185747"/>
    <w:rsid w:val="0019223E"/>
    <w:rsid w:val="001E7BF6"/>
    <w:rsid w:val="001F0E53"/>
    <w:rsid w:val="00221437"/>
    <w:rsid w:val="00222B7B"/>
    <w:rsid w:val="0022776E"/>
    <w:rsid w:val="00262ECA"/>
    <w:rsid w:val="00274749"/>
    <w:rsid w:val="00275889"/>
    <w:rsid w:val="00285E07"/>
    <w:rsid w:val="002929AB"/>
    <w:rsid w:val="002B0A9F"/>
    <w:rsid w:val="002C0755"/>
    <w:rsid w:val="002C117E"/>
    <w:rsid w:val="002D5865"/>
    <w:rsid w:val="002D6968"/>
    <w:rsid w:val="00300EC5"/>
    <w:rsid w:val="0030119C"/>
    <w:rsid w:val="0030617C"/>
    <w:rsid w:val="0031059C"/>
    <w:rsid w:val="00313782"/>
    <w:rsid w:val="003260B9"/>
    <w:rsid w:val="00331FF4"/>
    <w:rsid w:val="003359BA"/>
    <w:rsid w:val="0034413A"/>
    <w:rsid w:val="003462FB"/>
    <w:rsid w:val="003514DD"/>
    <w:rsid w:val="0037338F"/>
    <w:rsid w:val="00382CBE"/>
    <w:rsid w:val="003951E9"/>
    <w:rsid w:val="003B64F3"/>
    <w:rsid w:val="003D2A9E"/>
    <w:rsid w:val="003D3FAF"/>
    <w:rsid w:val="003F7345"/>
    <w:rsid w:val="004237AB"/>
    <w:rsid w:val="00427460"/>
    <w:rsid w:val="0044194E"/>
    <w:rsid w:val="00461A3B"/>
    <w:rsid w:val="004702FA"/>
    <w:rsid w:val="00497B1A"/>
    <w:rsid w:val="004A0E80"/>
    <w:rsid w:val="004B2033"/>
    <w:rsid w:val="004B48E0"/>
    <w:rsid w:val="00506977"/>
    <w:rsid w:val="00535562"/>
    <w:rsid w:val="00564B43"/>
    <w:rsid w:val="005902D3"/>
    <w:rsid w:val="005A13BC"/>
    <w:rsid w:val="005B3A90"/>
    <w:rsid w:val="005C2B0C"/>
    <w:rsid w:val="005D3456"/>
    <w:rsid w:val="0061201B"/>
    <w:rsid w:val="00613B20"/>
    <w:rsid w:val="006148E5"/>
    <w:rsid w:val="00621DBA"/>
    <w:rsid w:val="0065166D"/>
    <w:rsid w:val="00661876"/>
    <w:rsid w:val="006658B1"/>
    <w:rsid w:val="00682498"/>
    <w:rsid w:val="006852A6"/>
    <w:rsid w:val="006939BE"/>
    <w:rsid w:val="00694A96"/>
    <w:rsid w:val="006E1D82"/>
    <w:rsid w:val="006E79E6"/>
    <w:rsid w:val="00717C72"/>
    <w:rsid w:val="007237AD"/>
    <w:rsid w:val="00757EFA"/>
    <w:rsid w:val="007654EB"/>
    <w:rsid w:val="007729E0"/>
    <w:rsid w:val="00775FCF"/>
    <w:rsid w:val="007761A4"/>
    <w:rsid w:val="00796866"/>
    <w:rsid w:val="007A3C54"/>
    <w:rsid w:val="007B098E"/>
    <w:rsid w:val="007C7E0D"/>
    <w:rsid w:val="0081348B"/>
    <w:rsid w:val="0081410B"/>
    <w:rsid w:val="0083245C"/>
    <w:rsid w:val="00834E5F"/>
    <w:rsid w:val="00852C26"/>
    <w:rsid w:val="008604F3"/>
    <w:rsid w:val="008A1FC8"/>
    <w:rsid w:val="008B2A90"/>
    <w:rsid w:val="008F174C"/>
    <w:rsid w:val="00927648"/>
    <w:rsid w:val="009A5BFD"/>
    <w:rsid w:val="009A6F30"/>
    <w:rsid w:val="009C73D8"/>
    <w:rsid w:val="009D029B"/>
    <w:rsid w:val="009E569C"/>
    <w:rsid w:val="009F7308"/>
    <w:rsid w:val="00A30692"/>
    <w:rsid w:val="00A67497"/>
    <w:rsid w:val="00A70055"/>
    <w:rsid w:val="00A735F5"/>
    <w:rsid w:val="00A8180E"/>
    <w:rsid w:val="00A833A3"/>
    <w:rsid w:val="00AA362F"/>
    <w:rsid w:val="00AA4B2B"/>
    <w:rsid w:val="00AB1F59"/>
    <w:rsid w:val="00AB42E3"/>
    <w:rsid w:val="00AB5CFF"/>
    <w:rsid w:val="00AD746B"/>
    <w:rsid w:val="00AE2F04"/>
    <w:rsid w:val="00AF0190"/>
    <w:rsid w:val="00B00880"/>
    <w:rsid w:val="00B2586B"/>
    <w:rsid w:val="00B62730"/>
    <w:rsid w:val="00B95556"/>
    <w:rsid w:val="00BA06BE"/>
    <w:rsid w:val="00BD3368"/>
    <w:rsid w:val="00BD391A"/>
    <w:rsid w:val="00BD7605"/>
    <w:rsid w:val="00C01EA1"/>
    <w:rsid w:val="00C05313"/>
    <w:rsid w:val="00C405E7"/>
    <w:rsid w:val="00C836EE"/>
    <w:rsid w:val="00CA2716"/>
    <w:rsid w:val="00CA37F2"/>
    <w:rsid w:val="00CB1DBC"/>
    <w:rsid w:val="00CC1421"/>
    <w:rsid w:val="00CC1A35"/>
    <w:rsid w:val="00CD1698"/>
    <w:rsid w:val="00CE3E44"/>
    <w:rsid w:val="00D106A4"/>
    <w:rsid w:val="00D22061"/>
    <w:rsid w:val="00D57D9E"/>
    <w:rsid w:val="00D60BA9"/>
    <w:rsid w:val="00D936D3"/>
    <w:rsid w:val="00D9672B"/>
    <w:rsid w:val="00DA72BA"/>
    <w:rsid w:val="00DB6123"/>
    <w:rsid w:val="00DC4E86"/>
    <w:rsid w:val="00DD324A"/>
    <w:rsid w:val="00DE6E90"/>
    <w:rsid w:val="00DF2F89"/>
    <w:rsid w:val="00E1461E"/>
    <w:rsid w:val="00E24D45"/>
    <w:rsid w:val="00E44037"/>
    <w:rsid w:val="00E44C1F"/>
    <w:rsid w:val="00E6355D"/>
    <w:rsid w:val="00E756A7"/>
    <w:rsid w:val="00E80749"/>
    <w:rsid w:val="00E86A8B"/>
    <w:rsid w:val="00EA2763"/>
    <w:rsid w:val="00EC2922"/>
    <w:rsid w:val="00ED3199"/>
    <w:rsid w:val="00EF1A31"/>
    <w:rsid w:val="00EF7241"/>
    <w:rsid w:val="00F15E1F"/>
    <w:rsid w:val="00F27D43"/>
    <w:rsid w:val="00F51659"/>
    <w:rsid w:val="00F57D7E"/>
    <w:rsid w:val="00F622AA"/>
    <w:rsid w:val="00F7434A"/>
    <w:rsid w:val="00F7780A"/>
    <w:rsid w:val="00F81591"/>
    <w:rsid w:val="00F83CF7"/>
    <w:rsid w:val="00FC4A07"/>
    <w:rsid w:val="00FD1398"/>
    <w:rsid w:val="00FE5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7032"/>
  <w15:chartTrackingRefBased/>
  <w15:docId w15:val="{BAD8CE05-2FE7-4B81-AA01-77EA5A6FE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38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852A6"/>
    <w:pPr>
      <w:keepNext/>
      <w:keepLines/>
      <w:spacing w:before="360" w:after="80"/>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6852A6"/>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6852A6"/>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818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52A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6852A6"/>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6852A6"/>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A81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0E"/>
    <w:rPr>
      <w:rFonts w:eastAsiaTheme="majorEastAsia" w:cstheme="majorBidi"/>
      <w:color w:val="272727" w:themeColor="text1" w:themeTint="D8"/>
    </w:rPr>
  </w:style>
  <w:style w:type="paragraph" w:styleId="Title">
    <w:name w:val="Title"/>
    <w:basedOn w:val="Normal"/>
    <w:next w:val="Normal"/>
    <w:link w:val="TitleChar"/>
    <w:uiPriority w:val="10"/>
    <w:qFormat/>
    <w:rsid w:val="00A818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0E"/>
    <w:pPr>
      <w:spacing w:before="160"/>
      <w:jc w:val="center"/>
    </w:pPr>
    <w:rPr>
      <w:i/>
      <w:iCs/>
      <w:color w:val="404040" w:themeColor="text1" w:themeTint="BF"/>
    </w:rPr>
  </w:style>
  <w:style w:type="character" w:customStyle="1" w:styleId="QuoteChar">
    <w:name w:val="Quote Char"/>
    <w:basedOn w:val="DefaultParagraphFont"/>
    <w:link w:val="Quote"/>
    <w:uiPriority w:val="29"/>
    <w:rsid w:val="00A8180E"/>
    <w:rPr>
      <w:i/>
      <w:iCs/>
      <w:color w:val="404040" w:themeColor="text1" w:themeTint="BF"/>
    </w:rPr>
  </w:style>
  <w:style w:type="paragraph" w:styleId="ListParagraph">
    <w:name w:val="List Paragraph"/>
    <w:basedOn w:val="Normal"/>
    <w:uiPriority w:val="34"/>
    <w:qFormat/>
    <w:rsid w:val="00A8180E"/>
    <w:pPr>
      <w:ind w:left="720"/>
      <w:contextualSpacing/>
    </w:pPr>
  </w:style>
  <w:style w:type="character" w:styleId="IntenseEmphasis">
    <w:name w:val="Intense Emphasis"/>
    <w:basedOn w:val="DefaultParagraphFont"/>
    <w:uiPriority w:val="21"/>
    <w:qFormat/>
    <w:rsid w:val="00A8180E"/>
    <w:rPr>
      <w:i/>
      <w:iCs/>
      <w:color w:val="0F4761" w:themeColor="accent1" w:themeShade="BF"/>
    </w:rPr>
  </w:style>
  <w:style w:type="paragraph" w:styleId="IntenseQuote">
    <w:name w:val="Intense Quote"/>
    <w:basedOn w:val="Normal"/>
    <w:next w:val="Normal"/>
    <w:link w:val="IntenseQuoteChar"/>
    <w:uiPriority w:val="30"/>
    <w:qFormat/>
    <w:rsid w:val="00A818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0E"/>
    <w:rPr>
      <w:i/>
      <w:iCs/>
      <w:color w:val="0F4761" w:themeColor="accent1" w:themeShade="BF"/>
    </w:rPr>
  </w:style>
  <w:style w:type="character" w:styleId="IntenseReference">
    <w:name w:val="Intense Reference"/>
    <w:basedOn w:val="DefaultParagraphFont"/>
    <w:uiPriority w:val="32"/>
    <w:qFormat/>
    <w:rsid w:val="00A8180E"/>
    <w:rPr>
      <w:b/>
      <w:bCs/>
      <w:smallCaps/>
      <w:color w:val="0F4761" w:themeColor="accent1" w:themeShade="BF"/>
      <w:spacing w:val="5"/>
    </w:rPr>
  </w:style>
  <w:style w:type="paragraph" w:styleId="BodyText">
    <w:name w:val="Body Text"/>
    <w:basedOn w:val="Normal"/>
    <w:link w:val="BodyTextChar"/>
    <w:uiPriority w:val="1"/>
    <w:unhideWhenUsed/>
    <w:qFormat/>
    <w:rsid w:val="00A8180E"/>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A8180E"/>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A8180E"/>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A8180E"/>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A81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80E"/>
    <w:rPr>
      <w:rFonts w:ascii="Times New Roman" w:hAnsi="Times New Roman"/>
      <w:sz w:val="24"/>
    </w:rPr>
  </w:style>
  <w:style w:type="paragraph" w:styleId="Caption">
    <w:name w:val="caption"/>
    <w:basedOn w:val="Normal"/>
    <w:next w:val="Normal"/>
    <w:uiPriority w:val="35"/>
    <w:unhideWhenUsed/>
    <w:qFormat/>
    <w:rsid w:val="007654EB"/>
    <w:pPr>
      <w:spacing w:after="200" w:line="240" w:lineRule="auto"/>
    </w:pPr>
    <w:rPr>
      <w:i/>
      <w:iCs/>
      <w:color w:val="0E2841" w:themeColor="text2"/>
      <w:sz w:val="18"/>
      <w:szCs w:val="18"/>
    </w:rPr>
  </w:style>
  <w:style w:type="table" w:styleId="TableGrid">
    <w:name w:val="Table Grid"/>
    <w:basedOn w:val="TableNormal"/>
    <w:uiPriority w:val="39"/>
    <w:rsid w:val="00661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BA"/>
    <w:rPr>
      <w:color w:val="467886" w:themeColor="hyperlink"/>
      <w:u w:val="single"/>
    </w:rPr>
  </w:style>
  <w:style w:type="character" w:styleId="UnresolvedMention">
    <w:name w:val="Unresolved Mention"/>
    <w:basedOn w:val="DefaultParagraphFont"/>
    <w:uiPriority w:val="99"/>
    <w:semiHidden/>
    <w:unhideWhenUsed/>
    <w:rsid w:val="003359BA"/>
    <w:rPr>
      <w:color w:val="605E5C"/>
      <w:shd w:val="clear" w:color="auto" w:fill="E1DFDD"/>
    </w:rPr>
  </w:style>
  <w:style w:type="table" w:styleId="GridTable1Light">
    <w:name w:val="Grid Table 1 Light"/>
    <w:basedOn w:val="TableNormal"/>
    <w:uiPriority w:val="46"/>
    <w:rsid w:val="00CA37F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C01EA1"/>
    <w:pPr>
      <w:spacing w:after="240" w:line="240" w:lineRule="auto"/>
      <w:ind w:left="720" w:hanging="720"/>
    </w:pPr>
  </w:style>
  <w:style w:type="paragraph" w:styleId="TOCHeading">
    <w:name w:val="TOC Heading"/>
    <w:basedOn w:val="Heading1"/>
    <w:next w:val="Normal"/>
    <w:uiPriority w:val="39"/>
    <w:unhideWhenUsed/>
    <w:qFormat/>
    <w:rsid w:val="00C01EA1"/>
    <w:pPr>
      <w:spacing w:before="240" w:after="0" w:line="259" w:lineRule="auto"/>
      <w:jc w:val="left"/>
      <w:outlineLvl w:val="9"/>
    </w:pPr>
    <w:rPr>
      <w:rFonts w:asciiTheme="majorHAnsi" w:hAnsiTheme="majorHAnsi"/>
      <w:b w:val="0"/>
      <w:color w:val="0F4761" w:themeColor="accent1" w:themeShade="BF"/>
      <w:kern w:val="0"/>
      <w:szCs w:val="32"/>
      <w14:ligatures w14:val="none"/>
    </w:rPr>
  </w:style>
  <w:style w:type="paragraph" w:styleId="TOC1">
    <w:name w:val="toc 1"/>
    <w:basedOn w:val="Normal"/>
    <w:next w:val="Normal"/>
    <w:autoRedefine/>
    <w:uiPriority w:val="39"/>
    <w:unhideWhenUsed/>
    <w:rsid w:val="00C01EA1"/>
    <w:pPr>
      <w:spacing w:after="100"/>
    </w:pPr>
  </w:style>
  <w:style w:type="paragraph" w:styleId="TOC2">
    <w:name w:val="toc 2"/>
    <w:basedOn w:val="Normal"/>
    <w:next w:val="Normal"/>
    <w:autoRedefine/>
    <w:uiPriority w:val="39"/>
    <w:unhideWhenUsed/>
    <w:rsid w:val="00C01EA1"/>
    <w:pPr>
      <w:spacing w:after="100"/>
      <w:ind w:left="240"/>
    </w:pPr>
  </w:style>
  <w:style w:type="paragraph" w:styleId="TOC3">
    <w:name w:val="toc 3"/>
    <w:basedOn w:val="Normal"/>
    <w:next w:val="Normal"/>
    <w:autoRedefine/>
    <w:uiPriority w:val="39"/>
    <w:unhideWhenUsed/>
    <w:rsid w:val="00C01EA1"/>
    <w:pPr>
      <w:spacing w:after="100"/>
      <w:ind w:left="480"/>
    </w:pPr>
  </w:style>
  <w:style w:type="paragraph" w:styleId="TableofFigures">
    <w:name w:val="table of figures"/>
    <w:basedOn w:val="Normal"/>
    <w:next w:val="Normal"/>
    <w:uiPriority w:val="99"/>
    <w:unhideWhenUsed/>
    <w:rsid w:val="00C01EA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289576">
      <w:bodyDiv w:val="1"/>
      <w:marLeft w:val="0"/>
      <w:marRight w:val="0"/>
      <w:marTop w:val="0"/>
      <w:marBottom w:val="0"/>
      <w:divBdr>
        <w:top w:val="none" w:sz="0" w:space="0" w:color="auto"/>
        <w:left w:val="none" w:sz="0" w:space="0" w:color="auto"/>
        <w:bottom w:val="none" w:sz="0" w:space="0" w:color="auto"/>
        <w:right w:val="none" w:sz="0" w:space="0" w:color="auto"/>
      </w:divBdr>
    </w:div>
    <w:div w:id="1300765302">
      <w:bodyDiv w:val="1"/>
      <w:marLeft w:val="0"/>
      <w:marRight w:val="0"/>
      <w:marTop w:val="0"/>
      <w:marBottom w:val="0"/>
      <w:divBdr>
        <w:top w:val="none" w:sz="0" w:space="0" w:color="auto"/>
        <w:left w:val="none" w:sz="0" w:space="0" w:color="auto"/>
        <w:bottom w:val="none" w:sz="0" w:space="0" w:color="auto"/>
        <w:right w:val="none" w:sz="0" w:space="0" w:color="auto"/>
      </w:divBdr>
    </w:div>
    <w:div w:id="1388603500">
      <w:bodyDiv w:val="1"/>
      <w:marLeft w:val="0"/>
      <w:marRight w:val="0"/>
      <w:marTop w:val="0"/>
      <w:marBottom w:val="0"/>
      <w:divBdr>
        <w:top w:val="none" w:sz="0" w:space="0" w:color="auto"/>
        <w:left w:val="none" w:sz="0" w:space="0" w:color="auto"/>
        <w:bottom w:val="none" w:sz="0" w:space="0" w:color="auto"/>
        <w:right w:val="none" w:sz="0" w:space="0" w:color="auto"/>
      </w:divBdr>
    </w:div>
    <w:div w:id="1591229710">
      <w:bodyDiv w:val="1"/>
      <w:marLeft w:val="0"/>
      <w:marRight w:val="0"/>
      <w:marTop w:val="0"/>
      <w:marBottom w:val="0"/>
      <w:divBdr>
        <w:top w:val="none" w:sz="0" w:space="0" w:color="auto"/>
        <w:left w:val="none" w:sz="0" w:space="0" w:color="auto"/>
        <w:bottom w:val="none" w:sz="0" w:space="0" w:color="auto"/>
        <w:right w:val="none" w:sz="0" w:space="0" w:color="auto"/>
      </w:divBdr>
    </w:div>
    <w:div w:id="1677801619">
      <w:bodyDiv w:val="1"/>
      <w:marLeft w:val="0"/>
      <w:marRight w:val="0"/>
      <w:marTop w:val="0"/>
      <w:marBottom w:val="0"/>
      <w:divBdr>
        <w:top w:val="none" w:sz="0" w:space="0" w:color="auto"/>
        <w:left w:val="none" w:sz="0" w:space="0" w:color="auto"/>
        <w:bottom w:val="none" w:sz="0" w:space="0" w:color="auto"/>
        <w:right w:val="none" w:sz="0" w:space="0" w:color="auto"/>
      </w:divBdr>
    </w:div>
    <w:div w:id="1741251453">
      <w:bodyDiv w:val="1"/>
      <w:marLeft w:val="0"/>
      <w:marRight w:val="0"/>
      <w:marTop w:val="0"/>
      <w:marBottom w:val="0"/>
      <w:divBdr>
        <w:top w:val="none" w:sz="0" w:space="0" w:color="auto"/>
        <w:left w:val="none" w:sz="0" w:space="0" w:color="auto"/>
        <w:bottom w:val="none" w:sz="0" w:space="0" w:color="auto"/>
        <w:right w:val="none" w:sz="0" w:space="0" w:color="auto"/>
      </w:divBdr>
    </w:div>
    <w:div w:id="1755273891">
      <w:bodyDiv w:val="1"/>
      <w:marLeft w:val="0"/>
      <w:marRight w:val="0"/>
      <w:marTop w:val="0"/>
      <w:marBottom w:val="0"/>
      <w:divBdr>
        <w:top w:val="none" w:sz="0" w:space="0" w:color="auto"/>
        <w:left w:val="none" w:sz="0" w:space="0" w:color="auto"/>
        <w:bottom w:val="none" w:sz="0" w:space="0" w:color="auto"/>
        <w:right w:val="none" w:sz="0" w:space="0" w:color="auto"/>
      </w:divBdr>
    </w:div>
    <w:div w:id="2009939445">
      <w:bodyDiv w:val="1"/>
      <w:marLeft w:val="0"/>
      <w:marRight w:val="0"/>
      <w:marTop w:val="0"/>
      <w:marBottom w:val="0"/>
      <w:divBdr>
        <w:top w:val="none" w:sz="0" w:space="0" w:color="auto"/>
        <w:left w:val="none" w:sz="0" w:space="0" w:color="auto"/>
        <w:bottom w:val="none" w:sz="0" w:space="0" w:color="auto"/>
        <w:right w:val="none" w:sz="0" w:space="0" w:color="auto"/>
      </w:divBdr>
      <w:divsChild>
        <w:div w:id="1218395854">
          <w:marLeft w:val="0"/>
          <w:marRight w:val="0"/>
          <w:marTop w:val="0"/>
          <w:marBottom w:val="0"/>
          <w:divBdr>
            <w:top w:val="none" w:sz="0" w:space="0" w:color="auto"/>
            <w:left w:val="none" w:sz="0" w:space="0" w:color="auto"/>
            <w:bottom w:val="none" w:sz="0" w:space="0" w:color="auto"/>
            <w:right w:val="none" w:sz="0" w:space="0" w:color="auto"/>
          </w:divBdr>
          <w:divsChild>
            <w:div w:id="23783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raw.org/tool/caesar-cipher/"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9B790-6E00-4947-B188-A3496D70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2</TotalTime>
  <Pages>67</Pages>
  <Words>18695</Words>
  <Characters>106565</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80</cp:revision>
  <cp:lastPrinted>2024-05-06T17:40:00Z</cp:lastPrinted>
  <dcterms:created xsi:type="dcterms:W3CDTF">2024-04-30T13:55:00Z</dcterms:created>
  <dcterms:modified xsi:type="dcterms:W3CDTF">2024-05-0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i7UQsEl"/&gt;&lt;style id="http://www.zotero.org/styles/harvard-university-of-westminste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